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A6378C" w14:textId="77777777" w:rsidR="00DA5331" w:rsidRPr="009D0C8E" w:rsidRDefault="00DA5331" w:rsidP="009D0C8E">
      <w:pPr>
        <w:ind w:firstLineChars="0" w:firstLine="0"/>
        <w:rPr>
          <w:b/>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636"/>
      <w:bookmarkStart w:id="10" w:name="OLE_LINK654"/>
      <w:bookmarkStart w:id="11" w:name="OLE_LINK849"/>
      <w:bookmarkStart w:id="12" w:name="OLE_LINK939"/>
      <w:r w:rsidRPr="009D0C8E">
        <w:rPr>
          <w:b/>
          <w:lang w:eastAsia="zh-CN"/>
        </w:rPr>
        <w:t xml:space="preserve">Name of </w:t>
      </w:r>
      <w:r w:rsidRPr="009D0C8E">
        <w:rPr>
          <w:b/>
          <w:caps/>
          <w:lang w:eastAsia="zh-CN"/>
        </w:rPr>
        <w:t>j</w:t>
      </w:r>
      <w:r w:rsidRPr="009D0C8E">
        <w:rPr>
          <w:b/>
          <w:lang w:eastAsia="zh-CN"/>
        </w:rPr>
        <w:t xml:space="preserve">ournal: </w:t>
      </w:r>
      <w:bookmarkStart w:id="13" w:name="OLE_LINK718"/>
      <w:bookmarkStart w:id="14" w:name="OLE_LINK719"/>
      <w:r w:rsidRPr="009D0C8E">
        <w:rPr>
          <w:b/>
          <w:i/>
          <w:lang w:eastAsia="zh-CN"/>
        </w:rPr>
        <w:t>World Journal of Gastroenterology</w:t>
      </w:r>
      <w:bookmarkEnd w:id="13"/>
      <w:bookmarkEnd w:id="14"/>
    </w:p>
    <w:p w14:paraId="4DADCCED" w14:textId="2B037977" w:rsidR="00DA5331" w:rsidRPr="009D0C8E" w:rsidRDefault="00DA5331" w:rsidP="009D0C8E">
      <w:pPr>
        <w:ind w:firstLineChars="0" w:firstLine="0"/>
        <w:rPr>
          <w:b/>
          <w:i/>
          <w:lang w:eastAsia="zh-CN"/>
        </w:rPr>
      </w:pPr>
      <w:bookmarkStart w:id="15" w:name="OLE_LINK485"/>
      <w:bookmarkStart w:id="16" w:name="OLE_LINK486"/>
      <w:bookmarkStart w:id="17" w:name="OLE_LINK661"/>
      <w:bookmarkStart w:id="18" w:name="OLE_LINK768"/>
      <w:bookmarkStart w:id="19" w:name="OLE_LINK514"/>
      <w:bookmarkStart w:id="20" w:name="OLE_LINK515"/>
      <w:r w:rsidRPr="009D0C8E">
        <w:rPr>
          <w:b/>
          <w:lang w:val="pl-PL" w:eastAsia="zh-CN"/>
        </w:rPr>
        <w:t>ESPS Manuscript NO:</w:t>
      </w:r>
      <w:bookmarkEnd w:id="15"/>
      <w:bookmarkEnd w:id="16"/>
      <w:bookmarkEnd w:id="17"/>
      <w:bookmarkEnd w:id="18"/>
      <w:r w:rsidRPr="009D0C8E">
        <w:rPr>
          <w:b/>
          <w:lang w:val="pl-PL" w:eastAsia="zh-CN"/>
        </w:rPr>
        <w:t xml:space="preserve"> </w:t>
      </w:r>
      <w:r w:rsidRPr="009D0C8E">
        <w:rPr>
          <w:rFonts w:hint="eastAsia"/>
          <w:b/>
          <w:lang w:val="pl-PL" w:eastAsia="zh-CN"/>
        </w:rPr>
        <w:t>29845</w:t>
      </w:r>
    </w:p>
    <w:p w14:paraId="1F9B7C7D" w14:textId="3F578A98" w:rsidR="00DA5331" w:rsidRPr="009D0C8E" w:rsidRDefault="00DA5331" w:rsidP="009D0C8E">
      <w:pPr>
        <w:ind w:firstLineChars="0" w:firstLine="0"/>
        <w:rPr>
          <w:b/>
          <w:lang w:val="it-IT" w:eastAsia="zh-CN"/>
        </w:rPr>
      </w:pPr>
      <w:bookmarkStart w:id="21" w:name="OLE_LINK511"/>
      <w:bookmarkStart w:id="22" w:name="OLE_LINK512"/>
      <w:bookmarkEnd w:id="19"/>
      <w:bookmarkEnd w:id="20"/>
      <w:r w:rsidRPr="009D0C8E">
        <w:rPr>
          <w:b/>
          <w:lang w:val="it-IT" w:eastAsia="zh-CN"/>
        </w:rPr>
        <w:t xml:space="preserve">Manuscript </w:t>
      </w:r>
      <w:r w:rsidRPr="009D0C8E">
        <w:rPr>
          <w:rFonts w:hint="eastAsia"/>
          <w:b/>
          <w:caps/>
          <w:lang w:eastAsia="zh-CN"/>
        </w:rPr>
        <w:t>t</w:t>
      </w:r>
      <w:r w:rsidRPr="009D0C8E">
        <w:rPr>
          <w:b/>
          <w:lang w:val="it-IT" w:eastAsia="zh-CN"/>
        </w:rPr>
        <w:t>ype</w:t>
      </w:r>
      <w:r w:rsidRPr="009D0C8E">
        <w:rPr>
          <w:rFonts w:hint="eastAsia"/>
          <w:b/>
          <w:lang w:val="it-IT" w:eastAsia="zh-CN"/>
        </w:rPr>
        <w:t>:</w:t>
      </w:r>
      <w:bookmarkEnd w:id="0"/>
      <w:bookmarkEnd w:id="1"/>
      <w:bookmarkEnd w:id="2"/>
      <w:bookmarkEnd w:id="3"/>
      <w:bookmarkEnd w:id="4"/>
      <w:bookmarkEnd w:id="5"/>
      <w:bookmarkEnd w:id="6"/>
      <w:bookmarkEnd w:id="7"/>
      <w:bookmarkEnd w:id="8"/>
      <w:r w:rsidRPr="009D0C8E">
        <w:rPr>
          <w:rFonts w:hint="eastAsia"/>
          <w:b/>
          <w:lang w:val="it-IT" w:eastAsia="zh-CN"/>
        </w:rPr>
        <w:t xml:space="preserve"> </w:t>
      </w:r>
      <w:r w:rsidRPr="009D0C8E">
        <w:rPr>
          <w:rFonts w:hint="eastAsia"/>
          <w:b/>
          <w:caps/>
          <w:lang w:val="it-IT" w:eastAsia="zh-CN"/>
        </w:rPr>
        <w:t>Review</w:t>
      </w:r>
    </w:p>
    <w:bookmarkEnd w:id="9"/>
    <w:bookmarkEnd w:id="10"/>
    <w:bookmarkEnd w:id="11"/>
    <w:bookmarkEnd w:id="12"/>
    <w:bookmarkEnd w:id="21"/>
    <w:bookmarkEnd w:id="22"/>
    <w:p w14:paraId="45551F82" w14:textId="77777777" w:rsidR="008B4B08" w:rsidRPr="009D0C8E" w:rsidRDefault="008B4B08" w:rsidP="009D0C8E">
      <w:pPr>
        <w:ind w:firstLineChars="0" w:firstLine="0"/>
        <w:rPr>
          <w:b/>
          <w:lang w:val="it-IT" w:eastAsia="zh-CN"/>
        </w:rPr>
      </w:pPr>
    </w:p>
    <w:p w14:paraId="61A549A3" w14:textId="458EFB0B" w:rsidR="00A52293" w:rsidRPr="009D0C8E" w:rsidRDefault="007F7EB6" w:rsidP="009D0C8E">
      <w:pPr>
        <w:ind w:firstLineChars="0" w:firstLine="0"/>
        <w:rPr>
          <w:b/>
        </w:rPr>
      </w:pPr>
      <w:bookmarkStart w:id="23" w:name="_GoBack"/>
      <w:r w:rsidRPr="009D0C8E">
        <w:rPr>
          <w:b/>
        </w:rPr>
        <w:t xml:space="preserve">Fecal </w:t>
      </w:r>
      <w:r w:rsidR="00DA5331" w:rsidRPr="009D0C8E">
        <w:rPr>
          <w:b/>
        </w:rPr>
        <w:t>i</w:t>
      </w:r>
      <w:r w:rsidR="00A52293" w:rsidRPr="009D0C8E">
        <w:rPr>
          <w:b/>
        </w:rPr>
        <w:t>ncontinence</w:t>
      </w:r>
      <w:r w:rsidR="00E80EB8" w:rsidRPr="009D0C8E">
        <w:rPr>
          <w:b/>
        </w:rPr>
        <w:t xml:space="preserve"> </w:t>
      </w:r>
      <w:r w:rsidR="00A52293" w:rsidRPr="009D0C8E">
        <w:rPr>
          <w:b/>
        </w:rPr>
        <w:t xml:space="preserve">– Challenges and </w:t>
      </w:r>
      <w:r w:rsidR="00DA5331" w:rsidRPr="009D0C8E">
        <w:rPr>
          <w:b/>
        </w:rPr>
        <w:t>s</w:t>
      </w:r>
      <w:r w:rsidR="00A52293" w:rsidRPr="009D0C8E">
        <w:rPr>
          <w:b/>
        </w:rPr>
        <w:t>olutions</w:t>
      </w:r>
    </w:p>
    <w:bookmarkEnd w:id="23"/>
    <w:p w14:paraId="7E1CDE0B" w14:textId="77777777" w:rsidR="0059112E" w:rsidRPr="009D0C8E" w:rsidRDefault="0059112E" w:rsidP="009D0C8E">
      <w:pPr>
        <w:ind w:firstLineChars="0" w:firstLine="0"/>
        <w:rPr>
          <w:b/>
          <w:lang w:eastAsia="zh-CN"/>
        </w:rPr>
      </w:pPr>
    </w:p>
    <w:p w14:paraId="5F1B609B" w14:textId="1176E6A0" w:rsidR="00DA5331" w:rsidRPr="009D0C8E" w:rsidRDefault="00DA5331" w:rsidP="009D0C8E">
      <w:pPr>
        <w:ind w:firstLineChars="0" w:firstLine="0"/>
        <w:rPr>
          <w:lang w:eastAsia="zh-CN"/>
        </w:rPr>
      </w:pPr>
      <w:r w:rsidRPr="009D0C8E">
        <w:rPr>
          <w:caps/>
          <w:spacing w:val="-3"/>
        </w:rPr>
        <w:t>S</w:t>
      </w:r>
      <w:r w:rsidRPr="009D0C8E">
        <w:rPr>
          <w:spacing w:val="-3"/>
        </w:rPr>
        <w:t>aldana</w:t>
      </w:r>
      <w:r w:rsidRPr="009D0C8E">
        <w:rPr>
          <w:caps/>
          <w:spacing w:val="-3"/>
        </w:rPr>
        <w:t xml:space="preserve"> R</w:t>
      </w:r>
      <w:r w:rsidRPr="009D0C8E">
        <w:rPr>
          <w:spacing w:val="-3"/>
        </w:rPr>
        <w:t>uiz N</w:t>
      </w:r>
      <w:r w:rsidRPr="009D0C8E">
        <w:rPr>
          <w:rFonts w:hint="eastAsia"/>
          <w:spacing w:val="-3"/>
          <w:lang w:eastAsia="zh-CN"/>
        </w:rPr>
        <w:t xml:space="preserve"> </w:t>
      </w:r>
      <w:r w:rsidRPr="009D0C8E">
        <w:rPr>
          <w:rFonts w:hint="eastAsia"/>
          <w:i/>
          <w:spacing w:val="-3"/>
          <w:lang w:eastAsia="zh-CN"/>
        </w:rPr>
        <w:t>et al</w:t>
      </w:r>
      <w:r w:rsidRPr="009D0C8E">
        <w:rPr>
          <w:rFonts w:hint="eastAsia"/>
          <w:spacing w:val="-3"/>
          <w:lang w:eastAsia="zh-CN"/>
        </w:rPr>
        <w:t>.</w:t>
      </w:r>
      <w:r w:rsidRPr="009D0C8E">
        <w:rPr>
          <w:spacing w:val="-3"/>
        </w:rPr>
        <w:t xml:space="preserve"> </w:t>
      </w:r>
      <w:r w:rsidRPr="009D0C8E">
        <w:t xml:space="preserve">Fecal incontinence – </w:t>
      </w:r>
      <w:r w:rsidRPr="009D0C8E">
        <w:rPr>
          <w:caps/>
        </w:rPr>
        <w:t>c</w:t>
      </w:r>
      <w:r w:rsidRPr="009D0C8E">
        <w:t>hallenges and solutions</w:t>
      </w:r>
    </w:p>
    <w:p w14:paraId="2425C449" w14:textId="77777777" w:rsidR="003F5B14" w:rsidRPr="009D0C8E" w:rsidRDefault="003F5B14" w:rsidP="009D0C8E">
      <w:pPr>
        <w:ind w:firstLineChars="0" w:firstLine="0"/>
        <w:rPr>
          <w:b/>
          <w:lang w:eastAsia="zh-CN"/>
        </w:rPr>
      </w:pPr>
    </w:p>
    <w:p w14:paraId="2BE2500D" w14:textId="77777777" w:rsidR="003F5B14" w:rsidRPr="009D0C8E" w:rsidRDefault="003F5B14" w:rsidP="009D0C8E">
      <w:pPr>
        <w:ind w:firstLineChars="0" w:firstLine="0"/>
        <w:rPr>
          <w:rFonts w:cs="Arial"/>
          <w:b/>
        </w:rPr>
      </w:pPr>
      <w:r w:rsidRPr="009D0C8E">
        <w:rPr>
          <w:b/>
        </w:rPr>
        <w:t xml:space="preserve">Nallely </w:t>
      </w:r>
      <w:r w:rsidRPr="009D0C8E">
        <w:rPr>
          <w:b/>
          <w:caps/>
        </w:rPr>
        <w:t>S</w:t>
      </w:r>
      <w:r w:rsidRPr="009D0C8E">
        <w:rPr>
          <w:b/>
        </w:rPr>
        <w:t>aldana</w:t>
      </w:r>
      <w:r w:rsidRPr="009D0C8E">
        <w:rPr>
          <w:b/>
          <w:caps/>
        </w:rPr>
        <w:t xml:space="preserve"> R</w:t>
      </w:r>
      <w:r w:rsidRPr="009D0C8E">
        <w:rPr>
          <w:b/>
        </w:rPr>
        <w:t>uiz,</w:t>
      </w:r>
      <w:r w:rsidRPr="009D0C8E">
        <w:rPr>
          <w:rFonts w:hint="eastAsia"/>
          <w:b/>
          <w:lang w:eastAsia="zh-CN"/>
        </w:rPr>
        <w:t xml:space="preserve"> </w:t>
      </w:r>
      <w:r w:rsidRPr="009D0C8E">
        <w:rPr>
          <w:rFonts w:cs="Arial"/>
          <w:b/>
        </w:rPr>
        <w:t>Andreas M</w:t>
      </w:r>
      <w:r w:rsidRPr="009D0C8E">
        <w:rPr>
          <w:rFonts w:cs="Arial" w:hint="eastAsia"/>
          <w:b/>
          <w:lang w:eastAsia="zh-CN"/>
        </w:rPr>
        <w:t xml:space="preserve"> </w:t>
      </w:r>
      <w:r w:rsidRPr="009D0C8E">
        <w:rPr>
          <w:rFonts w:cs="Arial"/>
          <w:b/>
          <w:caps/>
        </w:rPr>
        <w:t>K</w:t>
      </w:r>
      <w:r w:rsidRPr="009D0C8E">
        <w:rPr>
          <w:rFonts w:cs="Arial"/>
          <w:b/>
        </w:rPr>
        <w:t>aiser</w:t>
      </w:r>
    </w:p>
    <w:p w14:paraId="56950FAE" w14:textId="77777777" w:rsidR="00DA5331" w:rsidRPr="009D0C8E" w:rsidRDefault="00DA5331" w:rsidP="009D0C8E">
      <w:pPr>
        <w:ind w:firstLineChars="0" w:firstLine="0"/>
        <w:rPr>
          <w:lang w:eastAsia="zh-CN"/>
        </w:rPr>
      </w:pPr>
    </w:p>
    <w:p w14:paraId="707C8FC4" w14:textId="0882EA2C" w:rsidR="0059112E" w:rsidRPr="009D0C8E" w:rsidRDefault="00DA5331" w:rsidP="009D0C8E">
      <w:pPr>
        <w:ind w:firstLineChars="0" w:firstLine="0"/>
        <w:rPr>
          <w:lang w:eastAsia="zh-CN"/>
        </w:rPr>
      </w:pPr>
      <w:r w:rsidRPr="009D0C8E">
        <w:rPr>
          <w:b/>
          <w:spacing w:val="-3"/>
        </w:rPr>
        <w:t xml:space="preserve">Nallely </w:t>
      </w:r>
      <w:r w:rsidRPr="009D0C8E">
        <w:rPr>
          <w:b/>
          <w:caps/>
          <w:spacing w:val="-3"/>
        </w:rPr>
        <w:t>S</w:t>
      </w:r>
      <w:r w:rsidRPr="009D0C8E">
        <w:rPr>
          <w:b/>
          <w:spacing w:val="-3"/>
        </w:rPr>
        <w:t>aldana</w:t>
      </w:r>
      <w:r w:rsidRPr="009D0C8E">
        <w:rPr>
          <w:b/>
          <w:caps/>
          <w:spacing w:val="-3"/>
        </w:rPr>
        <w:t xml:space="preserve"> R</w:t>
      </w:r>
      <w:r w:rsidRPr="009D0C8E">
        <w:rPr>
          <w:b/>
          <w:spacing w:val="-3"/>
        </w:rPr>
        <w:t>uiz,</w:t>
      </w:r>
      <w:r w:rsidRPr="009D0C8E">
        <w:rPr>
          <w:rFonts w:hint="eastAsia"/>
          <w:b/>
          <w:spacing w:val="-3"/>
          <w:lang w:eastAsia="zh-CN"/>
        </w:rPr>
        <w:t xml:space="preserve"> </w:t>
      </w:r>
      <w:r w:rsidRPr="009D0C8E">
        <w:rPr>
          <w:b/>
        </w:rPr>
        <w:t>Andreas M</w:t>
      </w:r>
      <w:r w:rsidRPr="009D0C8E">
        <w:rPr>
          <w:rFonts w:hint="eastAsia"/>
          <w:b/>
          <w:lang w:eastAsia="zh-CN"/>
        </w:rPr>
        <w:t xml:space="preserve"> </w:t>
      </w:r>
      <w:r w:rsidRPr="009D0C8E">
        <w:rPr>
          <w:b/>
          <w:caps/>
        </w:rPr>
        <w:t>K</w:t>
      </w:r>
      <w:r w:rsidRPr="009D0C8E">
        <w:rPr>
          <w:b/>
        </w:rPr>
        <w:t>aiser,</w:t>
      </w:r>
      <w:r w:rsidRPr="009D0C8E">
        <w:rPr>
          <w:rFonts w:hint="eastAsia"/>
          <w:b/>
          <w:lang w:eastAsia="zh-CN"/>
        </w:rPr>
        <w:t xml:space="preserve"> </w:t>
      </w:r>
      <w:r w:rsidR="0059112E" w:rsidRPr="009D0C8E">
        <w:t>Department of Surgery, Division of Colorectal Surgery, Keck School of Medicine, University of Southern California, Los Angeles, CA</w:t>
      </w:r>
      <w:r w:rsidRPr="009D0C8E">
        <w:rPr>
          <w:rFonts w:hint="eastAsia"/>
          <w:lang w:eastAsia="zh-CN"/>
        </w:rPr>
        <w:t xml:space="preserve"> </w:t>
      </w:r>
      <w:r w:rsidRPr="009D0C8E">
        <w:t>90033</w:t>
      </w:r>
      <w:r w:rsidR="0059112E" w:rsidRPr="009D0C8E">
        <w:t>, U</w:t>
      </w:r>
      <w:r w:rsidRPr="009D0C8E">
        <w:rPr>
          <w:rFonts w:hint="eastAsia"/>
          <w:lang w:eastAsia="zh-CN"/>
        </w:rPr>
        <w:t>nited States</w:t>
      </w:r>
    </w:p>
    <w:p w14:paraId="6360DB53" w14:textId="77777777" w:rsidR="00DA5331" w:rsidRPr="009D0C8E" w:rsidRDefault="00DA5331" w:rsidP="009D0C8E">
      <w:pPr>
        <w:pStyle w:val="NoSpacing"/>
        <w:spacing w:line="360" w:lineRule="auto"/>
        <w:ind w:firstLine="0"/>
        <w:rPr>
          <w:rFonts w:ascii="Book Antiqua" w:hAnsi="Book Antiqua" w:cs="Arial"/>
          <w:szCs w:val="24"/>
          <w:lang w:eastAsia="zh-CN"/>
        </w:rPr>
      </w:pPr>
    </w:p>
    <w:p w14:paraId="2F5BEAD9" w14:textId="7651582B" w:rsidR="007A6AA3" w:rsidRPr="009D0C8E" w:rsidRDefault="00DA5331" w:rsidP="009D0C8E">
      <w:pPr>
        <w:pStyle w:val="NoSpacing"/>
        <w:spacing w:line="360" w:lineRule="auto"/>
        <w:ind w:firstLine="0"/>
        <w:rPr>
          <w:rFonts w:ascii="Book Antiqua" w:hAnsi="Book Antiqua"/>
          <w:b/>
          <w:color w:val="FF0000"/>
          <w:lang w:eastAsia="zh-CN"/>
        </w:rPr>
      </w:pPr>
      <w:r w:rsidRPr="009D0C8E">
        <w:rPr>
          <w:rFonts w:ascii="Book Antiqua" w:hAnsi="Book Antiqua"/>
          <w:b/>
          <w:lang w:eastAsia="zh-CN"/>
        </w:rPr>
        <w:t>Author contributions:</w:t>
      </w:r>
      <w:r w:rsidR="009D0C8E" w:rsidRPr="009D0C8E">
        <w:rPr>
          <w:rFonts w:ascii="Book Antiqua" w:hAnsi="Book Antiqua" w:hint="eastAsia"/>
          <w:b/>
          <w:lang w:eastAsia="zh-CN"/>
        </w:rPr>
        <w:t xml:space="preserve"> </w:t>
      </w:r>
      <w:r w:rsidR="007A6AA3" w:rsidRPr="009D0C8E">
        <w:rPr>
          <w:rFonts w:ascii="Book Antiqua" w:hAnsi="Book Antiqua"/>
        </w:rPr>
        <w:t>Kaiser</w:t>
      </w:r>
      <w:r w:rsidR="009D0C8E" w:rsidRPr="009D0C8E">
        <w:rPr>
          <w:rFonts w:ascii="Book Antiqua" w:hAnsi="Book Antiqua" w:hint="eastAsia"/>
          <w:lang w:eastAsia="zh-CN"/>
        </w:rPr>
        <w:t xml:space="preserve"> </w:t>
      </w:r>
      <w:r w:rsidR="007A6AA3" w:rsidRPr="009D0C8E">
        <w:rPr>
          <w:rFonts w:ascii="Book Antiqua" w:hAnsi="Book Antiqua"/>
        </w:rPr>
        <w:t>AM</w:t>
      </w:r>
      <w:r w:rsidR="009D0C8E" w:rsidRPr="009D0C8E">
        <w:rPr>
          <w:rFonts w:ascii="Book Antiqua" w:hAnsi="Book Antiqua" w:hint="eastAsia"/>
          <w:lang w:eastAsia="zh-CN"/>
        </w:rPr>
        <w:t xml:space="preserve"> </w:t>
      </w:r>
      <w:r w:rsidR="009D0C8E" w:rsidRPr="009D0C8E">
        <w:rPr>
          <w:rFonts w:ascii="Book Antiqua" w:hAnsi="Book Antiqua"/>
        </w:rPr>
        <w:t>d</w:t>
      </w:r>
      <w:r w:rsidR="007A6AA3" w:rsidRPr="009D0C8E">
        <w:rPr>
          <w:rFonts w:ascii="Book Antiqua" w:hAnsi="Book Antiqua"/>
        </w:rPr>
        <w:t xml:space="preserve">eveloped concept; </w:t>
      </w:r>
      <w:r w:rsidR="009D0C8E" w:rsidRPr="009D0C8E">
        <w:rPr>
          <w:rFonts w:ascii="Book Antiqua" w:hAnsi="Book Antiqua"/>
        </w:rPr>
        <w:t>Saldana Ruiz</w:t>
      </w:r>
      <w:r w:rsidR="009D0C8E" w:rsidRPr="009D0C8E">
        <w:rPr>
          <w:rFonts w:ascii="Book Antiqua" w:hAnsi="Book Antiqua" w:hint="eastAsia"/>
          <w:lang w:eastAsia="zh-CN"/>
        </w:rPr>
        <w:t xml:space="preserve"> </w:t>
      </w:r>
      <w:r w:rsidR="009D0C8E" w:rsidRPr="009D0C8E">
        <w:rPr>
          <w:rFonts w:ascii="Book Antiqua" w:hAnsi="Book Antiqua"/>
        </w:rPr>
        <w:t>N</w:t>
      </w:r>
      <w:r w:rsidR="009D0C8E" w:rsidRPr="009D0C8E">
        <w:rPr>
          <w:rFonts w:ascii="Book Antiqua" w:hAnsi="Book Antiqua" w:hint="eastAsia"/>
          <w:lang w:eastAsia="zh-CN"/>
        </w:rPr>
        <w:t xml:space="preserve"> </w:t>
      </w:r>
      <w:r w:rsidR="009D0C8E" w:rsidRPr="009D0C8E">
        <w:rPr>
          <w:rFonts w:ascii="Book Antiqua" w:hAnsi="Book Antiqua"/>
        </w:rPr>
        <w:t>did literature search</w:t>
      </w:r>
      <w:r w:rsidR="009D0C8E" w:rsidRPr="009D0C8E">
        <w:rPr>
          <w:rFonts w:ascii="Book Antiqua" w:hAnsi="Book Antiqua" w:hint="eastAsia"/>
          <w:lang w:eastAsia="zh-CN"/>
        </w:rPr>
        <w:t xml:space="preserve">; </w:t>
      </w:r>
      <w:r w:rsidR="009D0C8E" w:rsidRPr="009D0C8E">
        <w:rPr>
          <w:rFonts w:ascii="Book Antiqua" w:hAnsi="Book Antiqua"/>
        </w:rPr>
        <w:t>Saldana Ruiz</w:t>
      </w:r>
      <w:r w:rsidR="009D0C8E" w:rsidRPr="009D0C8E">
        <w:rPr>
          <w:rFonts w:ascii="Book Antiqua" w:hAnsi="Book Antiqua" w:hint="eastAsia"/>
          <w:lang w:eastAsia="zh-CN"/>
        </w:rPr>
        <w:t xml:space="preserve"> </w:t>
      </w:r>
      <w:r w:rsidR="009D0C8E" w:rsidRPr="009D0C8E">
        <w:rPr>
          <w:rFonts w:ascii="Book Antiqua" w:hAnsi="Book Antiqua"/>
        </w:rPr>
        <w:t xml:space="preserve">N </w:t>
      </w:r>
      <w:r w:rsidR="009D0C8E" w:rsidRPr="009D0C8E">
        <w:rPr>
          <w:rFonts w:ascii="Book Antiqua" w:hAnsi="Book Antiqua" w:hint="eastAsia"/>
          <w:lang w:eastAsia="zh-CN"/>
        </w:rPr>
        <w:t xml:space="preserve">and </w:t>
      </w:r>
      <w:r w:rsidR="009D0C8E" w:rsidRPr="009D0C8E">
        <w:rPr>
          <w:rFonts w:ascii="Book Antiqua" w:hAnsi="Book Antiqua"/>
        </w:rPr>
        <w:t>Kaiser</w:t>
      </w:r>
      <w:r w:rsidR="009D0C8E" w:rsidRPr="009D0C8E">
        <w:rPr>
          <w:rFonts w:ascii="Book Antiqua" w:hAnsi="Book Antiqua" w:hint="eastAsia"/>
          <w:lang w:eastAsia="zh-CN"/>
        </w:rPr>
        <w:t xml:space="preserve"> </w:t>
      </w:r>
      <w:r w:rsidR="009D0C8E" w:rsidRPr="009D0C8E">
        <w:rPr>
          <w:rFonts w:ascii="Book Antiqua" w:hAnsi="Book Antiqua"/>
        </w:rPr>
        <w:t xml:space="preserve">AM </w:t>
      </w:r>
      <w:r w:rsidR="007A6AA3" w:rsidRPr="009D0C8E">
        <w:rPr>
          <w:rFonts w:ascii="Book Antiqua" w:hAnsi="Book Antiqua"/>
        </w:rPr>
        <w:t xml:space="preserve">analyzed </w:t>
      </w:r>
      <w:r w:rsidR="00C849C7" w:rsidRPr="009D0C8E">
        <w:rPr>
          <w:rFonts w:ascii="Book Antiqua" w:hAnsi="Book Antiqua"/>
        </w:rPr>
        <w:t xml:space="preserve">published </w:t>
      </w:r>
      <w:r w:rsidR="007A6AA3" w:rsidRPr="009D0C8E">
        <w:rPr>
          <w:rFonts w:ascii="Book Antiqua" w:hAnsi="Book Antiqua"/>
        </w:rPr>
        <w:t>data</w:t>
      </w:r>
      <w:r w:rsidR="009D0C8E" w:rsidRPr="009D0C8E">
        <w:rPr>
          <w:rFonts w:ascii="Book Antiqua" w:hAnsi="Book Antiqua" w:hint="eastAsia"/>
          <w:lang w:eastAsia="zh-CN"/>
        </w:rPr>
        <w:t xml:space="preserve">, </w:t>
      </w:r>
      <w:r w:rsidR="007A6AA3" w:rsidRPr="009D0C8E">
        <w:rPr>
          <w:rFonts w:ascii="Book Antiqua" w:hAnsi="Book Antiqua"/>
        </w:rPr>
        <w:t>wrote/edited the paper.</w:t>
      </w:r>
    </w:p>
    <w:p w14:paraId="638C44E0" w14:textId="77777777" w:rsidR="00DA5331" w:rsidRPr="009D0C8E" w:rsidRDefault="00DA5331" w:rsidP="009D0C8E">
      <w:pPr>
        <w:pStyle w:val="NoSpacing"/>
        <w:spacing w:line="360" w:lineRule="auto"/>
        <w:ind w:firstLine="0"/>
        <w:rPr>
          <w:rFonts w:ascii="Book Antiqua" w:hAnsi="Book Antiqua"/>
          <w:b/>
          <w:lang w:eastAsia="zh-CN"/>
        </w:rPr>
      </w:pPr>
    </w:p>
    <w:p w14:paraId="173B2210" w14:textId="15D80167" w:rsidR="00DA5331" w:rsidRPr="009D0C8E" w:rsidRDefault="00DA5331" w:rsidP="009D0C8E">
      <w:pPr>
        <w:pStyle w:val="NoSpacing"/>
        <w:spacing w:line="360" w:lineRule="auto"/>
        <w:ind w:firstLine="0"/>
        <w:rPr>
          <w:rFonts w:ascii="Book Antiqua" w:hAnsi="Book Antiqua" w:cs="Arial"/>
          <w:szCs w:val="24"/>
          <w:lang w:eastAsia="zh-CN"/>
        </w:rPr>
      </w:pPr>
      <w:bookmarkStart w:id="24" w:name="OLE_LINK378"/>
      <w:bookmarkStart w:id="25" w:name="OLE_LINK43"/>
      <w:bookmarkStart w:id="26" w:name="OLE_LINK44"/>
      <w:bookmarkStart w:id="27" w:name="OLE_LINK130"/>
      <w:bookmarkStart w:id="28" w:name="OLE_LINK309"/>
      <w:bookmarkStart w:id="29" w:name="OLE_LINK740"/>
      <w:bookmarkStart w:id="30" w:name="OLE_LINK944"/>
      <w:r w:rsidRPr="009D0C8E">
        <w:rPr>
          <w:rFonts w:ascii="Book Antiqua" w:hAnsi="Book Antiqua"/>
          <w:b/>
          <w:bCs/>
          <w:iCs/>
          <w:lang w:eastAsia="zh-CN"/>
        </w:rPr>
        <w:t>Conflict-of-interest</w:t>
      </w:r>
      <w:r w:rsidRPr="009D0C8E">
        <w:rPr>
          <w:rFonts w:ascii="Book Antiqua" w:hAnsi="Book Antiqua" w:hint="eastAsia"/>
          <w:b/>
          <w:bCs/>
          <w:iCs/>
          <w:lang w:eastAsia="zh-CN"/>
        </w:rPr>
        <w:t xml:space="preserve"> statement</w:t>
      </w:r>
      <w:bookmarkEnd w:id="24"/>
      <w:r w:rsidRPr="009D0C8E">
        <w:rPr>
          <w:rFonts w:ascii="Book Antiqua" w:hAnsi="Book Antiqua"/>
          <w:b/>
          <w:bCs/>
          <w:iCs/>
          <w:lang w:eastAsia="zh-CN"/>
        </w:rPr>
        <w:t>:</w:t>
      </w:r>
      <w:bookmarkEnd w:id="25"/>
      <w:bookmarkEnd w:id="26"/>
      <w:bookmarkEnd w:id="27"/>
      <w:bookmarkEnd w:id="28"/>
      <w:bookmarkEnd w:id="29"/>
      <w:bookmarkEnd w:id="30"/>
      <w:r w:rsidRPr="009D0C8E">
        <w:rPr>
          <w:rFonts w:ascii="Book Antiqua" w:hAnsi="Book Antiqua" w:hint="eastAsia"/>
          <w:bCs/>
          <w:iCs/>
          <w:lang w:eastAsia="zh-CN"/>
        </w:rPr>
        <w:t xml:space="preserve"> </w:t>
      </w:r>
      <w:r w:rsidRPr="009D0C8E">
        <w:rPr>
          <w:rFonts w:ascii="Book Antiqua" w:hAnsi="Book Antiqua" w:cs="Arial"/>
          <w:szCs w:val="24"/>
        </w:rPr>
        <w:t>There are not conflicting interests to report.</w:t>
      </w:r>
    </w:p>
    <w:p w14:paraId="1ABA9912" w14:textId="77777777" w:rsidR="00DA5331" w:rsidRPr="009D0C8E" w:rsidRDefault="00DA5331" w:rsidP="009D0C8E">
      <w:pPr>
        <w:pStyle w:val="NoSpacing"/>
        <w:spacing w:line="360" w:lineRule="auto"/>
        <w:ind w:firstLine="0"/>
        <w:rPr>
          <w:rFonts w:ascii="Book Antiqua" w:hAnsi="Book Antiqua" w:cs="Arial"/>
          <w:b/>
          <w:bCs/>
          <w:szCs w:val="24"/>
          <w:u w:val="single"/>
          <w:lang w:eastAsia="zh-CN"/>
        </w:rPr>
      </w:pPr>
    </w:p>
    <w:p w14:paraId="2ACE5893" w14:textId="77777777" w:rsidR="00DA5331" w:rsidRPr="009D0C8E" w:rsidRDefault="00DA5331" w:rsidP="009D0C8E">
      <w:pPr>
        <w:pStyle w:val="1"/>
        <w:snapToGrid w:val="0"/>
        <w:spacing w:line="360" w:lineRule="auto"/>
        <w:jc w:val="both"/>
        <w:rPr>
          <w:rFonts w:ascii="Book Antiqua" w:hAnsi="Book Antiqua" w:cs="Times New Roman"/>
          <w:bCs/>
          <w:color w:val="auto"/>
          <w:sz w:val="24"/>
          <w:lang w:val="en-US"/>
        </w:rPr>
      </w:pPr>
      <w:bookmarkStart w:id="31" w:name="OLE_LINK734"/>
      <w:bookmarkStart w:id="32" w:name="OLE_LINK441"/>
      <w:bookmarkStart w:id="33" w:name="OLE_LINK442"/>
      <w:bookmarkStart w:id="34" w:name="OLE_LINK1032"/>
      <w:bookmarkStart w:id="35" w:name="OLE_LINK1232"/>
      <w:bookmarkStart w:id="36" w:name="OLE_LINK559"/>
      <w:r w:rsidRPr="009D0C8E">
        <w:rPr>
          <w:rFonts w:ascii="Book Antiqua" w:hAnsi="Book Antiqua" w:cs="Times New Roman"/>
          <w:b/>
          <w:bCs/>
          <w:color w:val="auto"/>
          <w:sz w:val="24"/>
          <w:lang w:val="en-US"/>
        </w:rPr>
        <w:t>Open-Access:</w:t>
      </w:r>
      <w:r w:rsidRPr="009D0C8E">
        <w:rPr>
          <w:rFonts w:ascii="Book Antiqua" w:hAnsi="Book Antiqua" w:cs="Times New Roman"/>
          <w:bCs/>
          <w:color w:val="auto"/>
          <w:sz w:val="24"/>
          <w:lang w:val="en-US"/>
        </w:rPr>
        <w:t xml:space="preserve"> </w:t>
      </w:r>
      <w:bookmarkStart w:id="37" w:name="OLE_LINK479"/>
      <w:bookmarkStart w:id="38" w:name="OLE_LINK496"/>
      <w:bookmarkStart w:id="39" w:name="OLE_LINK506"/>
      <w:bookmarkStart w:id="40" w:name="OLE_LINK507"/>
      <w:r w:rsidRPr="009D0C8E">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9D0C8E">
        <w:rPr>
          <w:rFonts w:ascii="Book Antiqua" w:hAnsi="Book Antiqua" w:cs="Times New Roman" w:hint="eastAsia"/>
          <w:bCs/>
          <w:color w:val="auto"/>
          <w:sz w:val="24"/>
          <w:lang w:val="en-US" w:eastAsia="zh-CN"/>
        </w:rPr>
        <w:t xml:space="preserve"> </w:t>
      </w:r>
      <w:r w:rsidRPr="009D0C8E">
        <w:rPr>
          <w:rFonts w:ascii="Book Antiqua" w:hAnsi="Book Antiqua" w:cs="Times New Roman"/>
          <w:bCs/>
          <w:color w:val="auto"/>
          <w:sz w:val="24"/>
          <w:lang w:val="en-US"/>
        </w:rPr>
        <w:t>in</w:t>
      </w:r>
      <w:r w:rsidRPr="009D0C8E">
        <w:rPr>
          <w:rFonts w:ascii="Book Antiqua" w:hAnsi="Book Antiqua" w:cs="Times New Roman" w:hint="eastAsia"/>
          <w:bCs/>
          <w:color w:val="auto"/>
          <w:sz w:val="24"/>
          <w:lang w:val="en-US" w:eastAsia="zh-CN"/>
        </w:rPr>
        <w:t xml:space="preserve"> </w:t>
      </w:r>
      <w:r w:rsidRPr="009D0C8E">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D0C8E">
          <w:rPr>
            <w:rStyle w:val="Hyperlink"/>
            <w:rFonts w:ascii="Book Antiqua" w:hAnsi="Book Antiqua" w:cs="Times New Roman"/>
            <w:bCs/>
            <w:color w:val="auto"/>
            <w:sz w:val="24"/>
            <w:lang w:val="en-US"/>
          </w:rPr>
          <w:t>http://creativecommons.org/licenses/by-nc/4.0/</w:t>
        </w:r>
      </w:hyperlink>
      <w:bookmarkEnd w:id="31"/>
      <w:bookmarkEnd w:id="37"/>
      <w:bookmarkEnd w:id="38"/>
      <w:bookmarkEnd w:id="39"/>
      <w:bookmarkEnd w:id="40"/>
    </w:p>
    <w:bookmarkEnd w:id="32"/>
    <w:bookmarkEnd w:id="33"/>
    <w:bookmarkEnd w:id="34"/>
    <w:bookmarkEnd w:id="35"/>
    <w:bookmarkEnd w:id="36"/>
    <w:p w14:paraId="4928C982" w14:textId="77777777" w:rsidR="00DA5331" w:rsidRPr="009D0C8E" w:rsidRDefault="00DA5331" w:rsidP="009D0C8E">
      <w:pPr>
        <w:pStyle w:val="1"/>
        <w:snapToGrid w:val="0"/>
        <w:spacing w:line="360" w:lineRule="auto"/>
        <w:jc w:val="both"/>
        <w:rPr>
          <w:rFonts w:ascii="Book Antiqua" w:hAnsi="Book Antiqua" w:cs="Times New Roman"/>
          <w:b/>
          <w:bCs/>
          <w:color w:val="auto"/>
          <w:sz w:val="24"/>
          <w:lang w:val="en-US" w:eastAsia="zh-CN"/>
        </w:rPr>
      </w:pPr>
    </w:p>
    <w:p w14:paraId="3CC74C5B" w14:textId="77777777" w:rsidR="00DA5331" w:rsidRPr="009D0C8E" w:rsidRDefault="00DA5331" w:rsidP="009D0C8E">
      <w:pPr>
        <w:pStyle w:val="1"/>
        <w:snapToGrid w:val="0"/>
        <w:spacing w:line="360" w:lineRule="auto"/>
        <w:jc w:val="both"/>
        <w:rPr>
          <w:rFonts w:ascii="Book Antiqua" w:hAnsi="Book Antiqua" w:cs="Times New Roman"/>
          <w:b/>
          <w:bCs/>
          <w:color w:val="auto"/>
          <w:sz w:val="24"/>
          <w:lang w:val="en-US" w:eastAsia="zh-CN"/>
        </w:rPr>
      </w:pPr>
      <w:r w:rsidRPr="009D0C8E">
        <w:rPr>
          <w:rFonts w:ascii="Book Antiqua" w:hAnsi="Book Antiqua" w:cs="Times New Roman"/>
          <w:b/>
          <w:bCs/>
          <w:color w:val="auto"/>
          <w:sz w:val="24"/>
          <w:lang w:val="en-US"/>
        </w:rPr>
        <w:t>Manuscript source:</w:t>
      </w:r>
      <w:r w:rsidRPr="009D0C8E">
        <w:rPr>
          <w:rFonts w:ascii="Book Antiqua" w:hAnsi="Book Antiqua" w:cs="Times New Roman" w:hint="eastAsia"/>
          <w:b/>
          <w:bCs/>
          <w:color w:val="auto"/>
          <w:sz w:val="24"/>
          <w:lang w:val="en-US" w:eastAsia="zh-CN"/>
        </w:rPr>
        <w:t xml:space="preserve"> </w:t>
      </w:r>
      <w:r w:rsidRPr="009D0C8E">
        <w:rPr>
          <w:rFonts w:ascii="Book Antiqua" w:hAnsi="Book Antiqua" w:cs="Times New Roman"/>
          <w:bCs/>
          <w:color w:val="auto"/>
          <w:sz w:val="24"/>
          <w:lang w:val="en-US"/>
        </w:rPr>
        <w:t>Invited manuscript</w:t>
      </w:r>
    </w:p>
    <w:p w14:paraId="44C90784" w14:textId="77777777" w:rsidR="00DA5331" w:rsidRPr="009D0C8E" w:rsidRDefault="00DA5331" w:rsidP="009D0C8E">
      <w:pPr>
        <w:pStyle w:val="NoSpacing"/>
        <w:spacing w:line="360" w:lineRule="auto"/>
        <w:ind w:firstLine="0"/>
        <w:rPr>
          <w:rFonts w:ascii="Book Antiqua" w:hAnsi="Book Antiqua" w:cs="Arial"/>
          <w:b/>
          <w:bCs/>
          <w:szCs w:val="24"/>
          <w:u w:val="single"/>
          <w:lang w:eastAsia="zh-CN"/>
        </w:rPr>
      </w:pPr>
    </w:p>
    <w:p w14:paraId="6EA71B30" w14:textId="1B1E924E" w:rsidR="00EE6181" w:rsidRPr="009D0C8E" w:rsidRDefault="00DA5331" w:rsidP="009D0C8E">
      <w:pPr>
        <w:ind w:firstLineChars="0" w:firstLine="0"/>
        <w:rPr>
          <w:b/>
          <w:kern w:val="0"/>
          <w:lang w:eastAsia="zh-CN"/>
        </w:rPr>
      </w:pPr>
      <w:r w:rsidRPr="009D0C8E">
        <w:rPr>
          <w:b/>
          <w:bCs/>
          <w:kern w:val="0"/>
          <w:lang w:eastAsia="zh-CN"/>
        </w:rPr>
        <w:t>Correspondence to:</w:t>
      </w:r>
      <w:r w:rsidRPr="009D0C8E">
        <w:rPr>
          <w:rFonts w:hint="eastAsia"/>
          <w:b/>
          <w:bCs/>
          <w:kern w:val="0"/>
          <w:lang w:eastAsia="zh-CN"/>
        </w:rPr>
        <w:t xml:space="preserve"> </w:t>
      </w:r>
      <w:r w:rsidR="00EE6181" w:rsidRPr="009D0C8E">
        <w:rPr>
          <w:b/>
        </w:rPr>
        <w:t>Andreas M</w:t>
      </w:r>
      <w:r w:rsidRPr="009D0C8E">
        <w:rPr>
          <w:rFonts w:hint="eastAsia"/>
          <w:b/>
          <w:lang w:eastAsia="zh-CN"/>
        </w:rPr>
        <w:t xml:space="preserve"> </w:t>
      </w:r>
      <w:r w:rsidR="00EE6181" w:rsidRPr="009D0C8E">
        <w:rPr>
          <w:b/>
        </w:rPr>
        <w:t>Kaiser, MD, FACS</w:t>
      </w:r>
      <w:r w:rsidR="00F172AF" w:rsidRPr="009D0C8E">
        <w:rPr>
          <w:b/>
        </w:rPr>
        <w:t>,</w:t>
      </w:r>
      <w:r w:rsidR="00EE6181" w:rsidRPr="009D0C8E">
        <w:rPr>
          <w:b/>
        </w:rPr>
        <w:t xml:space="preserve"> FASCRS</w:t>
      </w:r>
      <w:r w:rsidRPr="009D0C8E">
        <w:rPr>
          <w:rFonts w:hint="eastAsia"/>
          <w:b/>
          <w:lang w:eastAsia="zh-CN"/>
        </w:rPr>
        <w:t xml:space="preserve">, </w:t>
      </w:r>
      <w:r w:rsidR="00EE6181" w:rsidRPr="009D0C8E">
        <w:rPr>
          <w:b/>
        </w:rPr>
        <w:t>Professor</w:t>
      </w:r>
      <w:r w:rsidR="00EE6181" w:rsidRPr="009D0C8E">
        <w:t xml:space="preserve"> of Clinical Surgery</w:t>
      </w:r>
      <w:r w:rsidRPr="009D0C8E">
        <w:rPr>
          <w:rFonts w:hint="eastAsia"/>
          <w:lang w:eastAsia="zh-CN"/>
        </w:rPr>
        <w:t xml:space="preserve">, </w:t>
      </w:r>
      <w:r w:rsidR="00EE6181" w:rsidRPr="009D0C8E">
        <w:t>D</w:t>
      </w:r>
      <w:r w:rsidRPr="009D0C8E">
        <w:t>epartment of Colorectal Surgery</w:t>
      </w:r>
      <w:r w:rsidRPr="009D0C8E">
        <w:rPr>
          <w:rFonts w:hint="eastAsia"/>
          <w:lang w:eastAsia="zh-CN"/>
        </w:rPr>
        <w:t xml:space="preserve">, </w:t>
      </w:r>
      <w:r w:rsidR="00EE6181" w:rsidRPr="009D0C8E">
        <w:t>Keck School of Medicine</w:t>
      </w:r>
      <w:r w:rsidRPr="009D0C8E">
        <w:rPr>
          <w:rFonts w:hint="eastAsia"/>
          <w:lang w:eastAsia="zh-CN"/>
        </w:rPr>
        <w:t xml:space="preserve">, </w:t>
      </w:r>
      <w:r w:rsidR="00EE6181" w:rsidRPr="009D0C8E">
        <w:t>University of Southern California</w:t>
      </w:r>
      <w:r w:rsidRPr="009D0C8E">
        <w:rPr>
          <w:rFonts w:hint="eastAsia"/>
          <w:lang w:eastAsia="zh-CN"/>
        </w:rPr>
        <w:t xml:space="preserve">, </w:t>
      </w:r>
      <w:r w:rsidR="00EE6181" w:rsidRPr="009D0C8E">
        <w:t>1441 Eastlake Avenue, Suite 7418</w:t>
      </w:r>
      <w:r w:rsidRPr="009D0C8E">
        <w:rPr>
          <w:rFonts w:hint="eastAsia"/>
          <w:lang w:eastAsia="zh-CN"/>
        </w:rPr>
        <w:t xml:space="preserve">, </w:t>
      </w:r>
      <w:r w:rsidR="00EE6181" w:rsidRPr="009D0C8E">
        <w:t>Los Angeles, CA 90033</w:t>
      </w:r>
      <w:r w:rsidRPr="009D0C8E">
        <w:rPr>
          <w:rFonts w:hint="eastAsia"/>
          <w:lang w:eastAsia="zh-CN"/>
        </w:rPr>
        <w:t xml:space="preserve">, </w:t>
      </w:r>
      <w:r w:rsidRPr="009D0C8E">
        <w:t>U</w:t>
      </w:r>
      <w:r w:rsidRPr="009D0C8E">
        <w:rPr>
          <w:rFonts w:hint="eastAsia"/>
          <w:lang w:eastAsia="zh-CN"/>
        </w:rPr>
        <w:t>nited States</w:t>
      </w:r>
      <w:r w:rsidR="00AF430F" w:rsidRPr="009D0C8E">
        <w:rPr>
          <w:rFonts w:hint="eastAsia"/>
          <w:lang w:eastAsia="zh-CN"/>
        </w:rPr>
        <w:t xml:space="preserve">. </w:t>
      </w:r>
      <w:r w:rsidR="00AF430F" w:rsidRPr="009D0C8E">
        <w:t>akaiser@usc.edu</w:t>
      </w:r>
    </w:p>
    <w:p w14:paraId="1BCAF853" w14:textId="2C5EFDCC" w:rsidR="00EE6181" w:rsidRPr="009D0C8E" w:rsidRDefault="00AF430F" w:rsidP="009D0C8E">
      <w:pPr>
        <w:pStyle w:val="NoSpacing"/>
        <w:spacing w:line="360" w:lineRule="auto"/>
        <w:ind w:firstLine="0"/>
        <w:rPr>
          <w:rFonts w:ascii="Book Antiqua" w:hAnsi="Book Antiqua" w:cs="Arial"/>
          <w:szCs w:val="24"/>
        </w:rPr>
      </w:pPr>
      <w:r w:rsidRPr="009D0C8E">
        <w:rPr>
          <w:rFonts w:ascii="Book Antiqua" w:hAnsi="Book Antiqua" w:cs="Arial" w:hint="eastAsia"/>
          <w:b/>
          <w:szCs w:val="24"/>
          <w:lang w:val="pl-PL"/>
        </w:rPr>
        <w:t>Telephone:</w:t>
      </w:r>
      <w:r w:rsidR="00EE6181" w:rsidRPr="009D0C8E">
        <w:rPr>
          <w:rFonts w:ascii="Book Antiqua" w:hAnsi="Book Antiqua" w:cs="Arial"/>
          <w:szCs w:val="24"/>
        </w:rPr>
        <w:t xml:space="preserve"> </w:t>
      </w:r>
      <w:r w:rsidRPr="009D0C8E">
        <w:rPr>
          <w:rFonts w:ascii="Book Antiqua" w:hAnsi="Book Antiqua" w:cs="Arial" w:hint="eastAsia"/>
          <w:szCs w:val="24"/>
          <w:lang w:eastAsia="zh-CN"/>
        </w:rPr>
        <w:t>+1-</w:t>
      </w:r>
      <w:r w:rsidR="00EE6181" w:rsidRPr="009D0C8E">
        <w:rPr>
          <w:rFonts w:ascii="Book Antiqua" w:hAnsi="Book Antiqua" w:cs="Arial"/>
          <w:szCs w:val="24"/>
        </w:rPr>
        <w:t>323</w:t>
      </w:r>
      <w:r w:rsidRPr="009D0C8E">
        <w:rPr>
          <w:rFonts w:ascii="Book Antiqua" w:hAnsi="Book Antiqua" w:cs="Arial" w:hint="eastAsia"/>
          <w:szCs w:val="24"/>
          <w:lang w:eastAsia="zh-CN"/>
        </w:rPr>
        <w:t>-</w:t>
      </w:r>
      <w:r w:rsidRPr="009D0C8E">
        <w:rPr>
          <w:rFonts w:ascii="Book Antiqua" w:hAnsi="Book Antiqua" w:cs="Arial"/>
          <w:szCs w:val="24"/>
        </w:rPr>
        <w:t>865</w:t>
      </w:r>
      <w:r w:rsidR="00EE6181" w:rsidRPr="009D0C8E">
        <w:rPr>
          <w:rFonts w:ascii="Book Antiqua" w:hAnsi="Book Antiqua" w:cs="Arial"/>
          <w:szCs w:val="24"/>
        </w:rPr>
        <w:t>3690</w:t>
      </w:r>
    </w:p>
    <w:p w14:paraId="54A5539B" w14:textId="108523AD" w:rsidR="00EE6181" w:rsidRPr="009D0C8E" w:rsidRDefault="00EE6181" w:rsidP="009D0C8E">
      <w:pPr>
        <w:pStyle w:val="NoSpacing"/>
        <w:spacing w:line="360" w:lineRule="auto"/>
        <w:ind w:firstLine="0"/>
        <w:rPr>
          <w:rFonts w:ascii="Book Antiqua" w:hAnsi="Book Antiqua" w:cs="Arial"/>
          <w:szCs w:val="24"/>
        </w:rPr>
      </w:pPr>
      <w:r w:rsidRPr="009D0C8E">
        <w:rPr>
          <w:rFonts w:ascii="Book Antiqua" w:hAnsi="Book Antiqua" w:cs="Arial"/>
          <w:b/>
          <w:szCs w:val="24"/>
        </w:rPr>
        <w:t xml:space="preserve">Fax: </w:t>
      </w:r>
      <w:r w:rsidR="00AF430F" w:rsidRPr="009D0C8E">
        <w:rPr>
          <w:rFonts w:ascii="Book Antiqua" w:hAnsi="Book Antiqua" w:cs="Arial" w:hint="eastAsia"/>
          <w:szCs w:val="24"/>
          <w:lang w:eastAsia="zh-CN"/>
        </w:rPr>
        <w:t>+1-</w:t>
      </w:r>
      <w:r w:rsidR="00AF430F" w:rsidRPr="009D0C8E">
        <w:rPr>
          <w:rFonts w:ascii="Book Antiqua" w:hAnsi="Book Antiqua" w:cs="Arial"/>
          <w:szCs w:val="24"/>
        </w:rPr>
        <w:t>323</w:t>
      </w:r>
      <w:r w:rsidR="00AF430F" w:rsidRPr="009D0C8E">
        <w:rPr>
          <w:rFonts w:ascii="Book Antiqua" w:hAnsi="Book Antiqua" w:cs="Arial" w:hint="eastAsia"/>
          <w:szCs w:val="24"/>
          <w:lang w:eastAsia="zh-CN"/>
        </w:rPr>
        <w:t>-</w:t>
      </w:r>
      <w:r w:rsidR="00AF430F" w:rsidRPr="009D0C8E">
        <w:rPr>
          <w:rFonts w:ascii="Book Antiqua" w:hAnsi="Book Antiqua" w:cs="Arial"/>
          <w:szCs w:val="24"/>
        </w:rPr>
        <w:t>865</w:t>
      </w:r>
      <w:r w:rsidRPr="009D0C8E">
        <w:rPr>
          <w:rFonts w:ascii="Book Antiqua" w:hAnsi="Book Antiqua" w:cs="Arial"/>
          <w:szCs w:val="24"/>
        </w:rPr>
        <w:t>3671</w:t>
      </w:r>
    </w:p>
    <w:p w14:paraId="42B9984C" w14:textId="77777777" w:rsidR="00EE6181" w:rsidRPr="009D0C8E" w:rsidRDefault="00EE6181" w:rsidP="009D0C8E">
      <w:pPr>
        <w:pStyle w:val="NoSpacing"/>
        <w:spacing w:line="360" w:lineRule="auto"/>
        <w:ind w:firstLine="0"/>
        <w:rPr>
          <w:rFonts w:ascii="Book Antiqua" w:hAnsi="Book Antiqua" w:cs="Arial"/>
          <w:szCs w:val="24"/>
          <w:lang w:eastAsia="zh-CN"/>
        </w:rPr>
      </w:pPr>
    </w:p>
    <w:p w14:paraId="05A2B767" w14:textId="45D557CB" w:rsidR="00AF430F" w:rsidRPr="009D0C8E" w:rsidRDefault="00AF430F" w:rsidP="009D0C8E">
      <w:pPr>
        <w:ind w:firstLineChars="0" w:firstLine="0"/>
        <w:rPr>
          <w:b/>
          <w:lang w:eastAsia="zh-CN"/>
        </w:rPr>
      </w:pPr>
      <w:bookmarkStart w:id="41" w:name="OLE_LINK952"/>
      <w:r w:rsidRPr="009D0C8E">
        <w:rPr>
          <w:b/>
          <w:lang w:eastAsia="zh-CN"/>
        </w:rPr>
        <w:t>Received:</w:t>
      </w:r>
      <w:r w:rsidRPr="009D0C8E">
        <w:rPr>
          <w:rFonts w:hint="eastAsia"/>
          <w:b/>
          <w:lang w:eastAsia="zh-CN"/>
        </w:rPr>
        <w:t xml:space="preserve"> </w:t>
      </w:r>
      <w:r w:rsidRPr="009D0C8E">
        <w:rPr>
          <w:rFonts w:hint="eastAsia"/>
          <w:lang w:eastAsia="zh-CN"/>
        </w:rPr>
        <w:t>August 28, 2016</w:t>
      </w:r>
    </w:p>
    <w:p w14:paraId="4E629DAB" w14:textId="56052304" w:rsidR="00AF430F" w:rsidRPr="009D0C8E" w:rsidRDefault="00AF430F" w:rsidP="009D0C8E">
      <w:pPr>
        <w:ind w:firstLineChars="0" w:firstLine="0"/>
        <w:rPr>
          <w:lang w:eastAsia="zh-CN"/>
        </w:rPr>
      </w:pPr>
      <w:r w:rsidRPr="009D0C8E">
        <w:rPr>
          <w:lang w:eastAsia="zh-CN"/>
        </w:rPr>
        <w:t>Peer-review started:</w:t>
      </w:r>
      <w:r w:rsidRPr="009D0C8E">
        <w:rPr>
          <w:rFonts w:hint="eastAsia"/>
          <w:lang w:eastAsia="zh-CN"/>
        </w:rPr>
        <w:t xml:space="preserve"> September 1, 2016</w:t>
      </w:r>
    </w:p>
    <w:p w14:paraId="38478C41" w14:textId="7D59DE0C" w:rsidR="00AF430F" w:rsidRPr="009D0C8E" w:rsidRDefault="00AF430F" w:rsidP="009D0C8E">
      <w:pPr>
        <w:ind w:firstLineChars="0" w:firstLine="0"/>
        <w:rPr>
          <w:b/>
          <w:lang w:eastAsia="zh-CN"/>
        </w:rPr>
      </w:pPr>
      <w:r w:rsidRPr="009D0C8E">
        <w:rPr>
          <w:b/>
          <w:lang w:eastAsia="zh-CN"/>
        </w:rPr>
        <w:t>First decision:</w:t>
      </w:r>
      <w:r w:rsidRPr="009D0C8E">
        <w:rPr>
          <w:rFonts w:hint="eastAsia"/>
          <w:b/>
          <w:lang w:eastAsia="zh-CN"/>
        </w:rPr>
        <w:t xml:space="preserve"> </w:t>
      </w:r>
      <w:r w:rsidRPr="009D0C8E">
        <w:rPr>
          <w:rFonts w:hint="eastAsia"/>
          <w:lang w:eastAsia="zh-CN"/>
        </w:rPr>
        <w:t>September 20, 2016</w:t>
      </w:r>
    </w:p>
    <w:p w14:paraId="2BDC5901" w14:textId="7FDA8D07" w:rsidR="00AF430F" w:rsidRPr="009D0C8E" w:rsidRDefault="00AF430F" w:rsidP="009D0C8E">
      <w:pPr>
        <w:ind w:firstLineChars="0" w:firstLine="0"/>
        <w:rPr>
          <w:b/>
          <w:lang w:eastAsia="zh-CN"/>
        </w:rPr>
      </w:pPr>
      <w:r w:rsidRPr="009D0C8E">
        <w:rPr>
          <w:b/>
          <w:lang w:eastAsia="zh-CN"/>
        </w:rPr>
        <w:t>Revised:</w:t>
      </w:r>
      <w:r w:rsidRPr="009D0C8E">
        <w:rPr>
          <w:rFonts w:hint="eastAsia"/>
          <w:b/>
          <w:lang w:eastAsia="zh-CN"/>
        </w:rPr>
        <w:t xml:space="preserve"> </w:t>
      </w:r>
      <w:r w:rsidRPr="009D0C8E">
        <w:rPr>
          <w:rFonts w:hint="eastAsia"/>
          <w:lang w:eastAsia="zh-CN"/>
        </w:rPr>
        <w:t>October 14, 2016</w:t>
      </w:r>
    </w:p>
    <w:p w14:paraId="3F4F4877" w14:textId="06AEA303" w:rsidR="00AF430F" w:rsidRPr="00467BF1" w:rsidRDefault="00AF430F" w:rsidP="009D0C8E">
      <w:pPr>
        <w:ind w:firstLineChars="0" w:firstLine="0"/>
        <w:rPr>
          <w:color w:val="000000"/>
          <w:kern w:val="2"/>
          <w:lang w:eastAsia="zh-CN"/>
        </w:rPr>
      </w:pPr>
      <w:r w:rsidRPr="009D0C8E">
        <w:rPr>
          <w:lang w:eastAsia="zh-CN"/>
        </w:rPr>
        <w:t>Accepted:</w:t>
      </w:r>
      <w:r w:rsidR="00467BF1" w:rsidRPr="00467BF1">
        <w:rPr>
          <w:color w:val="000000"/>
        </w:rPr>
        <w:t xml:space="preserve"> </w:t>
      </w:r>
      <w:r w:rsidR="00467BF1">
        <w:rPr>
          <w:color w:val="000000"/>
        </w:rPr>
        <w:t>December 8, 2016</w:t>
      </w:r>
    </w:p>
    <w:p w14:paraId="5F9BD38C" w14:textId="77777777" w:rsidR="00AF430F" w:rsidRPr="009D0C8E" w:rsidRDefault="00AF430F" w:rsidP="009D0C8E">
      <w:pPr>
        <w:ind w:firstLineChars="0" w:firstLine="0"/>
        <w:rPr>
          <w:lang w:eastAsia="zh-CN"/>
        </w:rPr>
      </w:pPr>
      <w:r w:rsidRPr="009D0C8E">
        <w:rPr>
          <w:lang w:eastAsia="zh-CN"/>
        </w:rPr>
        <w:t>Article in press:</w:t>
      </w:r>
    </w:p>
    <w:p w14:paraId="780F8549" w14:textId="77777777" w:rsidR="00AF430F" w:rsidRPr="009D0C8E" w:rsidRDefault="00AF430F" w:rsidP="009D0C8E">
      <w:pPr>
        <w:ind w:firstLineChars="0" w:firstLine="0"/>
        <w:rPr>
          <w:lang w:val="pl-PL" w:eastAsia="zh-CN"/>
        </w:rPr>
      </w:pPr>
      <w:r w:rsidRPr="009D0C8E">
        <w:rPr>
          <w:lang w:val="pl-PL" w:eastAsia="pl-PL"/>
        </w:rPr>
        <w:t>Published online</w:t>
      </w:r>
      <w:r w:rsidRPr="009D0C8E">
        <w:rPr>
          <w:rFonts w:hint="eastAsia"/>
          <w:lang w:val="pl-PL" w:eastAsia="pl-PL"/>
        </w:rPr>
        <w:t>:</w:t>
      </w:r>
    </w:p>
    <w:bookmarkEnd w:id="41"/>
    <w:p w14:paraId="590AC3D4" w14:textId="77777777" w:rsidR="00AF430F" w:rsidRPr="009D0C8E" w:rsidRDefault="00AF430F" w:rsidP="009D0C8E">
      <w:pPr>
        <w:pStyle w:val="NoSpacing"/>
        <w:spacing w:line="360" w:lineRule="auto"/>
        <w:ind w:firstLine="0"/>
        <w:rPr>
          <w:rFonts w:ascii="Book Antiqua" w:hAnsi="Book Antiqua" w:cs="Arial"/>
          <w:szCs w:val="24"/>
          <w:lang w:eastAsia="zh-CN"/>
        </w:rPr>
      </w:pPr>
    </w:p>
    <w:p w14:paraId="5E781918" w14:textId="70463C2C" w:rsidR="00542149" w:rsidRPr="009D0C8E" w:rsidRDefault="00542149" w:rsidP="009D0C8E">
      <w:pPr>
        <w:ind w:firstLineChars="0" w:firstLine="0"/>
      </w:pPr>
      <w:r w:rsidRPr="009D0C8E">
        <w:br w:type="page"/>
      </w:r>
    </w:p>
    <w:p w14:paraId="3F9C7917" w14:textId="6FD89566" w:rsidR="00997D25" w:rsidRPr="009D0C8E" w:rsidRDefault="005711D1" w:rsidP="009D0C8E">
      <w:pPr>
        <w:pStyle w:val="Heading1"/>
        <w:ind w:firstLineChars="0"/>
      </w:pPr>
      <w:r w:rsidRPr="009D0C8E">
        <w:lastRenderedPageBreak/>
        <w:t>A</w:t>
      </w:r>
      <w:r w:rsidR="009D0C8E" w:rsidRPr="009D0C8E">
        <w:rPr>
          <w:caps w:val="0"/>
        </w:rPr>
        <w:t>bstract</w:t>
      </w:r>
    </w:p>
    <w:p w14:paraId="35E2CE69" w14:textId="09B6C3E1" w:rsidR="00997D25" w:rsidRPr="009D0C8E" w:rsidRDefault="0048560A" w:rsidP="009D0C8E">
      <w:pPr>
        <w:ind w:firstLineChars="0" w:firstLine="0"/>
      </w:pPr>
      <w:r w:rsidRPr="009D0C8E">
        <w:t xml:space="preserve">Fecal incontinence is </w:t>
      </w:r>
      <w:r w:rsidR="00B0601E" w:rsidRPr="009D0C8E">
        <w:t xml:space="preserve">not a diagnosis but </w:t>
      </w:r>
      <w:r w:rsidRPr="009D0C8E">
        <w:t xml:space="preserve">a frequent and debilitating common final pathway </w:t>
      </w:r>
      <w:r w:rsidR="00B0601E" w:rsidRPr="009D0C8E">
        <w:t xml:space="preserve">symptom </w:t>
      </w:r>
      <w:r w:rsidRPr="009D0C8E">
        <w:t xml:space="preserve">resulting from numerous different causes. Incontinence not only impacts the patient’s self-esteem and quality of life but may result in significant secondary morbidity, disability, and cost. Treatment is difficult without any panacea and </w:t>
      </w:r>
      <w:r w:rsidR="008C27D8" w:rsidRPr="009D0C8E">
        <w:t xml:space="preserve">an </w:t>
      </w:r>
      <w:r w:rsidRPr="009D0C8E">
        <w:t>individualized approach should be chosen</w:t>
      </w:r>
      <w:r w:rsidR="008C27D8" w:rsidRPr="009D0C8E">
        <w:t xml:space="preserve"> that frequently combines different modalities</w:t>
      </w:r>
      <w:r w:rsidRPr="009D0C8E">
        <w:t xml:space="preserve">. Several new technologies have been developed and their specific roles will have to be defined. </w:t>
      </w:r>
      <w:r w:rsidRPr="009D0C8E">
        <w:rPr>
          <w:lang w:eastAsia="ko-KR"/>
        </w:rPr>
        <w:t xml:space="preserve">The scope of this </w:t>
      </w:r>
      <w:r w:rsidR="0027548F" w:rsidRPr="009D0C8E">
        <w:rPr>
          <w:lang w:eastAsia="ko-KR"/>
        </w:rPr>
        <w:t xml:space="preserve">review </w:t>
      </w:r>
      <w:r w:rsidRPr="009D0C8E">
        <w:t xml:space="preserve">is </w:t>
      </w:r>
      <w:r w:rsidR="00A43CB0" w:rsidRPr="009D0C8E">
        <w:rPr>
          <w:lang w:eastAsia="ko-KR"/>
        </w:rPr>
        <w:t>outline</w:t>
      </w:r>
      <w:r w:rsidR="0027548F" w:rsidRPr="009D0C8E">
        <w:rPr>
          <w:lang w:eastAsia="ko-KR"/>
        </w:rPr>
        <w:t xml:space="preserve"> </w:t>
      </w:r>
      <w:r w:rsidRPr="009D0C8E">
        <w:rPr>
          <w:lang w:eastAsia="ko-KR"/>
        </w:rPr>
        <w:t xml:space="preserve">the evaluation and treatment of </w:t>
      </w:r>
      <w:r w:rsidR="008C27D8" w:rsidRPr="009D0C8E">
        <w:rPr>
          <w:lang w:eastAsia="ko-KR"/>
        </w:rPr>
        <w:t>patients</w:t>
      </w:r>
      <w:r w:rsidR="0027548F" w:rsidRPr="009D0C8E">
        <w:rPr>
          <w:lang w:eastAsia="ko-KR"/>
        </w:rPr>
        <w:t xml:space="preserve"> with fecal incontinence.</w:t>
      </w:r>
    </w:p>
    <w:p w14:paraId="59156012" w14:textId="77777777" w:rsidR="00997D25" w:rsidRPr="009D0C8E" w:rsidRDefault="00997D25" w:rsidP="009D0C8E">
      <w:pPr>
        <w:ind w:firstLineChars="0" w:firstLine="0"/>
      </w:pPr>
    </w:p>
    <w:p w14:paraId="241368C9" w14:textId="0CC46F02" w:rsidR="00997D25" w:rsidRPr="009D0C8E" w:rsidRDefault="005711D1" w:rsidP="009D0C8E">
      <w:pPr>
        <w:ind w:firstLineChars="0" w:firstLine="0"/>
        <w:rPr>
          <w:b/>
          <w:lang w:eastAsia="zh-CN"/>
        </w:rPr>
      </w:pPr>
      <w:r w:rsidRPr="009D0C8E">
        <w:rPr>
          <w:b/>
        </w:rPr>
        <w:t>Key words:</w:t>
      </w:r>
      <w:r w:rsidR="0059793F" w:rsidRPr="009D0C8E">
        <w:rPr>
          <w:rFonts w:hint="eastAsia"/>
          <w:b/>
          <w:lang w:eastAsia="zh-CN"/>
        </w:rPr>
        <w:t xml:space="preserve"> </w:t>
      </w:r>
      <w:r w:rsidR="0027548F" w:rsidRPr="009D0C8E">
        <w:t>F</w:t>
      </w:r>
      <w:r w:rsidR="0027548F" w:rsidRPr="009D0C8E">
        <w:rPr>
          <w:lang w:eastAsia="ko-KR"/>
        </w:rPr>
        <w:t>ecal incontinence</w:t>
      </w:r>
      <w:r w:rsidR="0059793F" w:rsidRPr="009D0C8E">
        <w:rPr>
          <w:rFonts w:hint="eastAsia"/>
          <w:lang w:eastAsia="zh-CN"/>
        </w:rPr>
        <w:t>;</w:t>
      </w:r>
      <w:r w:rsidR="0027548F" w:rsidRPr="009D0C8E">
        <w:rPr>
          <w:lang w:eastAsia="ko-KR"/>
        </w:rPr>
        <w:t xml:space="preserve"> </w:t>
      </w:r>
      <w:r w:rsidR="0027548F" w:rsidRPr="009D0C8E">
        <w:rPr>
          <w:caps/>
          <w:lang w:eastAsia="ko-KR"/>
        </w:rPr>
        <w:t>s</w:t>
      </w:r>
      <w:r w:rsidR="0027548F" w:rsidRPr="009D0C8E">
        <w:rPr>
          <w:lang w:eastAsia="ko-KR"/>
        </w:rPr>
        <w:t>phincteroplasty</w:t>
      </w:r>
      <w:r w:rsidR="0059793F" w:rsidRPr="009D0C8E">
        <w:rPr>
          <w:rFonts w:hint="eastAsia"/>
          <w:lang w:eastAsia="zh-CN"/>
        </w:rPr>
        <w:t>;</w:t>
      </w:r>
      <w:r w:rsidR="0027548F" w:rsidRPr="009D0C8E">
        <w:rPr>
          <w:lang w:eastAsia="ko-KR"/>
        </w:rPr>
        <w:t xml:space="preserve"> </w:t>
      </w:r>
      <w:r w:rsidR="0027548F" w:rsidRPr="009D0C8E">
        <w:rPr>
          <w:caps/>
          <w:lang w:eastAsia="ko-KR"/>
        </w:rPr>
        <w:t>e</w:t>
      </w:r>
      <w:r w:rsidR="0027548F" w:rsidRPr="009D0C8E">
        <w:rPr>
          <w:lang w:eastAsia="ko-KR"/>
        </w:rPr>
        <w:t>ndorectal ultrasound</w:t>
      </w:r>
      <w:r w:rsidR="0059793F" w:rsidRPr="009D0C8E">
        <w:rPr>
          <w:rFonts w:hint="eastAsia"/>
          <w:lang w:eastAsia="zh-CN"/>
        </w:rPr>
        <w:t xml:space="preserve">; </w:t>
      </w:r>
      <w:r w:rsidR="0027548F" w:rsidRPr="009D0C8E">
        <w:rPr>
          <w:caps/>
          <w:lang w:eastAsia="ko-KR"/>
        </w:rPr>
        <w:t>s</w:t>
      </w:r>
      <w:r w:rsidR="0027548F" w:rsidRPr="009D0C8E">
        <w:rPr>
          <w:lang w:eastAsia="ko-KR"/>
        </w:rPr>
        <w:t>acral</w:t>
      </w:r>
      <w:r w:rsidR="0059793F" w:rsidRPr="009D0C8E">
        <w:rPr>
          <w:rFonts w:hint="eastAsia"/>
          <w:lang w:eastAsia="zh-CN"/>
        </w:rPr>
        <w:t xml:space="preserve"> </w:t>
      </w:r>
      <w:r w:rsidR="0027548F" w:rsidRPr="009D0C8E">
        <w:rPr>
          <w:lang w:eastAsia="ko-KR"/>
        </w:rPr>
        <w:t>nerve stimulation</w:t>
      </w:r>
      <w:r w:rsidR="0059793F" w:rsidRPr="009D0C8E">
        <w:rPr>
          <w:rFonts w:hint="eastAsia"/>
          <w:lang w:eastAsia="zh-CN"/>
        </w:rPr>
        <w:t>;</w:t>
      </w:r>
      <w:r w:rsidR="0027548F" w:rsidRPr="009D0C8E">
        <w:rPr>
          <w:lang w:eastAsia="ko-KR"/>
        </w:rPr>
        <w:t xml:space="preserve"> </w:t>
      </w:r>
      <w:r w:rsidR="0027548F" w:rsidRPr="009D0C8E">
        <w:rPr>
          <w:caps/>
          <w:lang w:eastAsia="ko-KR"/>
        </w:rPr>
        <w:t>n</w:t>
      </w:r>
      <w:r w:rsidR="0027548F" w:rsidRPr="009D0C8E">
        <w:rPr>
          <w:lang w:eastAsia="ko-KR"/>
        </w:rPr>
        <w:t>ew technologies</w:t>
      </w:r>
      <w:r w:rsidR="0059793F" w:rsidRPr="009D0C8E">
        <w:rPr>
          <w:rFonts w:hint="eastAsia"/>
          <w:lang w:eastAsia="zh-CN"/>
        </w:rPr>
        <w:t>;</w:t>
      </w:r>
      <w:r w:rsidR="0027548F" w:rsidRPr="009D0C8E">
        <w:rPr>
          <w:lang w:eastAsia="ko-KR"/>
        </w:rPr>
        <w:t xml:space="preserve"> </w:t>
      </w:r>
      <w:r w:rsidR="0027548F" w:rsidRPr="009D0C8E">
        <w:rPr>
          <w:caps/>
          <w:lang w:eastAsia="ko-KR"/>
        </w:rPr>
        <w:t>q</w:t>
      </w:r>
      <w:r w:rsidR="0059793F" w:rsidRPr="009D0C8E">
        <w:rPr>
          <w:lang w:eastAsia="ko-KR"/>
        </w:rPr>
        <w:t>uality of life</w:t>
      </w:r>
    </w:p>
    <w:p w14:paraId="517F6084" w14:textId="77777777" w:rsidR="0059793F" w:rsidRPr="009D0C8E" w:rsidRDefault="0059793F" w:rsidP="009D0C8E">
      <w:pPr>
        <w:ind w:firstLineChars="0" w:firstLine="0"/>
        <w:rPr>
          <w:lang w:eastAsia="zh-CN"/>
        </w:rPr>
      </w:pPr>
    </w:p>
    <w:p w14:paraId="73AE4251" w14:textId="77777777" w:rsidR="0059793F" w:rsidRPr="009D0C8E" w:rsidRDefault="0059793F" w:rsidP="009D0C8E">
      <w:pPr>
        <w:ind w:firstLineChars="0" w:firstLine="0"/>
        <w:rPr>
          <w:lang w:eastAsia="zh-CN"/>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bookmarkStart w:id="50" w:name="OLE_LINK916"/>
      <w:bookmarkStart w:id="51" w:name="OLE_LINK956"/>
      <w:r w:rsidRPr="009D0C8E">
        <w:rPr>
          <w:rFonts w:hint="eastAsia"/>
          <w:b/>
          <w:lang w:eastAsia="zh-CN"/>
        </w:rPr>
        <w:t>©</w:t>
      </w:r>
      <w:r w:rsidRPr="009D0C8E">
        <w:rPr>
          <w:b/>
          <w:lang w:eastAsia="zh-CN"/>
        </w:rPr>
        <w:t xml:space="preserve"> The Author(s) 201</w:t>
      </w:r>
      <w:r w:rsidRPr="009D0C8E">
        <w:rPr>
          <w:rFonts w:hint="eastAsia"/>
          <w:b/>
          <w:lang w:eastAsia="zh-CN"/>
        </w:rPr>
        <w:t>6</w:t>
      </w:r>
      <w:r w:rsidRPr="009D0C8E">
        <w:rPr>
          <w:b/>
          <w:lang w:eastAsia="zh-CN"/>
        </w:rPr>
        <w:t>.</w:t>
      </w:r>
      <w:r w:rsidRPr="009D0C8E">
        <w:rPr>
          <w:lang w:eastAsia="zh-CN"/>
        </w:rPr>
        <w:t xml:space="preserve"> Published by Baishideng Publishing Group Inc. All rights reserved.</w:t>
      </w:r>
    </w:p>
    <w:bookmarkEnd w:id="42"/>
    <w:bookmarkEnd w:id="43"/>
    <w:bookmarkEnd w:id="44"/>
    <w:bookmarkEnd w:id="45"/>
    <w:bookmarkEnd w:id="46"/>
    <w:bookmarkEnd w:id="47"/>
    <w:bookmarkEnd w:id="48"/>
    <w:bookmarkEnd w:id="49"/>
    <w:bookmarkEnd w:id="50"/>
    <w:bookmarkEnd w:id="51"/>
    <w:p w14:paraId="66E3579F" w14:textId="77777777" w:rsidR="0059793F" w:rsidRPr="009D0C8E" w:rsidRDefault="0059793F" w:rsidP="009D0C8E">
      <w:pPr>
        <w:ind w:firstLineChars="0" w:firstLine="0"/>
        <w:rPr>
          <w:lang w:eastAsia="zh-CN"/>
        </w:rPr>
      </w:pPr>
    </w:p>
    <w:p w14:paraId="742D21A8" w14:textId="047B8EC4" w:rsidR="0059793F" w:rsidRPr="009D0C8E" w:rsidRDefault="0059793F" w:rsidP="009D0C8E">
      <w:pPr>
        <w:ind w:firstLineChars="0" w:firstLine="0"/>
        <w:rPr>
          <w:rFonts w:eastAsiaTheme="majorEastAsia" w:cstheme="majorBidi"/>
          <w:b/>
          <w:bCs/>
        </w:rPr>
      </w:pPr>
      <w:r w:rsidRPr="009D0C8E">
        <w:rPr>
          <w:rStyle w:val="Heading1Char"/>
        </w:rPr>
        <w:t>C</w:t>
      </w:r>
      <w:r w:rsidR="009D0C8E" w:rsidRPr="009D0C8E">
        <w:rPr>
          <w:rStyle w:val="Heading1Char"/>
          <w:caps w:val="0"/>
        </w:rPr>
        <w:t>ore tip</w:t>
      </w:r>
      <w:r w:rsidRPr="009D0C8E">
        <w:rPr>
          <w:rStyle w:val="Heading1Char"/>
          <w:rFonts w:eastAsia="SimSun" w:hint="eastAsia"/>
          <w:lang w:eastAsia="zh-CN"/>
        </w:rPr>
        <w:t xml:space="preserve">: </w:t>
      </w:r>
      <w:r w:rsidRPr="009D0C8E">
        <w:t>Fecal incontinence is frequent, under-reported, and lacks a perfect treatment solution. Fecal control is not equivalent to normal sphincter muscles. Other factors such (</w:t>
      </w:r>
      <w:r w:rsidRPr="009D0C8E">
        <w:rPr>
          <w:i/>
        </w:rPr>
        <w:t>e</w:t>
      </w:r>
      <w:r w:rsidR="003F5B14" w:rsidRPr="009D0C8E">
        <w:rPr>
          <w:rFonts w:hint="eastAsia"/>
          <w:i/>
          <w:lang w:eastAsia="zh-CN"/>
        </w:rPr>
        <w:t>.</w:t>
      </w:r>
      <w:r w:rsidRPr="009D0C8E">
        <w:rPr>
          <w:i/>
        </w:rPr>
        <w:t>g</w:t>
      </w:r>
      <w:r w:rsidR="003F5B14" w:rsidRPr="009D0C8E">
        <w:rPr>
          <w:rFonts w:hint="eastAsia"/>
          <w:lang w:eastAsia="zh-CN"/>
        </w:rPr>
        <w:t>.</w:t>
      </w:r>
      <w:r w:rsidRPr="009D0C8E">
        <w:t>, stool consistency, rectal reservoir function and elasticity are equally important.  Incontinence is rather a symptom than a diagnosis, representing the common final pathway of various etiologies. Measurement of fecal incontinence remains subjective and based on patient reporting. Successful incontinence management combines a thorough understanding of contributing factors, workup and interpretation of individual results, tailoring of individual treatment plan. New technologies are abundant but not indicated for all patients, and objective results often less strong than advertised.</w:t>
      </w:r>
    </w:p>
    <w:p w14:paraId="71F95504" w14:textId="77777777" w:rsidR="003F5B14" w:rsidRPr="009D0C8E" w:rsidRDefault="003F5B14" w:rsidP="009D0C8E">
      <w:pPr>
        <w:ind w:firstLineChars="0" w:firstLine="0"/>
        <w:rPr>
          <w:lang w:eastAsia="zh-CN"/>
        </w:rPr>
      </w:pPr>
    </w:p>
    <w:p w14:paraId="6DC16A45" w14:textId="3016D42D" w:rsidR="00F90654" w:rsidRPr="009D0C8E" w:rsidRDefault="003F5B14" w:rsidP="009D0C8E">
      <w:pPr>
        <w:ind w:firstLineChars="0" w:firstLine="0"/>
        <w:rPr>
          <w:lang w:eastAsia="zh-CN"/>
        </w:rPr>
      </w:pPr>
      <w:r w:rsidRPr="009D0C8E">
        <w:rPr>
          <w:caps/>
          <w:spacing w:val="-3"/>
        </w:rPr>
        <w:t>S</w:t>
      </w:r>
      <w:r w:rsidRPr="009D0C8E">
        <w:rPr>
          <w:spacing w:val="-3"/>
        </w:rPr>
        <w:t>aldana</w:t>
      </w:r>
      <w:r w:rsidRPr="009D0C8E">
        <w:rPr>
          <w:caps/>
          <w:spacing w:val="-3"/>
        </w:rPr>
        <w:t xml:space="preserve"> R</w:t>
      </w:r>
      <w:r w:rsidRPr="009D0C8E">
        <w:rPr>
          <w:spacing w:val="-3"/>
        </w:rPr>
        <w:t>uiz N,</w:t>
      </w:r>
      <w:r w:rsidRPr="009D0C8E">
        <w:rPr>
          <w:rFonts w:hint="eastAsia"/>
          <w:spacing w:val="-3"/>
          <w:lang w:eastAsia="zh-CN"/>
        </w:rPr>
        <w:t xml:space="preserve"> </w:t>
      </w:r>
      <w:r w:rsidRPr="009D0C8E">
        <w:rPr>
          <w:caps/>
        </w:rPr>
        <w:t>K</w:t>
      </w:r>
      <w:r w:rsidRPr="009D0C8E">
        <w:t>aiser</w:t>
      </w:r>
      <w:r w:rsidR="00F90654" w:rsidRPr="009D0C8E">
        <w:rPr>
          <w:rFonts w:hint="eastAsia"/>
          <w:lang w:eastAsia="zh-CN"/>
        </w:rPr>
        <w:t xml:space="preserve"> </w:t>
      </w:r>
      <w:r w:rsidRPr="009D0C8E">
        <w:t>AM</w:t>
      </w:r>
      <w:r w:rsidRPr="009D0C8E">
        <w:rPr>
          <w:rFonts w:hint="eastAsia"/>
          <w:lang w:eastAsia="zh-CN"/>
        </w:rPr>
        <w:t xml:space="preserve">. </w:t>
      </w:r>
      <w:r w:rsidRPr="009D0C8E">
        <w:t>Fecal incontinence – Challenges and solutions</w:t>
      </w:r>
      <w:r w:rsidRPr="009D0C8E">
        <w:rPr>
          <w:rFonts w:hint="eastAsia"/>
          <w:lang w:eastAsia="zh-CN"/>
        </w:rPr>
        <w:t xml:space="preserve">. </w:t>
      </w:r>
      <w:r w:rsidRPr="009D0C8E">
        <w:rPr>
          <w:i/>
          <w:lang w:eastAsia="zh-CN"/>
        </w:rPr>
        <w:t xml:space="preserve">World J Gastroenterol </w:t>
      </w:r>
      <w:r w:rsidRPr="009D0C8E">
        <w:rPr>
          <w:lang w:eastAsia="zh-CN"/>
        </w:rPr>
        <w:t>201</w:t>
      </w:r>
      <w:r w:rsidRPr="009D0C8E">
        <w:rPr>
          <w:rFonts w:hint="eastAsia"/>
          <w:lang w:eastAsia="zh-CN"/>
        </w:rPr>
        <w:t>6</w:t>
      </w:r>
      <w:r w:rsidRPr="009D0C8E">
        <w:rPr>
          <w:lang w:eastAsia="zh-CN"/>
        </w:rPr>
        <w:t>; In press</w:t>
      </w:r>
      <w:r w:rsidR="00F90654" w:rsidRPr="009D0C8E">
        <w:rPr>
          <w:lang w:eastAsia="zh-CN"/>
        </w:rPr>
        <w:br w:type="page"/>
      </w:r>
    </w:p>
    <w:p w14:paraId="14436749" w14:textId="1D376A65" w:rsidR="00997D25" w:rsidRPr="009D0C8E" w:rsidRDefault="005711D1" w:rsidP="009D0C8E">
      <w:pPr>
        <w:ind w:firstLineChars="0" w:firstLine="0"/>
        <w:rPr>
          <w:b/>
          <w:caps/>
        </w:rPr>
      </w:pPr>
      <w:r w:rsidRPr="009D0C8E">
        <w:rPr>
          <w:b/>
          <w:caps/>
        </w:rPr>
        <w:lastRenderedPageBreak/>
        <w:t>Introduction</w:t>
      </w:r>
    </w:p>
    <w:p w14:paraId="23234429" w14:textId="1EF6D45C" w:rsidR="005F4DAF" w:rsidRPr="009D0C8E" w:rsidRDefault="005F4DAF" w:rsidP="009D0C8E">
      <w:pPr>
        <w:ind w:firstLineChars="0" w:firstLine="0"/>
        <w:rPr>
          <w:lang w:eastAsia="zh-CN"/>
        </w:rPr>
      </w:pPr>
      <w:r w:rsidRPr="009D0C8E">
        <w:t>Continence is one of our fundamental expectations and a basic element of quality of life. It reflects the confidence to have in place an adequate perception and control mechanism for stool and urine to allow for a conscious selection of the appropriate timing, location and privacy for voiding and moving the bowels. Continence is the result of a balanced interaction between the anal sphincter complex (“plug”), stool consistency, the rectal reservoir function, and neurological function. Disease processes or structural defects that alter any of these components can lead to the clinical</w:t>
      </w:r>
      <w:r w:rsidR="00F90654" w:rsidRPr="009D0C8E">
        <w:t xml:space="preserve"> symptom of fecal incontinence.</w:t>
      </w:r>
    </w:p>
    <w:p w14:paraId="19C2605C" w14:textId="0A3D52F4" w:rsidR="005F4DAF" w:rsidRPr="009D0C8E" w:rsidRDefault="005F4DAF" w:rsidP="009D0C8E">
      <w:pPr>
        <w:rPr>
          <w:lang w:eastAsia="zh-CN"/>
        </w:rPr>
      </w:pPr>
      <w:r w:rsidRPr="009D0C8E">
        <w:t>Fecal incontinence is defined as the involuntary loss of rectal contents (feces, gas) through the anal canal and the inability to postpone an evacuation until socially convenient. Attached to the definition are a time and age component to include</w:t>
      </w:r>
      <w:r w:rsidR="00F90654" w:rsidRPr="009D0C8E">
        <w:rPr>
          <w:rFonts w:hint="eastAsia"/>
          <w:lang w:eastAsia="zh-CN"/>
        </w:rPr>
        <w:t xml:space="preserve"> </w:t>
      </w:r>
      <w:r w:rsidRPr="009D0C8E">
        <w:t>a duration of the problem for at least one month and an age of at least 4 years with previously achieved control</w:t>
      </w:r>
      <w:r w:rsidR="00F90654" w:rsidRPr="009D0C8E">
        <w:fldChar w:fldCharType="begin">
          <w:fldData xml:space="preserve">PEVuZE5vdGU+PENpdGU+PEF1dGhvcj5XYWxkPC9BdXRob3I+PFllYXI+MjAwNzwvWWVhcj48UmVj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U4NS02MDQ8L3BhZ2Vz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</w:fldData>
        </w:fldChar>
      </w:r>
      <w:r w:rsidR="00F90654" w:rsidRPr="009D0C8E">
        <w:instrText xml:space="preserve"> ADDIN EN.CITE </w:instrText>
      </w:r>
      <w:r w:rsidR="00F90654" w:rsidRPr="009D0C8E">
        <w:fldChar w:fldCharType="begin">
          <w:fldData xml:space="preserve">PEVuZE5vdGU+PENpdGU+PEF1dGhvcj5XYWxkPC9BdXRob3I+PFllYXI+MjAwNzwvWWVhcj48UmVj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U4NS02MDQ8L3BhZ2Vz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1" w:tooltip="Wald, 2007 #118" w:history="1">
        <w:r w:rsidR="00F90654" w:rsidRPr="009D0C8E">
          <w:rPr>
            <w:noProof/>
            <w:vertAlign w:val="superscript"/>
          </w:rPr>
          <w:t>1-3</w:t>
        </w:r>
      </w:hyperlink>
      <w:r w:rsidR="00F90654" w:rsidRPr="009D0C8E">
        <w:rPr>
          <w:noProof/>
          <w:vertAlign w:val="superscript"/>
        </w:rPr>
        <w:t>]</w:t>
      </w:r>
      <w:r w:rsidR="00F90654" w:rsidRPr="009D0C8E">
        <w:fldChar w:fldCharType="end"/>
      </w:r>
      <w:r w:rsidRPr="009D0C8E">
        <w:t>.</w:t>
      </w:r>
      <w:r w:rsidR="00F90654" w:rsidRPr="009D0C8E">
        <w:rPr>
          <w:rFonts w:hint="eastAsia"/>
          <w:lang w:eastAsia="zh-CN"/>
        </w:rPr>
        <w:t xml:space="preserve"> </w:t>
      </w:r>
      <w:r w:rsidRPr="009D0C8E">
        <w:t>Depending on the presenting circumstances, fecal incontinence is commonly classified as (</w:t>
      </w:r>
      <w:r w:rsidR="00F90654" w:rsidRPr="009D0C8E">
        <w:rPr>
          <w:rFonts w:hint="eastAsia"/>
          <w:lang w:eastAsia="zh-CN"/>
        </w:rPr>
        <w:t>1</w:t>
      </w:r>
      <w:r w:rsidRPr="009D0C8E">
        <w:t>) passive incontinence (involuntary discharge without any awareness)</w:t>
      </w:r>
      <w:r w:rsidR="00F90654" w:rsidRPr="009D0C8E">
        <w:rPr>
          <w:rFonts w:hint="eastAsia"/>
          <w:lang w:eastAsia="zh-CN"/>
        </w:rPr>
        <w:t>;</w:t>
      </w:r>
      <w:r w:rsidRPr="009D0C8E">
        <w:t xml:space="preserve"> (</w:t>
      </w:r>
      <w:r w:rsidR="00F90654" w:rsidRPr="009D0C8E">
        <w:rPr>
          <w:rFonts w:hint="eastAsia"/>
          <w:lang w:eastAsia="zh-CN"/>
        </w:rPr>
        <w:t>2</w:t>
      </w:r>
      <w:r w:rsidRPr="009D0C8E">
        <w:t>) urge incontinence (discharge despite active attempts to retain contents)</w:t>
      </w:r>
      <w:r w:rsidR="00F90654" w:rsidRPr="009D0C8E">
        <w:rPr>
          <w:rFonts w:hint="eastAsia"/>
          <w:lang w:eastAsia="zh-CN"/>
        </w:rPr>
        <w:t>;</w:t>
      </w:r>
      <w:r w:rsidRPr="009D0C8E">
        <w:t xml:space="preserve"> and (</w:t>
      </w:r>
      <w:r w:rsidR="00F90654" w:rsidRPr="009D0C8E">
        <w:rPr>
          <w:rFonts w:hint="eastAsia"/>
          <w:lang w:eastAsia="zh-CN"/>
        </w:rPr>
        <w:t>3</w:t>
      </w:r>
      <w:r w:rsidRPr="009D0C8E">
        <w:t>) fecal seepage (leakage of stool with grossly normal continence and evacuation)</w:t>
      </w:r>
      <w:r w:rsidR="00F90654" w:rsidRPr="009D0C8E">
        <w:fldChar w:fldCharType="begin"/>
      </w:r>
      <w:r w:rsidR="00F90654" w:rsidRPr="009D0C8E">
        <w:instrText xml:space="preserve"> ADDIN EN.CITE &lt;EndNote&gt;&lt;Cite&gt;&lt;Author&gt;Rao&lt;/Author&gt;&lt;Year&gt;2004&lt;/Year&gt;&lt;RecNum&gt;119&lt;/RecNum&gt;&lt;DisplayText&gt;&lt;style face="superscript"&gt;[2]&lt;/style&gt;&lt;/DisplayText&gt;&lt;record&gt;&lt;rec-number&gt;119&lt;/rec-number&gt;&lt;foreign-keys&gt;&lt;key app="EN" db-id="w9eep2t0psdrwse0sxov5a9vvazprzrxarr0"&gt;119&lt;/key&gt;&lt;/foreign-keys&gt;&lt;ref-type name="Journal Article"&gt;17&lt;/ref-type&gt;&lt;contributors&gt;&lt;authors&gt;&lt;author&gt;Rao, Satish S. C.&lt;/author&gt;&lt;author&gt;American College of Gastroenterology Practice Parameters, Committee&lt;/author&gt;&lt;/authors&gt;&lt;/contributors&gt;&lt;auth-address&gt;Department of Neurogastroenterology &amp;amp; Motility, University of Iowa Carver College of Medicine, Iowa City, Iowa, USA.&lt;/auth-address&gt;&lt;titles&gt;&lt;title&gt;Diagnosis and management of fecal incontinence. American College of Gastroenterology Practice Parameters Committee&lt;/title&gt;&lt;secondary-title&gt;American Journal of Gastroenterology&lt;/secondary-title&gt;&lt;alt-title&gt;Am J Gastroenterol&lt;/alt-title&gt;&lt;/titles&gt;&lt;periodical&gt;&lt;full-title&gt;American Journal of Gastroenterology&lt;/full-title&gt;&lt;abbr-1&gt;Am J Gastroenterol&lt;/abbr-1&gt;&lt;/periodical&gt;&lt;alt-periodical&gt;&lt;full-title&gt;American Journal of Gastroenterology&lt;/full-title&gt;&lt;abbr-1&gt;Am J Gastroenterol&lt;/abbr-1&gt;&lt;/alt-periodical&gt;&lt;pages&gt;1585-604&lt;/pages&gt;&lt;volume&gt;99&lt;/volume&gt;&lt;number&gt;8&lt;/number&gt;&lt;keywords&gt;&lt;keyword&gt;*Fecal Incontinence/di [Diagnosis]&lt;/keyword&gt;&lt;keyword&gt;Fecal Incontinence/et [Etiology]&lt;/keyword&gt;&lt;keyword&gt;Fecal Incontinence/pp [Physiopathology]&lt;/keyword&gt;&lt;keyword&gt;*Fecal Incontinence/th [Therapy]&lt;/keyword&gt;&lt;keyword&gt;Humans&lt;/keyword&gt;&lt;/keywords&gt;&lt;dates&gt;&lt;year&gt;2004&lt;/year&gt;&lt;pub-dates&gt;&lt;date&gt;Aug&lt;/date&gt;&lt;/pub-dates&gt;&lt;/dates&gt;&lt;isbn&gt;0002-9270&lt;/isbn&gt;&lt;accession-num&gt;15307881&lt;/accession-num&gt;&lt;work-type&gt;Guideline&amp;#xD;Practice Guideline&amp;#xD;Research Support, U.S. Gov&amp;apos;t, P.H.S.&lt;/work-type&gt;&lt;urls&gt;&lt;related-urls&gt;&lt;url&gt;http://ovidsp.ovid.com/ovidweb.cgi?T=JS&amp;amp;CSC=Y&amp;amp;NEWS=N&amp;amp;PAGE=fulltext&amp;amp;D=med4&amp;amp;AN=15307881&lt;/url&gt;&lt;/related-urls&gt;&lt;/urls&gt;&lt;language&gt;English&lt;/language&gt;&lt;/record&gt;&lt;/Cite&gt;&lt;/EndNote&gt;</w:instrText>
      </w:r>
      <w:r w:rsidR="00F90654" w:rsidRPr="009D0C8E">
        <w:fldChar w:fldCharType="separate"/>
      </w:r>
      <w:r w:rsidR="00F90654" w:rsidRPr="009D0C8E">
        <w:rPr>
          <w:noProof/>
          <w:vertAlign w:val="superscript"/>
        </w:rPr>
        <w:t>[</w:t>
      </w:r>
      <w:hyperlink w:anchor="_ENREF_2" w:tooltip="Rao, 2004 #119" w:history="1">
        <w:r w:rsidR="00F90654" w:rsidRPr="009D0C8E">
          <w:rPr>
            <w:noProof/>
            <w:vertAlign w:val="superscript"/>
          </w:rPr>
          <w:t>2</w:t>
        </w:r>
      </w:hyperlink>
      <w:r w:rsidR="00F90654" w:rsidRPr="009D0C8E">
        <w:rPr>
          <w:noProof/>
          <w:vertAlign w:val="superscript"/>
        </w:rPr>
        <w:t>]</w:t>
      </w:r>
      <w:r w:rsidR="00F90654" w:rsidRPr="009D0C8E">
        <w:fldChar w:fldCharType="end"/>
      </w:r>
      <w:r w:rsidRPr="009D0C8E">
        <w:t>. Fecal control is often thought to be synonymous with normal sphincter muscles; however other factors are equally important</w:t>
      </w:r>
      <w:r w:rsidR="00F90654" w:rsidRPr="009D0C8E">
        <w:fldChar w:fldCharType="begin"/>
      </w:r>
      <w:r w:rsidR="00F90654" w:rsidRPr="009D0C8E">
        <w:instrText xml:space="preserve"> ADDIN EN.CITE &lt;EndNote&gt;&lt;Cite&gt;&lt;Author&gt;Kaiser&lt;/Author&gt;&lt;Year&gt;2009&lt;/Year&gt;&lt;RecNum&gt;332&lt;/RecNum&gt;&lt;DisplayText&gt;&lt;style face="superscript"&gt;[4]&lt;/style&gt;&lt;/DisplayText&gt;&lt;record&gt;&lt;rec-number&gt;332&lt;/rec-number&gt;&lt;foreign-keys&gt;&lt;key app="EN" db-id="w9eep2t0psdrwse0sxov5a9vvazprzrxarr0"&gt;332&lt;/key&gt;&lt;/foreign-keys&gt;&lt;ref-type name="Web Page"&gt;12&lt;/ref-type&gt;&lt;contributors&gt;&lt;authors&gt;&lt;author&gt;Kaiser, A. M.&lt;/author&gt;&lt;/authors&gt;&lt;/contributors&gt;&lt;titles&gt;&lt;title&gt;McGraw-Hill Manual: Colorectal Surgery&lt;/title&gt;&lt;secondary-title&gt;Access Surgery&lt;/secondary-title&gt;&lt;/titles&gt;&lt;volume&gt;2015&lt;/volume&gt;&lt;number&gt;April 12&lt;/number&gt;&lt;dates&gt;&lt;year&gt;2009&lt;/year&gt;&lt;/dates&gt;&lt;pub-location&gt;New York&lt;/pub-location&gt;&lt;publisher&gt;McGraw-Hill Medical&lt;/publisher&gt;&lt;urls&gt;&lt;related-urls&gt;&lt;url&gt;http://accesssurgery.com/resourceToc.aspx?resourceID=211&lt;/url&gt;&lt;/related-urls&gt;&lt;/urls&gt;&lt;/record&gt;&lt;/Cite&gt;&lt;/EndNote&gt;</w:instrText>
      </w:r>
      <w:r w:rsidR="00F90654" w:rsidRPr="009D0C8E">
        <w:fldChar w:fldCharType="separate"/>
      </w:r>
      <w:r w:rsidR="00F90654" w:rsidRPr="009D0C8E">
        <w:rPr>
          <w:noProof/>
          <w:vertAlign w:val="superscript"/>
        </w:rPr>
        <w:t>[</w:t>
      </w:r>
      <w:hyperlink w:anchor="_ENREF_4" w:tooltip="Kaiser, 2009 #332" w:history="1">
        <w:r w:rsidR="00F90654" w:rsidRPr="009D0C8E">
          <w:rPr>
            <w:noProof/>
            <w:vertAlign w:val="superscript"/>
          </w:rPr>
          <w:t>4</w:t>
        </w:r>
      </w:hyperlink>
      <w:r w:rsidR="00F90654" w:rsidRPr="009D0C8E">
        <w:rPr>
          <w:noProof/>
          <w:vertAlign w:val="superscript"/>
        </w:rPr>
        <w:t>]</w:t>
      </w:r>
      <w:r w:rsidR="00F90654" w:rsidRPr="009D0C8E">
        <w:fldChar w:fldCharType="end"/>
      </w:r>
      <w:r w:rsidRPr="009D0C8E">
        <w:t>. Hence, fecal incontinence has to be considered the common final pathway symptom of multiple independent etiologies</w:t>
      </w:r>
      <w:r w:rsidR="005A4299" w:rsidRPr="009D0C8E">
        <w:t xml:space="preserve"> (Table 1)</w:t>
      </w:r>
      <w:r w:rsidR="00F90654" w:rsidRPr="009D0C8E">
        <w:t>.</w:t>
      </w:r>
    </w:p>
    <w:p w14:paraId="0AAF46C5" w14:textId="05D6938B" w:rsidR="00073A47" w:rsidRPr="009D0C8E" w:rsidRDefault="005F4DAF" w:rsidP="009D0C8E">
      <w:pPr>
        <w:rPr>
          <w:lang w:eastAsia="zh-CN"/>
        </w:rPr>
      </w:pPr>
      <w:r w:rsidRPr="009D0C8E">
        <w:t>Consequences of incontinence (both fecal and urinary) are significant at different levels</w:t>
      </w:r>
      <w:r w:rsidR="00F90654" w:rsidRPr="009D0C8E">
        <w:fldChar w:fldCharType="begin">
          <w:fldData xml:space="preserve">PEVuZE5vdGU+PENpdGU+PEF1dGhvcj5LYWlzZXI8L0F1dGhvcj48WWVhcj4yMDA5PC9ZZWFyPjxS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</w:fldData>
        </w:fldChar>
      </w:r>
      <w:r w:rsidR="00F90654" w:rsidRPr="009D0C8E">
        <w:instrText xml:space="preserve"> ADDIN EN.CITE </w:instrText>
      </w:r>
      <w:r w:rsidR="00F90654" w:rsidRPr="009D0C8E">
        <w:fldChar w:fldCharType="begin">
          <w:fldData xml:space="preserve">PEVuZE5vdGU+PENpdGU+PEF1dGhvcj5LYWlzZXI8L0F1dGhvcj48WWVhcj4yMDA5PC9ZZWFyPjxS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4" w:tooltip="Kaiser, 2009 #332" w:history="1">
        <w:r w:rsidR="00F90654" w:rsidRPr="009D0C8E">
          <w:rPr>
            <w:noProof/>
            <w:vertAlign w:val="superscript"/>
          </w:rPr>
          <w:t>4-7</w:t>
        </w:r>
      </w:hyperlink>
      <w:r w:rsidR="00F90654" w:rsidRPr="009D0C8E">
        <w:rPr>
          <w:noProof/>
          <w:vertAlign w:val="superscript"/>
        </w:rPr>
        <w:t>]</w:t>
      </w:r>
      <w:r w:rsidR="00F90654" w:rsidRPr="009D0C8E">
        <w:fldChar w:fldCharType="end"/>
      </w:r>
      <w:r w:rsidRPr="009D0C8E">
        <w:t>:</w:t>
      </w:r>
      <w:r w:rsidR="00F90654" w:rsidRPr="009D0C8E">
        <w:t xml:space="preserve"> </w:t>
      </w:r>
      <w:r w:rsidR="00F90654" w:rsidRPr="009D0C8E">
        <w:rPr>
          <w:rFonts w:hint="eastAsia"/>
          <w:lang w:eastAsia="zh-CN"/>
        </w:rPr>
        <w:t xml:space="preserve">(1) </w:t>
      </w:r>
      <w:r w:rsidRPr="009D0C8E">
        <w:t xml:space="preserve">The patients may develop secondary medical morbidities, such as skin maceration, urinary tract infections, decubitus ulcers, </w:t>
      </w:r>
      <w:r w:rsidRPr="009D0C8E">
        <w:rPr>
          <w:i/>
        </w:rPr>
        <w:t>etc</w:t>
      </w:r>
      <w:r w:rsidRPr="009D0C8E">
        <w:t>.</w:t>
      </w:r>
      <w:r w:rsidR="00F90654" w:rsidRPr="009D0C8E">
        <w:rPr>
          <w:rFonts w:hint="eastAsia"/>
          <w:lang w:eastAsia="zh-CN"/>
        </w:rPr>
        <w:t xml:space="preserve"> (2) </w:t>
      </w:r>
      <w:r w:rsidRPr="009D0C8E">
        <w:t xml:space="preserve">There are substantial direct and indirect financial expenses to the patients (e.g. diapers, clothes, loss of productivity), the employers (days off work), and the insurances (health care cost, unemployment, </w:t>
      </w:r>
      <w:r w:rsidR="00B83DE1" w:rsidRPr="009D0C8E">
        <w:rPr>
          <w:i/>
        </w:rPr>
        <w:t>etc</w:t>
      </w:r>
      <w:r w:rsidR="00B83DE1" w:rsidRPr="009D0C8E">
        <w:t>.</w:t>
      </w:r>
      <w:r w:rsidRPr="009D0C8E">
        <w:t>)</w:t>
      </w:r>
      <w:r w:rsidR="00F90654" w:rsidRPr="009D0C8E">
        <w:fldChar w:fldCharType="begin"/>
      </w:r>
      <w:r w:rsidR="00F90654" w:rsidRPr="009D0C8E">
        <w:instrText xml:space="preserve"> ADDIN EN.CITE &lt;EndNote&gt;&lt;Cite&gt;&lt;Author&gt;Xu&lt;/Author&gt;&lt;Year&gt;2012&lt;/Year&gt;&lt;RecNum&gt;339&lt;/RecNum&gt;&lt;DisplayText&gt;&lt;style face="superscript"&gt;[5]&lt;/style&gt;&lt;/DisplayText&gt;&lt;record&gt;&lt;rec-number&gt;339&lt;/rec-number&gt;&lt;foreign-keys&gt;&lt;key app="EN" db-id="w9eep2t0psdrwse0sxov5a9vvazprzrxarr0"&gt;339&lt;/key&gt;&lt;/foreign-keys&gt;&lt;ref-type name="Journal Article"&gt;17&lt;/ref-type&gt;&lt;contributors&gt;&lt;authors&gt;&lt;author&gt;Xu, X.&lt;/author&gt;&lt;author&gt;Menees, S. B.&lt;/author&gt;&lt;author&gt;Zochowski, M. K.&lt;/author&gt;&lt;author&gt;Fenner, D. E.&lt;/author&gt;&lt;/authors&gt;&lt;/contributors&gt;&lt;auth-address&gt;Department of Obstetrics and Gynecology, University of Michigan, Ann Arbor, Michigan, USA. xiao.xu@yale.edu&lt;/auth-address&gt;&lt;titles&gt;&lt;title&gt;Economic cost of fecal incontinence&lt;/title&gt;&lt;secondary-title&gt;Diseases of the Colon &amp;amp; Rectum&lt;/secondary-title&gt;&lt;/titles&gt;&lt;periodical&gt;&lt;full-title&gt;Diseases of the Colon &amp;amp; Rectum&lt;/full-title&gt;&lt;abbr-1&gt;Dis Colon Rectum&lt;/abbr-1&gt;&lt;/periodical&gt;&lt;pages&gt;586-98&lt;/pages&gt;&lt;volume&gt;55&lt;/volume&gt;&lt;number&gt;5&lt;/number&gt;&lt;edition&gt;2012/04/20&lt;/edition&gt;&lt;keywords&gt;&lt;keyword&gt;Adult&lt;/keyword&gt;&lt;keyword&gt;Aged&lt;/keyword&gt;&lt;keyword&gt;*Cost of Illness&lt;/keyword&gt;&lt;keyword&gt;Costs and Cost Analysis&lt;/keyword&gt;&lt;keyword&gt;Fecal Incontinence/*economics/epidemiology&lt;/keyword&gt;&lt;keyword&gt;Female&lt;/keyword&gt;&lt;keyword&gt;*Health Care Costs&lt;/keyword&gt;&lt;keyword&gt;Humans&lt;/keyword&gt;&lt;keyword&gt;Male&lt;/keyword&gt;&lt;keyword&gt;Middle Aged&lt;/keyword&gt;&lt;keyword&gt;Prevalence&lt;/keyword&gt;&lt;keyword&gt;Retrospective Studies&lt;/keyword&gt;&lt;keyword&gt;United States/epidemiology&lt;/keyword&gt;&lt;/keywords&gt;&lt;dates&gt;&lt;year&gt;2012&lt;/year&gt;&lt;pub-dates&gt;&lt;date&gt;May&lt;/date&gt;&lt;/pub-dates&gt;&lt;/dates&gt;&lt;isbn&gt;1530-0358 (Electronic)&amp;#xD;0012-3706 (Linking)&lt;/isbn&gt;&lt;accession-num&gt;22513438&lt;/accession-num&gt;&lt;urls&gt;&lt;related-urls&gt;&lt;url&gt;http://www.ncbi.nlm.nih.gov/pubmed/22513438&lt;/url&gt;&lt;/related-urls&gt;&lt;/urls&gt;&lt;electronic-resource-num&gt;10.1097/DCR.0b013e31823dfd6d&amp;#xD;00003453-201205000-00013 [pii]&lt;/electronic-resource-num&gt;&lt;language&gt;eng&lt;/language&gt;&lt;/record&gt;&lt;/Cite&gt;&lt;/EndNote&gt;</w:instrText>
      </w:r>
      <w:r w:rsidR="00F90654" w:rsidRPr="009D0C8E">
        <w:fldChar w:fldCharType="separate"/>
      </w:r>
      <w:r w:rsidR="00F90654" w:rsidRPr="009D0C8E">
        <w:rPr>
          <w:noProof/>
          <w:vertAlign w:val="superscript"/>
        </w:rPr>
        <w:t>[</w:t>
      </w:r>
      <w:hyperlink w:anchor="_ENREF_5" w:tooltip="Xu, 2012 #339" w:history="1">
        <w:r w:rsidR="00F90654" w:rsidRPr="009D0C8E">
          <w:rPr>
            <w:noProof/>
            <w:vertAlign w:val="superscript"/>
          </w:rPr>
          <w:t>5</w:t>
        </w:r>
      </w:hyperlink>
      <w:r w:rsidR="00F90654" w:rsidRPr="009D0C8E">
        <w:rPr>
          <w:noProof/>
          <w:vertAlign w:val="superscript"/>
        </w:rPr>
        <w:t>]</w:t>
      </w:r>
      <w:r w:rsidR="00F90654" w:rsidRPr="009D0C8E">
        <w:fldChar w:fldCharType="end"/>
      </w:r>
      <w:r w:rsidRPr="009D0C8E">
        <w:t>.</w:t>
      </w:r>
      <w:r w:rsidR="00F90654" w:rsidRPr="009D0C8E">
        <w:t xml:space="preserve"> </w:t>
      </w:r>
      <w:r w:rsidR="00F90654" w:rsidRPr="009D0C8E">
        <w:rPr>
          <w:lang w:eastAsia="zh-CN"/>
        </w:rPr>
        <w:t>A</w:t>
      </w:r>
      <w:r w:rsidR="00F90654" w:rsidRPr="009D0C8E">
        <w:rPr>
          <w:rFonts w:hint="eastAsia"/>
          <w:lang w:eastAsia="zh-CN"/>
        </w:rPr>
        <w:t xml:space="preserve">nd (3) </w:t>
      </w:r>
      <w:r w:rsidRPr="009D0C8E">
        <w:t xml:space="preserve">Most importantly, there is a significant impact on the quality of life (self-esteem, embarrassment, shame, depression, need to organize life around easy access to bathroom, avoidance of enjoyable activities, </w:t>
      </w:r>
      <w:r w:rsidR="00B83DE1" w:rsidRPr="009D0C8E">
        <w:rPr>
          <w:i/>
        </w:rPr>
        <w:t>etc</w:t>
      </w:r>
      <w:r w:rsidR="00B83DE1" w:rsidRPr="009D0C8E">
        <w:t>.</w:t>
      </w:r>
      <w:r w:rsidRPr="009D0C8E">
        <w:t xml:space="preserve">). Notably, this </w:t>
      </w:r>
      <w:r w:rsidRPr="009D0C8E">
        <w:lastRenderedPageBreak/>
        <w:t>aspect is not limited to the patient but could to a similar degree affect the patient's significant others</w:t>
      </w:r>
      <w:r w:rsidR="00F90654" w:rsidRPr="009D0C8E">
        <w:fldChar w:fldCharType="begin"/>
      </w:r>
      <w:r w:rsidR="00F90654" w:rsidRPr="009D0C8E">
        <w:instrText xml:space="preserve"> ADDIN EN.CITE &lt;EndNote&gt;&lt;Cite&gt;&lt;Author&gt;Meyer&lt;/Author&gt;&lt;Year&gt;2015&lt;/Year&gt;&lt;RecNum&gt;236&lt;/RecNum&gt;&lt;DisplayText&gt;&lt;style face="superscript"&gt;[7]&lt;/style&gt;&lt;/DisplayText&gt;&lt;record&gt;&lt;rec-number&gt;236&lt;/rec-number&gt;&lt;foreign-keys&gt;&lt;key app="EN" db-id="w9eep2t0psdrwse0sxov5a9vvazprzrxarr0"&gt;236&lt;/key&gt;&lt;/foreign-keys&gt;&lt;ref-type name="Journal Article"&gt;17&lt;/ref-type&gt;&lt;contributors&gt;&lt;authors&gt;&lt;author&gt;Meyer, I.&lt;/author&gt;&lt;author&gt;Richter, H. E.&lt;/author&gt;&lt;/authors&gt;&lt;/contributors&gt;&lt;auth-address&gt;Division of Urogynecology &amp;amp; Pelvic Reconstructive Surgery, Department of Obstetrics &amp;amp; Gynecology, University of Alabama at Birmingham, 1700 6th Avenue South, Suite 10382, Birmingham, AL 35233, USA.&lt;/auth-address&gt;&lt;titles&gt;&lt;title&gt;Impact of fecal incontinence and its treatment on quality of life in women&lt;/title&gt;&lt;secondary-title&gt;Womens Health (Lond Engl)&lt;/secondary-title&gt;&lt;/titles&gt;&lt;pages&gt;225-38&lt;/pages&gt;&lt;volume&gt;11&lt;/volume&gt;&lt;number&gt;2&lt;/number&gt;&lt;edition&gt;2015/03/18&lt;/edition&gt;&lt;keywords&gt;&lt;keyword&gt;Age Factors&lt;/keyword&gt;&lt;keyword&gt;Fecal Incontinence/*epidemiology/*psychology/therapy&lt;/keyword&gt;&lt;keyword&gt;Female&lt;/keyword&gt;&lt;keyword&gt;Humans&lt;/keyword&gt;&lt;keyword&gt;Mobility Limitation&lt;/keyword&gt;&lt;keyword&gt;Obesity/epidemiology&lt;/keyword&gt;&lt;keyword&gt;Parturition&lt;/keyword&gt;&lt;keyword&gt;Patient Acceptance of Health Care&lt;/keyword&gt;&lt;keyword&gt;Prevalence&lt;/keyword&gt;&lt;keyword&gt;*Quality of Life&lt;/keyword&gt;&lt;keyword&gt;Women&amp;apos;s Health&lt;/keyword&gt;&lt;/keywords&gt;&lt;dates&gt;&lt;year&gt;2015&lt;/year&gt;&lt;pub-dates&gt;&lt;date&gt;Mar&lt;/date&gt;&lt;/pub-dates&gt;&lt;/dates&gt;&lt;isbn&gt;1745-5065 (Electronic)&amp;#xD;1745-5057 (Linking)&lt;/isbn&gt;&lt;accession-num&gt;25776296&lt;/accession-num&gt;&lt;urls&gt;&lt;related-urls&gt;&lt;url&gt;http://www.ncbi.nlm.nih.gov/pubmed/25776296&lt;/url&gt;&lt;/related-urls&gt;&lt;/urls&gt;&lt;custom2&gt;4394646&lt;/custom2&gt;&lt;electronic-resource-num&gt;10.2217/whe.14.66&lt;/electronic-resource-num&gt;&lt;language&gt;eng&lt;/language&gt;&lt;/record&gt;&lt;/Cite&gt;&lt;/EndNote&gt;</w:instrText>
      </w:r>
      <w:r w:rsidR="00F90654" w:rsidRPr="009D0C8E">
        <w:fldChar w:fldCharType="separate"/>
      </w:r>
      <w:r w:rsidR="00F90654" w:rsidRPr="009D0C8E">
        <w:rPr>
          <w:noProof/>
          <w:vertAlign w:val="superscript"/>
        </w:rPr>
        <w:t>[</w:t>
      </w:r>
      <w:hyperlink w:anchor="_ENREF_7" w:tooltip="Meyer, 2015 #236" w:history="1">
        <w:r w:rsidR="00F90654" w:rsidRPr="009D0C8E">
          <w:rPr>
            <w:noProof/>
            <w:vertAlign w:val="superscript"/>
          </w:rPr>
          <w:t>7</w:t>
        </w:r>
      </w:hyperlink>
      <w:r w:rsidR="00F90654" w:rsidRPr="009D0C8E">
        <w:rPr>
          <w:noProof/>
          <w:vertAlign w:val="superscript"/>
        </w:rPr>
        <w:t>]</w:t>
      </w:r>
      <w:r w:rsidR="00F90654" w:rsidRPr="009D0C8E">
        <w:fldChar w:fldCharType="end"/>
      </w:r>
      <w:r w:rsidRPr="009D0C8E">
        <w:t>.</w:t>
      </w:r>
    </w:p>
    <w:p w14:paraId="61C0DE4E" w14:textId="11FF9DD0" w:rsidR="00073A47" w:rsidRPr="009D0C8E" w:rsidRDefault="00073A47" w:rsidP="009D0C8E">
      <w:pPr>
        <w:ind w:firstLineChars="0" w:firstLine="0"/>
        <w:rPr>
          <w:lang w:eastAsia="zh-CN"/>
        </w:rPr>
      </w:pPr>
      <w:r w:rsidRPr="009D0C8E">
        <w:t>The purpose of our review is to analyze the complexity and limitations of fecal incontinence management and to correlate basic concepts of etiopathogenesis and work-up on one hand with the treatment options on the other hand.</w:t>
      </w:r>
      <w:r w:rsidR="00AE4397" w:rsidRPr="009D0C8E">
        <w:t xml:space="preserve"> The challenges need to be pointed out to define current options and possible solutions.</w:t>
      </w:r>
    </w:p>
    <w:p w14:paraId="4AB8E029" w14:textId="77777777" w:rsidR="00733555" w:rsidRPr="009D0C8E" w:rsidRDefault="00733555" w:rsidP="009D0C8E">
      <w:pPr>
        <w:ind w:firstLineChars="0" w:firstLine="0"/>
      </w:pPr>
    </w:p>
    <w:p w14:paraId="4E6FB5B6" w14:textId="2307414D" w:rsidR="005F4DAF" w:rsidRPr="009D0C8E" w:rsidRDefault="005F4DAF" w:rsidP="009D0C8E">
      <w:pPr>
        <w:pStyle w:val="Heading1"/>
        <w:ind w:firstLineChars="0"/>
      </w:pPr>
      <w:r w:rsidRPr="009D0C8E">
        <w:t>challenge</w:t>
      </w:r>
    </w:p>
    <w:p w14:paraId="2E9AE262" w14:textId="13E6F33F" w:rsidR="005F4DAF" w:rsidRPr="009D0C8E" w:rsidRDefault="005F4DAF" w:rsidP="009D0C8E">
      <w:pPr>
        <w:ind w:firstLineChars="0" w:firstLine="0"/>
        <w:rPr>
          <w:lang w:eastAsia="zh-CN"/>
        </w:rPr>
      </w:pPr>
      <w:r w:rsidRPr="009D0C8E">
        <w:t xml:space="preserve">Treatment for fecal incontinence </w:t>
      </w:r>
      <w:r w:rsidRPr="009D0C8E">
        <w:rPr>
          <w:rFonts w:eastAsia="Calibri" w:cs="Calibri"/>
        </w:rPr>
        <w:t xml:space="preserve">often is demanding and </w:t>
      </w:r>
      <w:r w:rsidRPr="009D0C8E">
        <w:t>needs to be tailored to the individual circumstances</w:t>
      </w:r>
      <w:r w:rsidR="00F90654" w:rsidRPr="009D0C8E">
        <w:fldChar w:fldCharType="begin"/>
      </w:r>
      <w:r w:rsidR="00F90654" w:rsidRPr="009D0C8E">
        <w:instrText xml:space="preserve"> ADDIN EN.CITE &lt;EndNote&gt;&lt;Cite&gt;&lt;Author&gt;Madoff&lt;/Author&gt;&lt;Year&gt;2004&lt;/Year&gt;&lt;RecNum&gt;120&lt;/RecNum&gt;&lt;DisplayText&gt;&lt;style face="superscript"&gt;[8]&lt;/style&gt;&lt;/DisplayText&gt;&lt;record&gt;&lt;rec-number&gt;120&lt;/rec-number&gt;&lt;foreign-keys&gt;&lt;key app="EN" db-id="w9eep2t0psdrwse0sxov5a9vvazprzrxarr0"&gt;120&lt;/key&gt;&lt;/foreign-keys&gt;&lt;ref-type name="Journal Article"&gt;17&lt;/ref-type&gt;&lt;contributors&gt;&lt;authors&gt;&lt;author&gt;Madoff, Robert D.&lt;/author&gt;&lt;/authors&gt;&lt;/contributors&gt;&lt;auth-address&gt;Division of Colon and Rectal Surgery, University of Minnesota, Minneapolis 55104-4206, USA.&lt;/auth-address&gt;&lt;titles&gt;&lt;title&gt;Surgical treatment options for fecal incontinence&lt;/title&gt;&lt;secondary-title&gt;Gastroenterology&lt;/secondary-title&gt;&lt;alt-title&gt;Gastroenterology&lt;/alt-title&gt;&lt;/titles&gt;&lt;periodical&gt;&lt;full-title&gt;Gastroenterology&lt;/full-title&gt;&lt;/periodical&gt;&lt;alt-periodical&gt;&lt;full-title&gt;Gastroenterology&lt;/full-title&gt;&lt;/alt-periodical&gt;&lt;pages&gt;S48-54&lt;/pages&gt;&lt;volume&gt;126&lt;/volume&gt;&lt;number&gt;1 Suppl 1&lt;/number&gt;&lt;keywords&gt;&lt;keyword&gt;*Anal Canal/su [Surgery]&lt;/keyword&gt;&lt;keyword&gt;Fecal Incontinence/pp [Physiopathology]&lt;/keyword&gt;&lt;keyword&gt;*Fecal Incontinence/su [Surgery]&lt;/keyword&gt;&lt;keyword&gt;Humans&lt;/keyword&gt;&lt;/keywords&gt;&lt;dates&gt;&lt;year&gt;2004&lt;/year&gt;&lt;pub-dates&gt;&lt;date&gt;Jan&lt;/date&gt;&lt;/pub-dates&gt;&lt;/dates&gt;&lt;isbn&gt;0016-5085&lt;/isbn&gt;&lt;accession-num&gt;14978638&lt;/accession-num&gt;&lt;work-type&gt;Review&lt;/work-type&gt;&lt;urls&gt;&lt;related-urls&gt;&lt;url&gt;http://ovidsp.ovid.com/ovidweb.cgi?T=JS&amp;amp;CSC=Y&amp;amp;NEWS=N&amp;amp;PAGE=fulltext&amp;amp;D=med4&amp;amp;AN=14978638&lt;/url&gt;&lt;/related-urls&gt;&lt;/urls&gt;&lt;language&gt;English&lt;/language&gt;&lt;/record&gt;&lt;/Cite&gt;&lt;/EndNote&gt;</w:instrText>
      </w:r>
      <w:r w:rsidR="00F90654" w:rsidRPr="009D0C8E">
        <w:fldChar w:fldCharType="separate"/>
      </w:r>
      <w:r w:rsidR="00F90654" w:rsidRPr="009D0C8E">
        <w:rPr>
          <w:noProof/>
          <w:vertAlign w:val="superscript"/>
        </w:rPr>
        <w:t>[</w:t>
      </w:r>
      <w:hyperlink w:anchor="_ENREF_8" w:tooltip="Madoff, 2004 #120" w:history="1">
        <w:r w:rsidR="00F90654" w:rsidRPr="009D0C8E">
          <w:rPr>
            <w:noProof/>
            <w:vertAlign w:val="superscript"/>
          </w:rPr>
          <w:t>8</w:t>
        </w:r>
      </w:hyperlink>
      <w:r w:rsidR="00F90654" w:rsidRPr="009D0C8E">
        <w:rPr>
          <w:noProof/>
          <w:vertAlign w:val="superscript"/>
        </w:rPr>
        <w:t>]</w:t>
      </w:r>
      <w:r w:rsidR="00F90654" w:rsidRPr="009D0C8E">
        <w:fldChar w:fldCharType="end"/>
      </w:r>
      <w:r w:rsidRPr="009D0C8E">
        <w:t>. Unfortunately</w:t>
      </w:r>
      <w:r w:rsidR="00A52722" w:rsidRPr="009D0C8E">
        <w:t xml:space="preserve"> and despite of a wealth of data</w:t>
      </w:r>
      <w:r w:rsidRPr="009D0C8E">
        <w:t>, our knowledge about the physiology and pathophysiology of the anorectal continence remains sketchy in many aspects</w:t>
      </w:r>
      <w:r w:rsidR="00F90654" w:rsidRPr="009D0C8E">
        <w:fldChar w:fldCharType="begin">
          <w:fldData xml:space="preserve">PEVuZE5vdGU+PENpdGU+PEF1dGhvcj5QYXF1ZXR0ZTwvQXV0aG9yPjxZZWFyPjIwMTU8L1llYXI+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</w:fldData>
        </w:fldChar>
      </w:r>
      <w:r w:rsidR="00F90654" w:rsidRPr="009D0C8E">
        <w:instrText xml:space="preserve"> ADDIN EN.CITE </w:instrText>
      </w:r>
      <w:r w:rsidR="00F90654" w:rsidRPr="009D0C8E">
        <w:fldChar w:fldCharType="begin">
          <w:fldData xml:space="preserve">PEVuZE5vdGU+PENpdGU+PEF1dGhvcj5QYXF1ZXR0ZTwvQXV0aG9yPjxZZWFyPjIwMTU8L1llYXI+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3" w:tooltip="Paquette, 2015 #206" w:history="1">
        <w:r w:rsidR="00F90654" w:rsidRPr="009D0C8E">
          <w:rPr>
            <w:noProof/>
            <w:vertAlign w:val="superscript"/>
          </w:rPr>
          <w:t>3</w:t>
        </w:r>
      </w:hyperlink>
      <w:r w:rsidR="00F90654" w:rsidRPr="009D0C8E">
        <w:rPr>
          <w:noProof/>
          <w:vertAlign w:val="superscript"/>
        </w:rPr>
        <w:t>,</w:t>
      </w:r>
      <w:hyperlink w:anchor="_ENREF_4" w:tooltip="Kaiser, 2009 #332" w:history="1">
        <w:r w:rsidR="00F90654" w:rsidRPr="009D0C8E">
          <w:rPr>
            <w:noProof/>
            <w:vertAlign w:val="superscript"/>
          </w:rPr>
          <w:t>4</w:t>
        </w:r>
      </w:hyperlink>
      <w:r w:rsidR="00F90654" w:rsidRPr="009D0C8E">
        <w:rPr>
          <w:noProof/>
          <w:vertAlign w:val="superscript"/>
        </w:rPr>
        <w:t>,</w:t>
      </w:r>
      <w:hyperlink w:anchor="_ENREF_9" w:tooltip="Kaiser, 2014 #364" w:history="1">
        <w:r w:rsidR="00F90654" w:rsidRPr="009D0C8E">
          <w:rPr>
            <w:noProof/>
            <w:vertAlign w:val="superscript"/>
          </w:rPr>
          <w:t>9</w:t>
        </w:r>
      </w:hyperlink>
      <w:r w:rsidR="00F90654" w:rsidRPr="009D0C8E">
        <w:rPr>
          <w:noProof/>
          <w:vertAlign w:val="superscript"/>
        </w:rPr>
        <w:t>,</w:t>
      </w:r>
      <w:hyperlink w:anchor="_ENREF_10" w:tooltip="Alavi, 2015 #200" w:history="1">
        <w:r w:rsidR="00F90654" w:rsidRPr="009D0C8E">
          <w:rPr>
            <w:noProof/>
            <w:vertAlign w:val="superscript"/>
          </w:rPr>
          <w:t>10</w:t>
        </w:r>
      </w:hyperlink>
      <w:r w:rsidR="00F90654" w:rsidRPr="009D0C8E">
        <w:rPr>
          <w:noProof/>
          <w:vertAlign w:val="superscript"/>
        </w:rPr>
        <w:t>]</w:t>
      </w:r>
      <w:r w:rsidR="00F90654" w:rsidRPr="009D0C8E">
        <w:fldChar w:fldCharType="end"/>
      </w:r>
      <w:r w:rsidRPr="009D0C8E">
        <w:t xml:space="preserve">. </w:t>
      </w:r>
      <w:r w:rsidR="00731689" w:rsidRPr="009D0C8E">
        <w:t>In particular, it</w:t>
      </w:r>
      <w:r w:rsidRPr="009D0C8E">
        <w:t xml:space="preserve"> remains difficult if not impossible to correlate subjective and objective parameters </w:t>
      </w:r>
      <w:r w:rsidR="00133D0C" w:rsidRPr="009D0C8E">
        <w:t>in a way</w:t>
      </w:r>
      <w:r w:rsidRPr="009D0C8E">
        <w:t xml:space="preserve"> to </w:t>
      </w:r>
      <w:r w:rsidR="00323D50" w:rsidRPr="009D0C8E">
        <w:t xml:space="preserve">allow for </w:t>
      </w:r>
      <w:r w:rsidRPr="009D0C8E">
        <w:t>predict</w:t>
      </w:r>
      <w:r w:rsidR="00323D50" w:rsidRPr="009D0C8E">
        <w:t>ion of</w:t>
      </w:r>
      <w:r w:rsidRPr="009D0C8E">
        <w:t xml:space="preserve"> outcomes. The matter is further complicated by a striking absence of standardization of definitions and of instruments to measure and quantitate fecal incontinence. Even though there are a number of scoring systems that are commonly used </w:t>
      </w:r>
      <w:r w:rsidR="00F90654" w:rsidRPr="009D0C8E">
        <w:rPr>
          <w:rFonts w:hint="eastAsia"/>
          <w:lang w:eastAsia="zh-CN"/>
        </w:rPr>
        <w:t>[</w:t>
      </w:r>
      <w:r w:rsidRPr="009D0C8E">
        <w:rPr>
          <w:i/>
        </w:rPr>
        <w:t>e.g.</w:t>
      </w:r>
      <w:r w:rsidR="00F90654" w:rsidRPr="009D0C8E">
        <w:rPr>
          <w:rFonts w:hint="eastAsia"/>
          <w:i/>
          <w:lang w:eastAsia="zh-CN"/>
        </w:rPr>
        <w:t>,</w:t>
      </w:r>
      <w:r w:rsidRPr="009D0C8E">
        <w:t xml:space="preserve"> Wexner/CCF incontinence score; Fecal Incontinence Quality of Life (FIQL) score; Fecal Incontinence Severity Index (FISI); St. Marks Incontinence Score (SMIS); </w:t>
      </w:r>
      <w:r w:rsidR="00B83DE1" w:rsidRPr="009D0C8E">
        <w:rPr>
          <w:i/>
        </w:rPr>
        <w:t>etc</w:t>
      </w:r>
      <w:r w:rsidR="00B83DE1" w:rsidRPr="009D0C8E">
        <w:t>.</w:t>
      </w:r>
      <w:r w:rsidR="00F90654" w:rsidRPr="009D0C8E">
        <w:rPr>
          <w:lang w:eastAsia="zh-CN"/>
        </w:rPr>
        <w:t>)</w:t>
      </w:r>
      <w:r w:rsidR="00F90654" w:rsidRPr="009D0C8E">
        <w:fldChar w:fldCharType="begin"/>
      </w:r>
      <w:r w:rsidR="00F90654" w:rsidRPr="009D0C8E">
        <w:instrText xml:space="preserve"> ADDIN EN.CITE &lt;EndNote&gt;&lt;Cite&gt;&lt;Author&gt;Vaizey&lt;/Author&gt;&lt;Year&gt;1999&lt;/Year&gt;&lt;RecNum&gt;403&lt;/RecNum&gt;&lt;DisplayText&gt;&lt;style face="superscript"&gt;[11]&lt;/style&gt;&lt;/DisplayText&gt;&lt;record&gt;&lt;rec-number&gt;403&lt;/rec-number&gt;&lt;foreign-keys&gt;&lt;key app="EN" db-id="w9eep2t0psdrwse0sxov5a9vvazprzrxarr0"&gt;403&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 (Linking)&lt;/isbn&gt;&lt;accession-num&gt;9862829&lt;/accession-num&gt;&lt;urls&gt;&lt;related-urls&gt;&lt;url&gt;http://www.ncbi.nlm.nih.gov/pubmed/9862829&lt;/url&gt;&lt;/related-urls&gt;&lt;/urls&gt;&lt;custom2&gt;1760067&lt;/custom2&gt;&lt;language&gt;eng&lt;/language&gt;&lt;/record&gt;&lt;/Cite&gt;&lt;/EndNote&gt;</w:instrText>
      </w:r>
      <w:r w:rsidR="00F90654" w:rsidRPr="009D0C8E">
        <w:fldChar w:fldCharType="separate"/>
      </w:r>
      <w:r w:rsidR="00F90654" w:rsidRPr="009D0C8E">
        <w:rPr>
          <w:noProof/>
          <w:vertAlign w:val="superscript"/>
        </w:rPr>
        <w:t>[</w:t>
      </w:r>
      <w:hyperlink w:anchor="_ENREF_11" w:tooltip="Vaizey, 1999 #403" w:history="1">
        <w:r w:rsidR="00F90654" w:rsidRPr="009D0C8E">
          <w:rPr>
            <w:noProof/>
            <w:vertAlign w:val="superscript"/>
          </w:rPr>
          <w:t>11</w:t>
        </w:r>
      </w:hyperlink>
      <w:r w:rsidR="00F90654" w:rsidRPr="009D0C8E">
        <w:rPr>
          <w:noProof/>
          <w:vertAlign w:val="superscript"/>
        </w:rPr>
        <w:t>]</w:t>
      </w:r>
      <w:r w:rsidR="00F90654" w:rsidRPr="009D0C8E">
        <w:fldChar w:fldCharType="end"/>
      </w:r>
      <w:r w:rsidRPr="009D0C8E">
        <w:t>, there is none that would include physiologic components or objective test parameters to accurately reflect the clinical severity. Instead, most instruments are based on a subjective patient-reported assess</w:t>
      </w:r>
      <w:r w:rsidR="00F90654" w:rsidRPr="009D0C8E">
        <w:t>ment of severity and frequency.</w:t>
      </w:r>
    </w:p>
    <w:p w14:paraId="06EB8639" w14:textId="3F953F95" w:rsidR="005F4DAF" w:rsidRPr="009D0C8E" w:rsidRDefault="005F4DAF" w:rsidP="005E25B8">
      <w:r w:rsidRPr="009D0C8E">
        <w:t>In the U</w:t>
      </w:r>
      <w:r w:rsidR="00F90654" w:rsidRPr="009D0C8E">
        <w:rPr>
          <w:rFonts w:hint="eastAsia"/>
          <w:lang w:eastAsia="zh-CN"/>
        </w:rPr>
        <w:t>nited States</w:t>
      </w:r>
      <w:r w:rsidRPr="009D0C8E">
        <w:t xml:space="preserve">, the Cleveland Clinic Florida (Wexner) fecal incontinence score remains the most commonly </w:t>
      </w:r>
      <w:r w:rsidR="00A52722" w:rsidRPr="009D0C8E">
        <w:t xml:space="preserve">employed </w:t>
      </w:r>
      <w:r w:rsidRPr="009D0C8E">
        <w:t>score because of its ea</w:t>
      </w:r>
      <w:r w:rsidR="00A52722" w:rsidRPr="009D0C8E">
        <w:t>se of use</w:t>
      </w:r>
      <w:r w:rsidR="005A4299" w:rsidRPr="009D0C8E">
        <w:t xml:space="preserve"> (Table 2)</w:t>
      </w:r>
      <w:r w:rsidRPr="009D0C8E">
        <w:t>:</w:t>
      </w:r>
      <w:r w:rsidR="00EC771A" w:rsidRPr="009D0C8E">
        <w:fldChar w:fldCharType="begin"/>
      </w:r>
      <w:r w:rsidR="00EC771A" w:rsidRPr="009D0C8E">
        <w:instrText xml:space="preserve"> ADDIN EN.CITE &lt;EndNote&gt;&lt;Cite&gt;&lt;Author&gt;Jorge&lt;/Author&gt;&lt;Year&gt;1993&lt;/Year&gt;&lt;RecNum&gt;366&lt;/RecNum&gt;&lt;DisplayText&gt;&lt;style face="superscript"&gt;[12]&lt;/style&gt;&lt;/DisplayText&gt;&lt;record&gt;&lt;rec-number&gt;366&lt;/rec-number&gt;&lt;foreign-keys&gt;&lt;key app="EN" db-id="w9eep2t0psdrwse0sxov5a9vvazprzrxarr0"&gt;366&lt;/key&gt;&lt;/foreign-keys&gt;&lt;ref-type name="Journal Article"&gt;17&lt;/ref-type&gt;&lt;contributors&gt;&lt;authors&gt;&lt;author&gt;Jorge, J. M.&lt;/author&gt;&lt;author&gt;Wexner, S. D.&lt;/author&gt;&lt;/authors&gt;&lt;/contributors&gt;&lt;auth-address&gt;Department of Colorectal Surgery, Cleveland Clinic Florida, Fort Lauderdale, Florida.&lt;/auth-address&gt;&lt;titles&gt;&lt;title&gt;Etiology and management of fecal incontinence&lt;/title&gt;&lt;secondary-title&gt;Diseases of the Colon &amp;amp; Rectum&lt;/secondary-title&gt;&lt;/titles&gt;&lt;periodical&gt;&lt;full-title&gt;Diseases of the Colon &amp;amp; Rectum&lt;/full-title&gt;&lt;abbr-1&gt;Dis Colon Rectum&lt;/abbr-1&gt;&lt;/periodical&gt;&lt;pages&gt;77-97&lt;/pages&gt;&lt;volume&gt;36&lt;/volume&gt;&lt;number&gt;1&lt;/number&gt;&lt;edition&gt;1993/01/01&lt;/edition&gt;&lt;keywords&gt;&lt;keyword&gt;Fecal Incontinence/diagnosis/*etiology/physiopathology/surgery/*therapy&lt;/keyword&gt;&lt;keyword&gt;Humans&lt;/keyword&gt;&lt;/keywords&gt;&lt;dates&gt;&lt;year&gt;1993&lt;/year&gt;&lt;pub-dates&gt;&lt;date&gt;Jan&lt;/date&gt;&lt;/pub-dates&gt;&lt;/dates&gt;&lt;isbn&gt;0012-3706 (Print)&amp;#xD;0012-3706 (Linking)&lt;/isbn&gt;&lt;accession-num&gt;8416784&lt;/accession-num&gt;&lt;urls&gt;&lt;related-urls&gt;&lt;url&gt;http://www.ncbi.nlm.nih.gov/pubmed/8416784&lt;/url&gt;&lt;/related-urls&gt;&lt;/urls&gt;&lt;language&gt;eng&lt;/language&gt;&lt;/record&gt;&lt;/Cite&gt;&lt;/EndNote&gt;</w:instrText>
      </w:r>
      <w:r w:rsidR="00EC771A" w:rsidRPr="009D0C8E">
        <w:fldChar w:fldCharType="separate"/>
      </w:r>
      <w:r w:rsidR="00EC771A" w:rsidRPr="009D0C8E">
        <w:rPr>
          <w:noProof/>
          <w:vertAlign w:val="superscript"/>
        </w:rPr>
        <w:t>[</w:t>
      </w:r>
      <w:hyperlink w:anchor="_ENREF_12" w:tooltip="Jorge, 1993 #366" w:history="1">
        <w:r w:rsidR="00E3113C" w:rsidRPr="009D0C8E">
          <w:rPr>
            <w:noProof/>
            <w:vertAlign w:val="superscript"/>
          </w:rPr>
          <w:t>12</w:t>
        </w:r>
      </w:hyperlink>
      <w:r w:rsidR="00EC771A" w:rsidRPr="009D0C8E">
        <w:rPr>
          <w:noProof/>
          <w:vertAlign w:val="superscript"/>
        </w:rPr>
        <w:t>]</w:t>
      </w:r>
      <w:r w:rsidR="00EC771A" w:rsidRPr="009D0C8E">
        <w:fldChar w:fldCharType="end"/>
      </w:r>
      <w:r w:rsidRPr="009D0C8E">
        <w:t xml:space="preserve"> the su</w:t>
      </w:r>
      <w:r w:rsidR="00C874BF" w:rsidRPr="009D0C8E">
        <w:t>mmary</w:t>
      </w:r>
      <w:r w:rsidRPr="009D0C8E">
        <w:t xml:space="preserve"> </w:t>
      </w:r>
      <w:r w:rsidR="00C874BF" w:rsidRPr="009D0C8E">
        <w:t>score</w:t>
      </w:r>
      <w:r w:rsidR="00C70B8F" w:rsidRPr="009D0C8E">
        <w:t xml:space="preserve"> is </w:t>
      </w:r>
      <w:r w:rsidR="00C874BF" w:rsidRPr="009D0C8E">
        <w:t xml:space="preserve">derived from </w:t>
      </w:r>
      <w:r w:rsidRPr="009D0C8E">
        <w:t xml:space="preserve">5 parameters </w:t>
      </w:r>
      <w:r w:rsidR="00C70B8F" w:rsidRPr="009D0C8E">
        <w:t xml:space="preserve">whose frequency is </w:t>
      </w:r>
      <w:r w:rsidR="00C874BF" w:rsidRPr="009D0C8E">
        <w:t xml:space="preserve">each </w:t>
      </w:r>
      <w:r w:rsidR="00C70B8F" w:rsidRPr="009D0C8E">
        <w:t xml:space="preserve">ranked </w:t>
      </w:r>
      <w:r w:rsidRPr="009D0C8E">
        <w:t>on a scale from 0 (=</w:t>
      </w:r>
      <w:r w:rsidR="00F90654" w:rsidRPr="009D0C8E">
        <w:rPr>
          <w:rFonts w:hint="eastAsia"/>
          <w:lang w:eastAsia="zh-CN"/>
        </w:rPr>
        <w:t xml:space="preserve"> </w:t>
      </w:r>
      <w:r w:rsidRPr="009D0C8E">
        <w:t>absent) to 4 (daily)</w:t>
      </w:r>
      <w:r w:rsidR="00C70B8F" w:rsidRPr="009D0C8E">
        <w:t>:</w:t>
      </w:r>
      <w:r w:rsidRPr="009D0C8E">
        <w:t xml:space="preserve"> incontinence to gas, </w:t>
      </w:r>
      <w:r w:rsidR="00A52722" w:rsidRPr="009D0C8E">
        <w:t xml:space="preserve">to </w:t>
      </w:r>
      <w:r w:rsidR="00C70B8F" w:rsidRPr="009D0C8E">
        <w:t>non-formed stool</w:t>
      </w:r>
      <w:r w:rsidRPr="009D0C8E">
        <w:t xml:space="preserve">, </w:t>
      </w:r>
      <w:r w:rsidR="00A52722" w:rsidRPr="009D0C8E">
        <w:t xml:space="preserve">or to </w:t>
      </w:r>
      <w:r w:rsidRPr="009D0C8E">
        <w:t>solid</w:t>
      </w:r>
      <w:r w:rsidR="00C70B8F" w:rsidRPr="009D0C8E">
        <w:t xml:space="preserve"> stool</w:t>
      </w:r>
      <w:r w:rsidRPr="009D0C8E">
        <w:t>, need to wear pad, and lifestyle changes. A score of 0 means perfect control, a score of 20 complete incontinence</w:t>
      </w:r>
      <w:r w:rsidR="00F90654" w:rsidRPr="009D0C8E">
        <w:fldChar w:fldCharType="begin"/>
      </w:r>
      <w:r w:rsidR="00F90654" w:rsidRPr="009D0C8E">
        <w:instrText xml:space="preserve"> ADDIN EN.CITE &lt;EndNote&gt;&lt;Cite&gt;&lt;Author&gt;Jorge&lt;/Author&gt;&lt;Year&gt;1993&lt;/Year&gt;&lt;RecNum&gt;366&lt;/RecNum&gt;&lt;DisplayText&gt;&lt;style face="superscript"&gt;[12]&lt;/style&gt;&lt;/DisplayText&gt;&lt;record&gt;&lt;rec-number&gt;366&lt;/rec-number&gt;&lt;foreign-keys&gt;&lt;key app="EN" db-id="w9eep2t0psdrwse0sxov5a9vvazprzrxarr0"&gt;366&lt;/key&gt;&lt;/foreign-keys&gt;&lt;ref-type name="Journal Article"&gt;17&lt;/ref-type&gt;&lt;contributors&gt;&lt;authors&gt;&lt;author&gt;Jorge, J. M.&lt;/author&gt;&lt;author&gt;Wexner, S. D.&lt;/author&gt;&lt;/authors&gt;&lt;/contributors&gt;&lt;auth-address&gt;Department of Colorectal Surgery, Cleveland Clinic Florida, Fort Lauderdale, Florida.&lt;/auth-address&gt;&lt;titles&gt;&lt;title&gt;Etiology and management of fecal incontinence&lt;/title&gt;&lt;secondary-title&gt;Diseases of the Colon &amp;amp; Rectum&lt;/secondary-title&gt;&lt;/titles&gt;&lt;periodical&gt;&lt;full-title&gt;Diseases of the Colon &amp;amp; Rectum&lt;/full-title&gt;&lt;abbr-1&gt;Dis Colon Rectum&lt;/abbr-1&gt;&lt;/periodical&gt;&lt;pages&gt;77-97&lt;/pages&gt;&lt;volume&gt;36&lt;/volume&gt;&lt;number&gt;1&lt;/number&gt;&lt;edition&gt;1993/01/01&lt;/edition&gt;&lt;keywords&gt;&lt;keyword&gt;Fecal Incontinence/diagnosis/*etiology/physiopathology/surgery/*therapy&lt;/keyword&gt;&lt;keyword&gt;Humans&lt;/keyword&gt;&lt;/keywords&gt;&lt;dates&gt;&lt;year&gt;1993&lt;/year&gt;&lt;pub-dates&gt;&lt;date&gt;Jan&lt;/date&gt;&lt;/pub-dates&gt;&lt;/dates&gt;&lt;isbn&gt;0012-3706 (Print)&amp;#xD;0012-3706 (Linking)&lt;/isbn&gt;&lt;accession-num&gt;8416784&lt;/accession-num&gt;&lt;urls&gt;&lt;related-urls&gt;&lt;url&gt;http://www.ncbi.nlm.nih.gov/pubmed/8416784&lt;/url&gt;&lt;/related-urls&gt;&lt;/urls&gt;&lt;language&gt;eng&lt;/language&gt;&lt;/record&gt;&lt;/Cite&gt;&lt;/EndNote&gt;</w:instrText>
      </w:r>
      <w:r w:rsidR="00F90654" w:rsidRPr="009D0C8E">
        <w:fldChar w:fldCharType="separate"/>
      </w:r>
      <w:r w:rsidR="00F90654" w:rsidRPr="009D0C8E">
        <w:rPr>
          <w:noProof/>
          <w:vertAlign w:val="superscript"/>
        </w:rPr>
        <w:t>[</w:t>
      </w:r>
      <w:hyperlink w:anchor="_ENREF_12" w:tooltip="Jorge, 1993 #366" w:history="1">
        <w:r w:rsidR="00F90654" w:rsidRPr="009D0C8E">
          <w:rPr>
            <w:noProof/>
            <w:vertAlign w:val="superscript"/>
          </w:rPr>
          <w:t>12</w:t>
        </w:r>
      </w:hyperlink>
      <w:r w:rsidR="00F90654" w:rsidRPr="009D0C8E">
        <w:rPr>
          <w:noProof/>
          <w:vertAlign w:val="superscript"/>
        </w:rPr>
        <w:t>]</w:t>
      </w:r>
      <w:r w:rsidR="00F90654" w:rsidRPr="009D0C8E">
        <w:fldChar w:fldCharType="end"/>
      </w:r>
      <w:r w:rsidRPr="009D0C8E">
        <w:t>. Unfortunately, the patient’s behavior and coping mechanisms are not taken into consideration</w:t>
      </w:r>
      <w:r w:rsidR="00323D50" w:rsidRPr="009D0C8E">
        <w:t xml:space="preserve"> and can result in substantial variation of the reported score. For example and </w:t>
      </w:r>
      <w:r w:rsidR="00BC3454" w:rsidRPr="009D0C8E">
        <w:t>solely</w:t>
      </w:r>
      <w:r w:rsidR="00323D50" w:rsidRPr="009D0C8E">
        <w:t xml:space="preserve"> for the purpose of arguments, if </w:t>
      </w:r>
      <w:r w:rsidRPr="009D0C8E">
        <w:t xml:space="preserve">a completely incontinent </w:t>
      </w:r>
      <w:r w:rsidRPr="009D0C8E">
        <w:lastRenderedPageBreak/>
        <w:t xml:space="preserve">patient </w:t>
      </w:r>
      <w:r w:rsidR="00323D50" w:rsidRPr="009D0C8E">
        <w:t xml:space="preserve">hypothetically </w:t>
      </w:r>
      <w:r w:rsidRPr="009D0C8E">
        <w:t xml:space="preserve">spent the whole time on the toilet, there would be no incontinence to gas, liquid or formed stool, no need for a diaper, and therefore </w:t>
      </w:r>
      <w:r w:rsidR="00323D50" w:rsidRPr="009D0C8E">
        <w:t>the only parameter to count would be</w:t>
      </w:r>
      <w:r w:rsidRPr="009D0C8E">
        <w:t xml:space="preserve"> a “daily impact on his quality of life”, </w:t>
      </w:r>
      <w:r w:rsidRPr="009D0C8E">
        <w:rPr>
          <w:i/>
        </w:rPr>
        <w:t>i.e.</w:t>
      </w:r>
      <w:r w:rsidRPr="009D0C8E">
        <w:t xml:space="preserve"> a score of 4 (instead of the more appropriate score of 20).</w:t>
      </w:r>
    </w:p>
    <w:p w14:paraId="042A1B7C" w14:textId="77777777" w:rsidR="00967D89" w:rsidRPr="009D0C8E" w:rsidRDefault="00967D89" w:rsidP="009D0C8E">
      <w:pPr>
        <w:ind w:firstLineChars="0" w:firstLine="0"/>
      </w:pPr>
    </w:p>
    <w:p w14:paraId="1AD5D9B9" w14:textId="77777777" w:rsidR="00967D89" w:rsidRPr="009D0C8E" w:rsidRDefault="00967D89" w:rsidP="009D0C8E">
      <w:pPr>
        <w:pStyle w:val="Heading1"/>
        <w:ind w:firstLineChars="0"/>
      </w:pPr>
      <w:r w:rsidRPr="009D0C8E">
        <w:t>Epidemiology</w:t>
      </w:r>
    </w:p>
    <w:p w14:paraId="56B7DD2E" w14:textId="1058AC85" w:rsidR="00967D89" w:rsidRPr="009D0C8E" w:rsidRDefault="005F4DAF" w:rsidP="009D0C8E">
      <w:pPr>
        <w:ind w:firstLineChars="0" w:firstLine="0"/>
        <w:rPr>
          <w:lang w:eastAsia="zh-CN"/>
        </w:rPr>
      </w:pPr>
      <w:r w:rsidRPr="009D0C8E">
        <w:t xml:space="preserve">Fecal incontinence is very common but because of the associated embarrassment and a common taboo nature, it is </w:t>
      </w:r>
      <w:r w:rsidR="00C874BF" w:rsidRPr="009D0C8E">
        <w:t xml:space="preserve">under-reported and its true prevalence </w:t>
      </w:r>
      <w:r w:rsidRPr="009D0C8E">
        <w:t>difficult to reliably assess</w:t>
      </w:r>
      <w:r w:rsidR="00F90654" w:rsidRPr="009D0C8E">
        <w:fldChar w:fldCharType="begin">
          <w:fldData xml:space="preserve">PEVuZE5vdGU+PENpdGU+PEF1dGhvcj5CaGFydWNoYTwvQXV0aG9yPjxZZWFyPjIwMTU8L1llYXI+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</w:fldData>
        </w:fldChar>
      </w:r>
      <w:r w:rsidR="00F90654" w:rsidRPr="009D0C8E">
        <w:instrText xml:space="preserve"> ADDIN EN.CITE </w:instrText>
      </w:r>
      <w:r w:rsidR="00F90654" w:rsidRPr="009D0C8E">
        <w:fldChar w:fldCharType="begin">
          <w:fldData xml:space="preserve">PEVuZE5vdGU+PENpdGU+PEF1dGhvcj5CaGFydWNoYTwvQXV0aG9yPjxZZWFyPjIwMTU8L1llYXI+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13" w:tooltip="Bharucha, 2015 #256" w:history="1">
        <w:r w:rsidR="00F90654" w:rsidRPr="009D0C8E">
          <w:rPr>
            <w:noProof/>
            <w:vertAlign w:val="superscript"/>
          </w:rPr>
          <w:t>13</w:t>
        </w:r>
      </w:hyperlink>
      <w:r w:rsidR="00F90654" w:rsidRPr="009D0C8E">
        <w:rPr>
          <w:noProof/>
          <w:vertAlign w:val="superscript"/>
        </w:rPr>
        <w:t>]</w:t>
      </w:r>
      <w:r w:rsidR="00F90654" w:rsidRPr="009D0C8E">
        <w:fldChar w:fldCharType="end"/>
      </w:r>
      <w:r w:rsidRPr="009D0C8E">
        <w:t xml:space="preserve">. Reported estimates of prevalence rates </w:t>
      </w:r>
      <w:r w:rsidR="00C874BF" w:rsidRPr="009D0C8E">
        <w:t xml:space="preserve">always </w:t>
      </w:r>
      <w:r w:rsidRPr="009D0C8E">
        <w:t>have to be interpreted with caution and should be seen within their respective context</w:t>
      </w:r>
      <w:r w:rsidR="00F90654" w:rsidRPr="009D0C8E">
        <w:fldChar w:fldCharType="begin">
          <w:fldData xml:space="preserve">PEVuZE5vdGU+PENpdGU+PEF1dGhvcj5EaXRhaDwvQXV0aG9yPjxZZWFyPjIwMTQ8L1llYXI+PFJl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</w:fldData>
        </w:fldChar>
      </w:r>
      <w:r w:rsidR="00F90654" w:rsidRPr="009D0C8E">
        <w:instrText xml:space="preserve"> ADDIN EN.CITE </w:instrText>
      </w:r>
      <w:r w:rsidR="00F90654" w:rsidRPr="009D0C8E">
        <w:fldChar w:fldCharType="begin">
          <w:fldData xml:space="preserve">PEVuZE5vdGU+PENpdGU+PEF1dGhvcj5EaXRhaDwvQXV0aG9yPjxZZWFyPjIwMTQ8L1llYXI+PFJl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14" w:tooltip="Ditah, 2014 #343" w:history="1">
        <w:r w:rsidR="00F90654" w:rsidRPr="009D0C8E">
          <w:rPr>
            <w:noProof/>
            <w:vertAlign w:val="superscript"/>
          </w:rPr>
          <w:t>14</w:t>
        </w:r>
      </w:hyperlink>
      <w:r w:rsidR="00F90654" w:rsidRPr="009D0C8E">
        <w:rPr>
          <w:noProof/>
          <w:vertAlign w:val="superscript"/>
        </w:rPr>
        <w:t>]</w:t>
      </w:r>
      <w:r w:rsidR="00F90654" w:rsidRPr="009D0C8E">
        <w:fldChar w:fldCharType="end"/>
      </w:r>
      <w:r w:rsidRPr="009D0C8E">
        <w:t xml:space="preserve">. Depending on the method and strategy of assessment and the target population, such data may not be representative of the whole population but only reflect selected subsets that may be very different from other population segments. </w:t>
      </w:r>
      <w:r w:rsidR="00F90654" w:rsidRPr="009D0C8E">
        <w:t>Analysis of 14</w:t>
      </w:r>
      <w:r w:rsidR="009E6169" w:rsidRPr="009D0C8E">
        <w:t xml:space="preserve">759 participants in the </w:t>
      </w:r>
      <w:r w:rsidR="00F90654" w:rsidRPr="009D0C8E">
        <w:t>U</w:t>
      </w:r>
      <w:r w:rsidR="00F90654" w:rsidRPr="009D0C8E">
        <w:rPr>
          <w:rFonts w:hint="eastAsia"/>
          <w:lang w:eastAsia="zh-CN"/>
        </w:rPr>
        <w:t xml:space="preserve">nited States </w:t>
      </w:r>
      <w:r w:rsidR="009E6169" w:rsidRPr="009D0C8E">
        <w:t>National Health and Nutrition Examination Survey revealed a</w:t>
      </w:r>
      <w:r w:rsidR="00AC1195" w:rsidRPr="009D0C8E">
        <w:t xml:space="preserve"> fecal incontinence prevalence of 8.4% among non-institutionalized </w:t>
      </w:r>
      <w:r w:rsidR="00F90654" w:rsidRPr="009D0C8E">
        <w:t>U</w:t>
      </w:r>
      <w:r w:rsidR="00F90654" w:rsidRPr="009D0C8E">
        <w:rPr>
          <w:rFonts w:hint="eastAsia"/>
          <w:lang w:eastAsia="zh-CN"/>
        </w:rPr>
        <w:t>nited States</w:t>
      </w:r>
      <w:r w:rsidR="00AC1195" w:rsidRPr="009D0C8E">
        <w:t xml:space="preserve"> adults with </w:t>
      </w:r>
      <w:r w:rsidR="00B83DE1" w:rsidRPr="009D0C8E">
        <w:t>an</w:t>
      </w:r>
      <w:r w:rsidR="00AC1195" w:rsidRPr="009D0C8E">
        <w:t xml:space="preserve"> age-dependent increase over time</w:t>
      </w:r>
      <w:r w:rsidR="00F90654" w:rsidRPr="009D0C8E">
        <w:fldChar w:fldCharType="begin">
          <w:fldData xml:space="preserve">PEVuZE5vdGU+PENpdGU+PEF1dGhvcj5EaXRhaDwvQXV0aG9yPjxZZWFyPjIwMTQ8L1llYXI+PFJl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</w:fldData>
        </w:fldChar>
      </w:r>
      <w:r w:rsidR="00F90654" w:rsidRPr="009D0C8E">
        <w:instrText xml:space="preserve"> ADDIN EN.CITE </w:instrText>
      </w:r>
      <w:r w:rsidR="00F90654" w:rsidRPr="009D0C8E">
        <w:fldChar w:fldCharType="begin">
          <w:fldData xml:space="preserve">PEVuZE5vdGU+PENpdGU+PEF1dGhvcj5EaXRhaDwvQXV0aG9yPjxZZWFyPjIwMTQ8L1llYXI+PFJl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14" w:tooltip="Ditah, 2014 #343" w:history="1">
        <w:r w:rsidR="00F90654" w:rsidRPr="009D0C8E">
          <w:rPr>
            <w:noProof/>
            <w:vertAlign w:val="superscript"/>
          </w:rPr>
          <w:t>14</w:t>
        </w:r>
      </w:hyperlink>
      <w:r w:rsidR="00F90654" w:rsidRPr="009D0C8E">
        <w:rPr>
          <w:noProof/>
          <w:vertAlign w:val="superscript"/>
        </w:rPr>
        <w:t>]</w:t>
      </w:r>
      <w:r w:rsidR="00F90654" w:rsidRPr="009D0C8E">
        <w:fldChar w:fldCharType="end"/>
      </w:r>
      <w:r w:rsidR="00AC1195" w:rsidRPr="009D0C8E">
        <w:t xml:space="preserve">. </w:t>
      </w:r>
      <w:r w:rsidRPr="009D0C8E">
        <w:t>International population-based studies suggested a fecal incontinence prevalence of 0.4</w:t>
      </w:r>
      <w:r w:rsidR="00F90654" w:rsidRPr="009D0C8E">
        <w:rPr>
          <w:rFonts w:hint="eastAsia"/>
          <w:lang w:eastAsia="zh-CN"/>
        </w:rPr>
        <w:t>%-</w:t>
      </w:r>
      <w:r w:rsidRPr="009D0C8E">
        <w:t>18%</w:t>
      </w:r>
      <w:r w:rsidR="00276EB2" w:rsidRPr="009D0C8E">
        <w:rPr>
          <w:noProof/>
          <w:vertAlign w:val="superscript"/>
        </w:rPr>
        <w:t>[</w:t>
      </w:r>
      <w:hyperlink w:anchor="_ENREF_14" w:tooltip="Ditah, 2014 #343" w:history="1">
        <w:r w:rsidR="00F90654" w:rsidRPr="009D0C8E">
          <w:rPr>
            <w:noProof/>
            <w:vertAlign w:val="superscript"/>
          </w:rPr>
          <w:t>14-17</w:t>
        </w:r>
      </w:hyperlink>
      <w:r w:rsidR="00F90654" w:rsidRPr="009D0C8E">
        <w:rPr>
          <w:noProof/>
          <w:vertAlign w:val="superscript"/>
        </w:rPr>
        <w:t>]</w:t>
      </w:r>
      <w:r w:rsidRPr="009D0C8E">
        <w:t>.</w:t>
      </w:r>
      <w:r w:rsidR="00EC771A" w:rsidRPr="009D0C8E">
        <w:fldChar w:fldCharType="begin">
          <w:fldData xml:space="preserve">PEVuZE5vdGU+PENpdGU+PEF1dGhvcj5EaXRhaDwvQXV0aG9yPjxZZWFyPjIwMTQ8L1llYXI+PFJl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5TMy03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</w:fldData>
        </w:fldChar>
      </w:r>
      <w:r w:rsidR="00EC771A" w:rsidRPr="009D0C8E">
        <w:instrText xml:space="preserve"> ADDIN EN.CITE </w:instrText>
      </w:r>
      <w:r w:rsidR="00EC771A" w:rsidRPr="009D0C8E">
        <w:fldChar w:fldCharType="begin">
          <w:fldData xml:space="preserve">PEVuZE5vdGU+PENpdGU+PEF1dGhvcj5EaXRhaDwvQXV0aG9yPjxZZWFyPjIwMTQ8L1llYXI+PFJl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5TMy03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</w:fldData>
        </w:fldChar>
      </w:r>
      <w:r w:rsidR="00EC771A" w:rsidRPr="009D0C8E">
        <w:instrText xml:space="preserve"> ADDIN EN.CITE.DATA </w:instrText>
      </w:r>
      <w:r w:rsidR="00EC771A" w:rsidRPr="009D0C8E">
        <w:fldChar w:fldCharType="end"/>
      </w:r>
      <w:r w:rsidR="00EC771A" w:rsidRPr="009D0C8E">
        <w:fldChar w:fldCharType="end"/>
      </w:r>
      <w:r w:rsidRPr="009D0C8E">
        <w:t xml:space="preserve"> A telephone survey in the </w:t>
      </w:r>
      <w:r w:rsidR="00F90654" w:rsidRPr="009D0C8E">
        <w:t>U</w:t>
      </w:r>
      <w:r w:rsidR="00F90654" w:rsidRPr="009D0C8E">
        <w:rPr>
          <w:rFonts w:hint="eastAsia"/>
          <w:lang w:eastAsia="zh-CN"/>
        </w:rPr>
        <w:t>nited States</w:t>
      </w:r>
      <w:r w:rsidRPr="009D0C8E">
        <w:t xml:space="preserve"> reported a prevalence of 2.2% with a female to male ratio of 63% versus 37%, whereby 30% of the affected interviewees were older than 65 years</w:t>
      </w:r>
      <w:r w:rsidR="00F90654" w:rsidRPr="009D0C8E">
        <w:fldChar w:fldCharType="begin"/>
      </w:r>
      <w:r w:rsidR="00F90654" w:rsidRPr="009D0C8E">
        <w:instrText xml:space="preserve"> ADDIN EN.CITE &lt;EndNote&gt;&lt;Cite&gt;&lt;Author&gt;Nelson&lt;/Author&gt;&lt;Year&gt;1995&lt;/Year&gt;&lt;RecNum&gt;424&lt;/RecNum&gt;&lt;DisplayText&gt;&lt;style face="superscript"&gt;[18]&lt;/style&gt;&lt;/DisplayText&gt;&lt;record&gt;&lt;rec-number&gt;424&lt;/rec-number&gt;&lt;foreign-keys&gt;&lt;key app="EN" db-id="w9eep2t0psdrwse0sxov5a9vvazprzrxarr0"&gt;424&lt;/key&gt;&lt;/foreign-keys&gt;&lt;ref-type name="Journal Article"&gt;17&lt;/ref-type&gt;&lt;contributors&gt;&lt;authors&gt;&lt;author&gt;Nelson, R.&lt;/author&gt;&lt;author&gt;Norton, N.&lt;/author&gt;&lt;author&gt;Cautley, E.&lt;/author&gt;&lt;author&gt;Furner, S.&lt;/author&gt;&lt;/authors&gt;&lt;/contributors&gt;&lt;auth-address&gt;Nelson,R. Department of Surgery, College of Medicine, University of Illinois at Chicago, USA.&lt;/auth-address&gt;&lt;titles&gt;&lt;title&gt;Community-based prevalence of anal incontinence&lt;/title&gt;&lt;secondary-title&gt;JAMA&lt;/secondary-title&gt;&lt;/titles&gt;&lt;periodical&gt;&lt;full-title&gt;JAMA&lt;/full-title&gt;&lt;abbr-1&gt;JAMA&lt;/abbr-1&gt;&lt;/periodical&gt;&lt;pages&gt;559-61&lt;/pages&gt;&lt;volume&gt;274&lt;/volume&gt;&lt;number&gt;7&lt;/number&gt;&lt;dates&gt;&lt;year&gt;1995&lt;/year&gt;&lt;/dates&gt;&lt;accession-num&gt;7629985&lt;/accession-num&gt;&lt;work-type&gt;Research Support, Non-U.S. Gov&amp;apos;t&lt;/work-type&gt;&lt;urls&gt;&lt;related-urls&gt;&lt;url&gt;http://ovidsp.ovid.com/ovidweb.cgi?T=JS&amp;amp;CSC=Y&amp;amp;NEWS=N&amp;amp;PAGE=fulltext&amp;amp;D=med3&amp;amp;AN=7629985&lt;/url&gt;&lt;url&gt;http://zb5lh7ed7a.search.serialssolutions.com/?sid=Ovid&amp;amp;genre=article&amp;amp;aulast=Nelson&amp;amp;title=JAMA&amp;amp;atitle=Community-based+prevalence+of+anal+incontinence.&amp;amp;volume=274&amp;amp;issue=7&amp;amp;spage=559&amp;amp;date=1995&amp;amp;SS_PostParamDict=disableOneClick&amp;amp;issn=0098-7484&amp;amp;database=med3&lt;/url&gt;&lt;/related-urls&gt;&lt;/urls&gt;&lt;/record&gt;&lt;/Cite&gt;&lt;/EndNote&gt;</w:instrText>
      </w:r>
      <w:r w:rsidR="00F90654" w:rsidRPr="009D0C8E">
        <w:fldChar w:fldCharType="separate"/>
      </w:r>
      <w:r w:rsidR="00F90654" w:rsidRPr="009D0C8E">
        <w:rPr>
          <w:noProof/>
          <w:vertAlign w:val="superscript"/>
        </w:rPr>
        <w:t>[</w:t>
      </w:r>
      <w:hyperlink w:anchor="_ENREF_18" w:tooltip="Nelson, 1995 #424" w:history="1">
        <w:r w:rsidR="00F90654" w:rsidRPr="009D0C8E">
          <w:rPr>
            <w:noProof/>
            <w:vertAlign w:val="superscript"/>
          </w:rPr>
          <w:t>18</w:t>
        </w:r>
      </w:hyperlink>
      <w:r w:rsidR="00F90654" w:rsidRPr="009D0C8E">
        <w:rPr>
          <w:noProof/>
          <w:vertAlign w:val="superscript"/>
        </w:rPr>
        <w:t>]</w:t>
      </w:r>
      <w:r w:rsidR="00F90654" w:rsidRPr="009D0C8E">
        <w:fldChar w:fldCharType="end"/>
      </w:r>
      <w:r w:rsidRPr="009D0C8E">
        <w:t>.</w:t>
      </w:r>
      <w:r w:rsidR="00D57AD0" w:rsidRPr="009D0C8E">
        <w:t xml:space="preserve"> </w:t>
      </w:r>
      <w:r w:rsidRPr="009D0C8E">
        <w:t>Review of outpatient clinic patients revealed a prevalence of 5.6% in general outpatients as opposed to 15.9% in urogynecology patients</w:t>
      </w:r>
      <w:r w:rsidR="00F90654" w:rsidRPr="009D0C8E">
        <w:fldChar w:fldCharType="begin"/>
      </w:r>
      <w:r w:rsidR="00F90654" w:rsidRPr="009D0C8E">
        <w:instrText xml:space="preserve"> ADDIN EN.CITE &lt;EndNote&gt;&lt;Cite&gt;&lt;Author&gt;Faltin&lt;/Author&gt;&lt;Year&gt;2001&lt;/Year&gt;&lt;RecNum&gt;347&lt;/RecNum&gt;&lt;DisplayText&gt;&lt;style face="superscript"&gt;[16]&lt;/style&gt;&lt;/DisplayText&gt;&lt;record&gt;&lt;rec-number&gt;347&lt;/rec-number&gt;&lt;foreign-keys&gt;&lt;key app="EN" db-id="w9eep2t0psdrwse0sxov5a9vvazprzrxarr0"&gt;347&lt;/key&gt;&lt;/foreign-keys&gt;&lt;ref-type name="Journal Article"&gt;17&lt;/ref-type&gt;&lt;contributors&gt;&lt;authors&gt;&lt;author&gt;Faltin, D. L.&lt;/author&gt;&lt;author&gt;Sangalli, M. R.&lt;/author&gt;&lt;author&gt;Curtin, F.&lt;/author&gt;&lt;author&gt;Morabia, A.&lt;/author&gt;&lt;author&gt;Weil, A.&lt;/author&gt;&lt;/authors&gt;&lt;/contributors&gt;&lt;auth-address&gt;Univ Hosp Geneva, Dept Obstet &amp;amp; Gynecol, CH-1211 Geneva 14, Switzerland&amp;#xD;Univ Hosp Geneva, Div Clin Epidemiol, CH-1211 Geneva, Switzerland&lt;/auth-address&gt;&lt;titles&gt;&lt;title&gt;Prevalence of anal incontinence and other anorectal symptoms in women&lt;/title&gt;&lt;secondary-title&gt;International Urogynecology Journal and Pelvic Floor Dysfunction&lt;/secondary-title&gt;&lt;alt-title&gt;Int Urogynecol J Pel&lt;/alt-title&gt;&lt;/titles&gt;&lt;pages&gt;117-121&lt;/pages&gt;&lt;volume&gt;12&lt;/volume&gt;&lt;number&gt;2&lt;/number&gt;&lt;keywords&gt;&lt;keyword&gt;anal incontinence&lt;/keyword&gt;&lt;keyword&gt;epidemiology&lt;/keyword&gt;&lt;keyword&gt;women&amp;apos;s health&lt;/keyword&gt;&lt;keyword&gt;fecal incontinence&lt;/keyword&gt;&lt;keyword&gt;urinary-incontinence&lt;/keyword&gt;&lt;keyword&gt;vaginal delivery&lt;/keyword&gt;&lt;keyword&gt;constipation&lt;/keyword&gt;&lt;keyword&gt;rupture&lt;/keyword&gt;&lt;/keywords&gt;&lt;dates&gt;&lt;year&gt;2001&lt;/year&gt;&lt;pub-dates&gt;&lt;date&gt;Apr&lt;/date&gt;&lt;/pub-dates&gt;&lt;/dates&gt;&lt;isbn&gt;0937-3462&lt;/isbn&gt;&lt;accession-num&gt;ISI:000168833800008&lt;/accession-num&gt;&lt;urls&gt;&lt;related-urls&gt;&lt;url&gt;&amp;lt;Go to ISI&amp;gt;://000168833800008&lt;/url&gt;&lt;/related-urls&gt;&lt;/urls&gt;&lt;electronic-resource-num&gt;Doi 10.1007/Pl00004031&lt;/electronic-resource-num&gt;&lt;language&gt;English&lt;/language&gt;&lt;/record&gt;&lt;/Cite&gt;&lt;/EndNote&gt;</w:instrText>
      </w:r>
      <w:r w:rsidR="00F90654" w:rsidRPr="009D0C8E">
        <w:fldChar w:fldCharType="separate"/>
      </w:r>
      <w:r w:rsidR="00F90654" w:rsidRPr="009D0C8E">
        <w:rPr>
          <w:noProof/>
          <w:vertAlign w:val="superscript"/>
        </w:rPr>
        <w:t>[</w:t>
      </w:r>
      <w:hyperlink w:anchor="_ENREF_16" w:tooltip="Faltin, 2001 #347" w:history="1">
        <w:r w:rsidR="00F90654" w:rsidRPr="009D0C8E">
          <w:rPr>
            <w:noProof/>
            <w:vertAlign w:val="superscript"/>
          </w:rPr>
          <w:t>16</w:t>
        </w:r>
      </w:hyperlink>
      <w:r w:rsidR="00F90654" w:rsidRPr="009D0C8E">
        <w:rPr>
          <w:noProof/>
          <w:vertAlign w:val="superscript"/>
        </w:rPr>
        <w:t>]</w:t>
      </w:r>
      <w:r w:rsidR="00F90654" w:rsidRPr="009D0C8E">
        <w:fldChar w:fldCharType="end"/>
      </w:r>
      <w:r w:rsidRPr="009D0C8E">
        <w:t>. A disproportionate fraction of 45</w:t>
      </w:r>
      <w:r w:rsidR="00F90654" w:rsidRPr="009D0C8E">
        <w:rPr>
          <w:rFonts w:hint="eastAsia"/>
          <w:lang w:eastAsia="zh-CN"/>
        </w:rPr>
        <w:t>%-</w:t>
      </w:r>
      <w:r w:rsidRPr="009D0C8E">
        <w:t>50% of affected individuals have severe physical and/or mental disabilities, and incontinence is a frequent reason for transfer to nursing homes</w:t>
      </w:r>
      <w:r w:rsidR="00F90654" w:rsidRPr="009D0C8E">
        <w:fldChar w:fldCharType="begin">
          <w:fldData xml:space="preserve">PEVuZE5vdGU+PENpdGU+PEF1dGhvcj5OZWxzb248L0F1dGhvcj48WWVhcj4xOTk4PC9ZZWFyPjxS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</w:fldData>
        </w:fldChar>
      </w:r>
      <w:r w:rsidR="00F90654" w:rsidRPr="009D0C8E">
        <w:instrText xml:space="preserve"> ADDIN EN.CITE </w:instrText>
      </w:r>
      <w:r w:rsidR="00F90654" w:rsidRPr="009D0C8E">
        <w:fldChar w:fldCharType="begin">
          <w:fldData xml:space="preserve">PEVuZE5vdGU+PENpdGU+PEF1dGhvcj5OZWxzb248L0F1dGhvcj48WWVhcj4xOTk4PC9ZZWFyPjxS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19" w:tooltip="Nelson, 1998 #354" w:history="1">
        <w:r w:rsidR="00F90654" w:rsidRPr="009D0C8E">
          <w:rPr>
            <w:noProof/>
            <w:vertAlign w:val="superscript"/>
          </w:rPr>
          <w:t>19-21</w:t>
        </w:r>
      </w:hyperlink>
      <w:r w:rsidR="00F90654" w:rsidRPr="009D0C8E">
        <w:rPr>
          <w:noProof/>
          <w:vertAlign w:val="superscript"/>
        </w:rPr>
        <w:t>]</w:t>
      </w:r>
      <w:r w:rsidR="00F90654" w:rsidRPr="009D0C8E">
        <w:fldChar w:fldCharType="end"/>
      </w:r>
      <w:r w:rsidRPr="009D0C8E">
        <w:t>.</w:t>
      </w:r>
    </w:p>
    <w:p w14:paraId="11C09289" w14:textId="77777777" w:rsidR="00967D89" w:rsidRPr="009D0C8E" w:rsidRDefault="00967D89" w:rsidP="009D0C8E">
      <w:pPr>
        <w:ind w:firstLineChars="0" w:firstLine="0"/>
      </w:pPr>
    </w:p>
    <w:p w14:paraId="23C2404D" w14:textId="77777777" w:rsidR="00967D89" w:rsidRPr="009D0C8E" w:rsidRDefault="00967D89" w:rsidP="009D0C8E">
      <w:pPr>
        <w:pStyle w:val="Heading1"/>
        <w:ind w:firstLineChars="0"/>
      </w:pPr>
      <w:r w:rsidRPr="009D0C8E">
        <w:t>Etiologies</w:t>
      </w:r>
    </w:p>
    <w:p w14:paraId="5E067BED" w14:textId="64DD838E" w:rsidR="005F4DAF" w:rsidRPr="009D0C8E" w:rsidRDefault="005F4DAF" w:rsidP="009D0C8E">
      <w:pPr>
        <w:ind w:firstLineChars="0" w:firstLine="0"/>
        <w:rPr>
          <w:lang w:eastAsia="zh-CN"/>
        </w:rPr>
      </w:pPr>
      <w:r w:rsidRPr="009D0C8E">
        <w:t>A vast number of etiologies have been associated with the development of fecal incontinence</w:t>
      </w:r>
      <w:r w:rsidR="005A4299" w:rsidRPr="009D0C8E">
        <w:t xml:space="preserve"> (see Table 1)</w:t>
      </w:r>
      <w:r w:rsidRPr="009D0C8E">
        <w:t>, including acquired structural abnormalities or congenital malformations, degenerative and functional conditions, or neurological disorders</w:t>
      </w:r>
      <w:r w:rsidR="00276EB2" w:rsidRPr="009D0C8E">
        <w:fldChar w:fldCharType="begin">
          <w:fldData xml:space="preserve">PEVuZE5vdGU+PENpdGU+PEF1dGhvcj5CaGFydWNoYTwvQXV0aG9yPjxZZWFyPjIwMTU8L1llYXI+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</w:fldData>
        </w:fldChar>
      </w:r>
      <w:r w:rsidR="00276EB2" w:rsidRPr="009D0C8E">
        <w:instrText xml:space="preserve"> ADDIN EN.CITE </w:instrText>
      </w:r>
      <w:r w:rsidR="00276EB2" w:rsidRPr="009D0C8E">
        <w:fldChar w:fldCharType="begin">
          <w:fldData xml:space="preserve">PEVuZE5vdGU+PENpdGU+PEF1dGhvcj5CaGFydWNoYTwvQXV0aG9yPjxZZWFyPjIwMTU8L1llYXI+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13" w:tooltip="Bharucha, 2015 #256" w:history="1">
        <w:r w:rsidR="00276EB2" w:rsidRPr="009D0C8E">
          <w:rPr>
            <w:noProof/>
            <w:vertAlign w:val="superscript"/>
          </w:rPr>
          <w:t>13</w:t>
        </w:r>
      </w:hyperlink>
      <w:r w:rsidR="00276EB2" w:rsidRPr="009D0C8E">
        <w:rPr>
          <w:noProof/>
          <w:vertAlign w:val="superscript"/>
        </w:rPr>
        <w:t>]</w:t>
      </w:r>
      <w:r w:rsidR="00276EB2" w:rsidRPr="009D0C8E">
        <w:fldChar w:fldCharType="end"/>
      </w:r>
      <w:r w:rsidRPr="009D0C8E">
        <w:t xml:space="preserve">. Diarrhea </w:t>
      </w:r>
      <w:r w:rsidR="005F57B6" w:rsidRPr="009D0C8E">
        <w:t xml:space="preserve">and altered bowel habits </w:t>
      </w:r>
      <w:r w:rsidR="00F90654" w:rsidRPr="009D0C8E">
        <w:rPr>
          <w:rFonts w:hint="eastAsia"/>
          <w:lang w:eastAsia="zh-CN"/>
        </w:rPr>
        <w:t>[</w:t>
      </w:r>
      <w:r w:rsidR="005F57B6" w:rsidRPr="009D0C8E">
        <w:rPr>
          <w:i/>
        </w:rPr>
        <w:t>e</w:t>
      </w:r>
      <w:r w:rsidR="00F90654" w:rsidRPr="009D0C8E">
        <w:rPr>
          <w:rFonts w:hint="eastAsia"/>
          <w:i/>
          <w:lang w:eastAsia="zh-CN"/>
        </w:rPr>
        <w:t>.</w:t>
      </w:r>
      <w:r w:rsidR="005F57B6" w:rsidRPr="009D0C8E">
        <w:rPr>
          <w:i/>
        </w:rPr>
        <w:t>g</w:t>
      </w:r>
      <w:r w:rsidR="00F90654" w:rsidRPr="009D0C8E">
        <w:rPr>
          <w:rFonts w:hint="eastAsia"/>
          <w:i/>
          <w:lang w:eastAsia="zh-CN"/>
        </w:rPr>
        <w:t>.</w:t>
      </w:r>
      <w:r w:rsidR="005F57B6" w:rsidRPr="009D0C8E">
        <w:t xml:space="preserve">, from </w:t>
      </w:r>
      <w:r w:rsidR="00F90654" w:rsidRPr="009D0C8E">
        <w:t>irritable bowel syndrome (IBS)</w:t>
      </w:r>
      <w:r w:rsidR="005F57B6" w:rsidRPr="009D0C8E">
        <w:t xml:space="preserve">, </w:t>
      </w:r>
      <w:r w:rsidR="00F90654" w:rsidRPr="009D0C8E">
        <w:lastRenderedPageBreak/>
        <w:t>inflammatory bowel disease</w:t>
      </w:r>
      <w:r w:rsidR="00F90654" w:rsidRPr="009D0C8E">
        <w:rPr>
          <w:rFonts w:hint="eastAsia"/>
          <w:lang w:eastAsia="zh-CN"/>
        </w:rPr>
        <w:t xml:space="preserve"> (</w:t>
      </w:r>
      <w:r w:rsidR="005F57B6" w:rsidRPr="009D0C8E">
        <w:t>IBD</w:t>
      </w:r>
      <w:r w:rsidR="00F90654" w:rsidRPr="009D0C8E">
        <w:rPr>
          <w:rFonts w:hint="eastAsia"/>
          <w:lang w:eastAsia="zh-CN"/>
        </w:rPr>
        <w:t>)</w:t>
      </w:r>
      <w:r w:rsidR="005F57B6" w:rsidRPr="009D0C8E">
        <w:t>, diet intolerance, constipation with paradoxical diarrhea and overflow incontinence</w:t>
      </w:r>
      <w:r w:rsidR="00F90654" w:rsidRPr="009D0C8E">
        <w:rPr>
          <w:rFonts w:hint="eastAsia"/>
          <w:lang w:eastAsia="zh-CN"/>
        </w:rPr>
        <w:t>]</w:t>
      </w:r>
      <w:r w:rsidR="005F57B6" w:rsidRPr="009D0C8E">
        <w:t xml:space="preserve"> </w:t>
      </w:r>
      <w:r w:rsidRPr="009D0C8E">
        <w:t>is one of the most frequent independent risk factors for incontinence</w:t>
      </w:r>
      <w:r w:rsidR="00F90654" w:rsidRPr="009D0C8E">
        <w:fldChar w:fldCharType="begin"/>
      </w:r>
      <w:r w:rsidR="00F90654" w:rsidRPr="009D0C8E">
        <w:instrText xml:space="preserve"> ADDIN EN.CITE &lt;EndNote&gt;&lt;Cite&gt;&lt;Author&gt;Andrews&lt;/Author&gt;&lt;Year&gt;2005&lt;/Year&gt;&lt;RecNum&gt;413&lt;/RecNum&gt;&lt;DisplayText&gt;&lt;style face="superscript"&gt;[22]&lt;/style&gt;&lt;/DisplayText&gt;&lt;record&gt;&lt;rec-number&gt;413&lt;/rec-number&gt;&lt;foreign-keys&gt;&lt;key app="EN" db-id="w9eep2t0psdrwse0sxov5a9vvazprzrxarr0"&gt;413&lt;/key&gt;&lt;/foreign-keys&gt;&lt;ref-type name="Journal Article"&gt;17&lt;/ref-type&gt;&lt;contributors&gt;&lt;authors&gt;&lt;author&gt;Andrews, C. N.&lt;/author&gt;&lt;author&gt;Bharucha, A. E.&lt;/author&gt;&lt;/authors&gt;&lt;/contributors&gt;&lt;auth-address&gt;Division of Gastroenterology and Hepatology, Mayo Clinic College of Medicine, Rochester, MN 55905, USA.&lt;/auth-address&gt;&lt;titles&gt;&lt;title&gt;The etiology, assessment, and treatment of fecal incontinence&lt;/title&gt;&lt;secondary-title&gt;Nat Clin Pract Gastroenterol Hepatol&lt;/secondary-title&gt;&lt;/titles&gt;&lt;pages&gt;516-25&lt;/pages&gt;&lt;volume&gt;2&lt;/volume&gt;&lt;number&gt;11&lt;/number&gt;&lt;edition&gt;2005/12/16&lt;/edition&gt;&lt;keywords&gt;&lt;keyword&gt;Antidiarrheals/therapeutic use&lt;/keyword&gt;&lt;keyword&gt;Biofeedback, Psychology&lt;/keyword&gt;&lt;keyword&gt;Diagnostic Imaging&lt;/keyword&gt;&lt;keyword&gt;Electrodiagnosis&lt;/keyword&gt;&lt;keyword&gt;Fecal Incontinence/*diagnosis/etiology/*therapy&lt;/keyword&gt;&lt;keyword&gt;Food Habits&lt;/keyword&gt;&lt;keyword&gt;Humans&lt;/keyword&gt;&lt;keyword&gt;Incontinence Pads&lt;/keyword&gt;&lt;keyword&gt;Rectum/surgery&lt;/keyword&gt;&lt;/keywords&gt;&lt;dates&gt;&lt;year&gt;2005&lt;/year&gt;&lt;pub-dates&gt;&lt;date&gt;Nov&lt;/date&gt;&lt;/pub-dates&gt;&lt;/dates&gt;&lt;isbn&gt;1743-4378 (Print)&amp;#xD;1743-4378 (Linking)&lt;/isbn&gt;&lt;accession-num&gt;16355157&lt;/accession-num&gt;&lt;urls&gt;&lt;related-urls&gt;&lt;url&gt;http://www.ncbi.nlm.nih.gov/pubmed/16355157&lt;/url&gt;&lt;/related-urls&gt;&lt;/urls&gt;&lt;electronic-resource-num&gt;ncpgasthep0315 [pii]&amp;#xD;10.1038/ncpgasthep0315&lt;/electronic-resource-num&gt;&lt;language&gt;eng&lt;/language&gt;&lt;/record&gt;&lt;/Cite&gt;&lt;/EndNote&gt;</w:instrText>
      </w:r>
      <w:r w:rsidR="00F90654" w:rsidRPr="009D0C8E">
        <w:fldChar w:fldCharType="separate"/>
      </w:r>
      <w:r w:rsidR="00F90654" w:rsidRPr="009D0C8E">
        <w:rPr>
          <w:noProof/>
          <w:vertAlign w:val="superscript"/>
        </w:rPr>
        <w:t>[</w:t>
      </w:r>
      <w:hyperlink w:anchor="_ENREF_22" w:tooltip="Andrews, 2005 #413" w:history="1">
        <w:r w:rsidR="00F90654" w:rsidRPr="009D0C8E">
          <w:rPr>
            <w:noProof/>
            <w:vertAlign w:val="superscript"/>
          </w:rPr>
          <w:t>22</w:t>
        </w:r>
      </w:hyperlink>
      <w:r w:rsidR="00F90654" w:rsidRPr="009D0C8E">
        <w:rPr>
          <w:noProof/>
          <w:vertAlign w:val="superscript"/>
        </w:rPr>
        <w:t>]</w:t>
      </w:r>
      <w:r w:rsidR="00F90654" w:rsidRPr="009D0C8E">
        <w:fldChar w:fldCharType="end"/>
      </w:r>
      <w:r w:rsidRPr="009D0C8E">
        <w:t>. The most common structural causes, however, are the result of obstetric</w:t>
      </w:r>
      <w:r w:rsidR="00AE4397" w:rsidRPr="009D0C8E">
        <w:t>al</w:t>
      </w:r>
      <w:r w:rsidRPr="009D0C8E">
        <w:t xml:space="preserve"> injury (often decades before onset of symptoms)</w:t>
      </w:r>
      <w:r w:rsidR="00F90654" w:rsidRPr="009D0C8E">
        <w:fldChar w:fldCharType="begin">
          <w:fldData xml:space="preserve">PEVuZE5vdGU+PENpdGU+PEF1dGhvcj5TaGluPC9BdXRob3I+PFllYXI+MjAxNTwvWWVhcj48UmVj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</w:fldData>
        </w:fldChar>
      </w:r>
      <w:r w:rsidR="00F90654" w:rsidRPr="009D0C8E">
        <w:instrText xml:space="preserve"> ADDIN EN.CITE </w:instrText>
      </w:r>
      <w:r w:rsidR="00F90654" w:rsidRPr="009D0C8E">
        <w:fldChar w:fldCharType="begin">
          <w:fldData xml:space="preserve">PEVuZE5vdGU+PENpdGU+PEF1dGhvcj5TaGluPC9BdXRob3I+PFllYXI+MjAxNTwvWWVhcj48UmVj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23" w:tooltip="Shin, 2015 #235" w:history="1">
        <w:r w:rsidR="00F90654" w:rsidRPr="009D0C8E">
          <w:rPr>
            <w:noProof/>
            <w:vertAlign w:val="superscript"/>
          </w:rPr>
          <w:t>23</w:t>
        </w:r>
      </w:hyperlink>
      <w:r w:rsidR="00F90654" w:rsidRPr="009D0C8E">
        <w:rPr>
          <w:noProof/>
          <w:vertAlign w:val="superscript"/>
        </w:rPr>
        <w:t>]</w:t>
      </w:r>
      <w:r w:rsidR="00F90654" w:rsidRPr="009D0C8E">
        <w:fldChar w:fldCharType="end"/>
      </w:r>
      <w:r w:rsidRPr="009D0C8E">
        <w:t>, anorectal surgeries (hemorrhoidectomy, fistulotomy, sphincterotomy)</w:t>
      </w:r>
      <w:r w:rsidR="00F90654" w:rsidRPr="009D0C8E">
        <w:fldChar w:fldCharType="begin"/>
      </w:r>
      <w:r w:rsidR="00F90654" w:rsidRPr="009D0C8E">
        <w:instrText xml:space="preserve"> ADDIN EN.CITE &lt;EndNote&gt;&lt;Cite&gt;&lt;Author&gt;Ternent&lt;/Author&gt;&lt;Year&gt;2015&lt;/Year&gt;&lt;RecNum&gt;319&lt;/RecNum&gt;&lt;DisplayText&gt;&lt;style face="superscript"&gt;[24]&lt;/style&gt;&lt;/DisplayText&gt;&lt;record&gt;&lt;rec-number&gt;319&lt;/rec-number&gt;&lt;foreign-keys&gt;&lt;key app="EN" db-id="w9eep2t0psdrwse0sxov5a9vvazprzrxarr0"&gt;319&lt;/key&gt;&lt;/foreign-keys&gt;&lt;ref-type name="Journal Article"&gt;17&lt;/ref-type&gt;&lt;contributors&gt;&lt;authors&gt;&lt;author&gt;Ternent, C. A.&lt;/author&gt;&lt;author&gt;Fleming, F.&lt;/author&gt;&lt;author&gt;Welton, M. L.&lt;/author&gt;&lt;author&gt;Buie, W. D.&lt;/author&gt;&lt;author&gt;Steele, S.&lt;/author&gt;&lt;author&gt;Rafferty, J.&lt;/author&gt;&lt;/authors&gt;&lt;/contributors&gt;&lt;auth-address&gt;Prepared by the Clinical Practice Guidelines Committee of the American Society of Colon and Rectal Surgeons.&lt;/auth-address&gt;&lt;titles&gt;&lt;title&gt;Clinical Practice Guideline for Ambulatory Anorectal Surgery&lt;/title&gt;&lt;secondary-title&gt;Diseases of the Colon &amp;amp; Rectum&lt;/secondary-title&gt;&lt;/titles&gt;&lt;periodical&gt;&lt;full-title&gt;Diseases of the Colon &amp;amp; Rectum&lt;/full-title&gt;&lt;abbr-1&gt;Dis Colon Rectum&lt;/abbr-1&gt;&lt;/periodical&gt;&lt;pages&gt;915-22&lt;/pages&gt;&lt;volume&gt;58&lt;/volume&gt;&lt;number&gt;10&lt;/number&gt;&lt;edition&gt;2015/09/09&lt;/edition&gt;&lt;keywords&gt;&lt;keyword&gt;Ambulatory Surgical Procedures/*methods&lt;/keyword&gt;&lt;keyword&gt;Anal Canal/*surgery&lt;/keyword&gt;&lt;keyword&gt;Humans&lt;/keyword&gt;&lt;keyword&gt;Patient Education as Topic&lt;/keyword&gt;&lt;keyword&gt;Perioperative Care/*methods&lt;/keyword&gt;&lt;keyword&gt;Rectal Diseases/*surgery&lt;/keyword&gt;&lt;keyword&gt;Rectum/*surgery&lt;/keyword&gt;&lt;keyword&gt;Risk Assessment&lt;/keyword&gt;&lt;/keywords&gt;&lt;dates&gt;&lt;year&gt;2015&lt;/year&gt;&lt;pub-dates&gt;&lt;date&gt;Oct&lt;/date&gt;&lt;/pub-dates&gt;&lt;/dates&gt;&lt;isbn&gt;1530-0358 (Electronic)&amp;#xD;0012-3706 (Linking)&lt;/isbn&gt;&lt;accession-num&gt;26347962&lt;/accession-num&gt;&lt;urls&gt;&lt;related-urls&gt;&lt;url&gt;http://www.ncbi.nlm.nih.gov/pubmed/26347962&lt;/url&gt;&lt;/related-urls&gt;&lt;/urls&gt;&lt;electronic-resource-num&gt;10.1097/DCR.0000000000000451&amp;#xD;00003453-201510000-00001 [pii]&lt;/electronic-resource-num&gt;&lt;language&gt;eng&lt;/language&gt;&lt;/record&gt;&lt;/Cite&gt;&lt;/EndNote&gt;</w:instrText>
      </w:r>
      <w:r w:rsidR="00F90654" w:rsidRPr="009D0C8E">
        <w:fldChar w:fldCharType="separate"/>
      </w:r>
      <w:r w:rsidR="00F90654" w:rsidRPr="009D0C8E">
        <w:rPr>
          <w:noProof/>
          <w:vertAlign w:val="superscript"/>
        </w:rPr>
        <w:t>[</w:t>
      </w:r>
      <w:hyperlink w:anchor="_ENREF_24" w:tooltip="Ternent, 2015 #319" w:history="1">
        <w:r w:rsidR="00F90654" w:rsidRPr="009D0C8E">
          <w:rPr>
            <w:noProof/>
            <w:vertAlign w:val="superscript"/>
          </w:rPr>
          <w:t>24</w:t>
        </w:r>
      </w:hyperlink>
      <w:r w:rsidR="00F90654" w:rsidRPr="009D0C8E">
        <w:rPr>
          <w:noProof/>
          <w:vertAlign w:val="superscript"/>
        </w:rPr>
        <w:t>]</w:t>
      </w:r>
      <w:r w:rsidR="00F90654" w:rsidRPr="009D0C8E">
        <w:fldChar w:fldCharType="end"/>
      </w:r>
      <w:r w:rsidRPr="009D0C8E">
        <w:t>, prolapse</w:t>
      </w:r>
      <w:r w:rsidR="00F90654" w:rsidRPr="009D0C8E">
        <w:fldChar w:fldCharType="begin">
          <w:fldData xml:space="preserve">PEVuZE5vdGU+PENpdGU+PEF1dGhvcj5XYWxsZW5ob3JzdDwvQXV0aG9yPjxZZWFyPjIwMTU8L1ll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</w:fldData>
        </w:fldChar>
      </w:r>
      <w:r w:rsidR="00F90654" w:rsidRPr="009D0C8E">
        <w:instrText xml:space="preserve"> ADDIN EN.CITE </w:instrText>
      </w:r>
      <w:r w:rsidR="00F90654" w:rsidRPr="009D0C8E">
        <w:fldChar w:fldCharType="begin">
          <w:fldData xml:space="preserve">PEVuZE5vdGU+PENpdGU+PEF1dGhvcj5XYWxsZW5ob3JzdDwvQXV0aG9yPjxZZWFyPjIwMTU8L1ll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25" w:tooltip="Wallenhorst, 2015 #226" w:history="1">
        <w:r w:rsidR="00F90654" w:rsidRPr="009D0C8E">
          <w:rPr>
            <w:noProof/>
            <w:vertAlign w:val="superscript"/>
          </w:rPr>
          <w:t>25</w:t>
        </w:r>
      </w:hyperlink>
      <w:r w:rsidR="00F90654" w:rsidRPr="009D0C8E">
        <w:rPr>
          <w:noProof/>
          <w:vertAlign w:val="superscript"/>
        </w:rPr>
        <w:t>]</w:t>
      </w:r>
      <w:r w:rsidR="00F90654" w:rsidRPr="009D0C8E">
        <w:fldChar w:fldCharType="end"/>
      </w:r>
      <w:r w:rsidRPr="009D0C8E">
        <w:t xml:space="preserve">, </w:t>
      </w:r>
      <w:r w:rsidR="00C07F68" w:rsidRPr="009D0C8E">
        <w:t>anoreceptive intercourse</w:t>
      </w:r>
      <w:r w:rsidR="00276EB2" w:rsidRPr="009D0C8E">
        <w:fldChar w:fldCharType="begin">
          <w:fldData xml:space="preserve">PEVuZE5vdGU+PENpdGU+PEF1dGhvcj5NYXJrbGFuZDwvQXV0aG9yPjxZZWFyPjIwMTY8L1llYXI+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</w:fldData>
        </w:fldChar>
      </w:r>
      <w:r w:rsidR="00276EB2" w:rsidRPr="009D0C8E">
        <w:instrText xml:space="preserve"> ADDIN EN.CITE </w:instrText>
      </w:r>
      <w:r w:rsidR="00276EB2" w:rsidRPr="009D0C8E">
        <w:fldChar w:fldCharType="begin">
          <w:fldData xml:space="preserve">PEVuZE5vdGU+PENpdGU+PEF1dGhvcj5NYXJrbGFuZDwvQXV0aG9yPjxZZWFyPjIwMTY8L1llYXI+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26" w:tooltip="Markland, 2016 #278" w:history="1">
        <w:r w:rsidR="00276EB2" w:rsidRPr="009D0C8E">
          <w:rPr>
            <w:noProof/>
            <w:vertAlign w:val="superscript"/>
          </w:rPr>
          <w:t>26</w:t>
        </w:r>
      </w:hyperlink>
      <w:r w:rsidR="00276EB2" w:rsidRPr="009D0C8E">
        <w:rPr>
          <w:noProof/>
          <w:vertAlign w:val="superscript"/>
        </w:rPr>
        <w:t>]</w:t>
      </w:r>
      <w:r w:rsidR="00276EB2" w:rsidRPr="009D0C8E">
        <w:fldChar w:fldCharType="end"/>
      </w:r>
      <w:r w:rsidR="00C07F68" w:rsidRPr="009D0C8E">
        <w:t xml:space="preserve">, </w:t>
      </w:r>
      <w:r w:rsidRPr="009D0C8E">
        <w:t>or a status post colo-anal or ileo-anal reconstruction</w:t>
      </w:r>
      <w:r w:rsidR="00F90654" w:rsidRPr="009D0C8E">
        <w:fldChar w:fldCharType="begin"/>
      </w:r>
      <w:r w:rsidR="00F90654" w:rsidRPr="009D0C8E">
        <w:instrText xml:space="preserve"> ADDIN EN.CITE &lt;EndNote&gt;&lt;Cite&gt;&lt;Author&gt;Walma&lt;/Author&gt;&lt;Year&gt;2015&lt;/Year&gt;&lt;RecNum&gt;239&lt;/RecNum&gt;&lt;DisplayText&gt;&lt;style face="superscript"&gt;[27]&lt;/style&gt;&lt;/DisplayText&gt;&lt;record&gt;&lt;rec-number&gt;239&lt;/rec-number&gt;&lt;foreign-keys&gt;&lt;key app="EN" db-id="w9eep2t0psdrwse0sxov5a9vvazprzrxarr0"&gt;239&lt;/key&gt;&lt;/foreign-keys&gt;&lt;ref-type name="Journal Article"&gt;17&lt;/ref-type&gt;&lt;contributors&gt;&lt;authors&gt;&lt;author&gt;Walma, M. S.&lt;/author&gt;&lt;author&gt;Kornmann, V. N.&lt;/author&gt;&lt;author&gt;Boerma, D.&lt;/author&gt;&lt;author&gt;de Roos, M. A.&lt;/author&gt;&lt;author&gt;van Westreenen, H. L.&lt;/author&gt;&lt;/authors&gt;&lt;/contributors&gt;&lt;auth-address&gt;Department of Surgery, St. Antonius Hospital, Nieuwegein, The Netherlands.&amp;#xD;Department of Surgery, Rivierenland Hospital, Tiel, The Netherlands.&lt;/auth-address&gt;&lt;titles&gt;&lt;title&gt;Predictors of fecal incontinence and related quality of life after a total mesorectal excision with primary anastomosis for patients with rectal cancer&lt;/title&gt;&lt;secondary-title&gt;Ann Coloproctol&lt;/secondary-title&gt;&lt;/titles&gt;&lt;pages&gt;23-8&lt;/pages&gt;&lt;volume&gt;31&lt;/volume&gt;&lt;number&gt;1&lt;/number&gt;&lt;edition&gt;2015/03/10&lt;/edition&gt;&lt;dates&gt;&lt;year&gt;2015&lt;/year&gt;&lt;pub-dates&gt;&lt;date&gt;Feb&lt;/date&gt;&lt;/pub-dates&gt;&lt;/dates&gt;&lt;isbn&gt;2287-9714 (Print)&amp;#xD;2287-9714 (Linking)&lt;/isbn&gt;&lt;accession-num&gt;25745623&lt;/accession-num&gt;&lt;urls&gt;&lt;related-urls&gt;&lt;url&gt;http://www.ncbi.nlm.nih.gov/pubmed/25745623&lt;/url&gt;&lt;/related-urls&gt;&lt;/urls&gt;&lt;custom2&gt;4349912&lt;/custom2&gt;&lt;electronic-resource-num&gt;10.3393/ac.2015.31.1.23&lt;/electronic-resource-num&gt;&lt;language&gt;eng&lt;/language&gt;&lt;/record&gt;&lt;/Cite&gt;&lt;/EndNote&gt;</w:instrText>
      </w:r>
      <w:r w:rsidR="00F90654" w:rsidRPr="009D0C8E">
        <w:fldChar w:fldCharType="separate"/>
      </w:r>
      <w:r w:rsidR="00F90654" w:rsidRPr="009D0C8E">
        <w:rPr>
          <w:noProof/>
          <w:vertAlign w:val="superscript"/>
        </w:rPr>
        <w:t>[</w:t>
      </w:r>
      <w:hyperlink w:anchor="_ENREF_27" w:tooltip="Walma, 2015 #239" w:history="1">
        <w:r w:rsidR="00F90654" w:rsidRPr="009D0C8E">
          <w:rPr>
            <w:noProof/>
            <w:vertAlign w:val="superscript"/>
          </w:rPr>
          <w:t>27</w:t>
        </w:r>
      </w:hyperlink>
      <w:r w:rsidR="00F90654" w:rsidRPr="009D0C8E">
        <w:rPr>
          <w:noProof/>
          <w:vertAlign w:val="superscript"/>
        </w:rPr>
        <w:t>]</w:t>
      </w:r>
      <w:r w:rsidR="00F90654" w:rsidRPr="009D0C8E">
        <w:fldChar w:fldCharType="end"/>
      </w:r>
      <w:r w:rsidRPr="009D0C8E">
        <w:t>.</w:t>
      </w:r>
    </w:p>
    <w:p w14:paraId="39CD2D62" w14:textId="6E0CD9CF" w:rsidR="005F4DAF" w:rsidRPr="009D0C8E" w:rsidRDefault="005F4DAF" w:rsidP="005E25B8">
      <w:pPr>
        <w:rPr>
          <w:lang w:eastAsia="zh-CN"/>
        </w:rPr>
      </w:pPr>
      <w:r w:rsidRPr="009D0C8E">
        <w:t xml:space="preserve">A third or fourth degree obstetrical injury with sphincter disruption is clinically recognized in approximately 3-8% of all vaginal deliveries. But even </w:t>
      </w:r>
      <w:r w:rsidRPr="009D0C8E">
        <w:rPr>
          <w:rFonts w:eastAsia="Calibri" w:cs="Calibri"/>
        </w:rPr>
        <w:t>uncomplicated first-time vaginal deliveries</w:t>
      </w:r>
      <w:r w:rsidRPr="009D0C8E">
        <w:t xml:space="preserve"> may reveal an occult sphincter damage in</w:t>
      </w:r>
      <w:r w:rsidRPr="009D0C8E">
        <w:rPr>
          <w:rFonts w:eastAsia="Calibri" w:cs="Calibri"/>
        </w:rPr>
        <w:t xml:space="preserve"> </w:t>
      </w:r>
      <w:r w:rsidRPr="009D0C8E">
        <w:t>up to 35%, whereby forceps delivery, occipito-posterior presentation of the baby, and prolonged labor are independent risk factors</w:t>
      </w:r>
      <w:r w:rsidR="00F90654" w:rsidRPr="009D0C8E">
        <w:fldChar w:fldCharType="begin"/>
      </w:r>
      <w:r w:rsidR="00F90654" w:rsidRPr="009D0C8E">
        <w:instrText xml:space="preserve"> ADDIN EN.CITE &lt;EndNote&gt;&lt;Cite&gt;&lt;Author&gt;Rao&lt;/Author&gt;&lt;Year&gt;2004&lt;/Year&gt;&lt;RecNum&gt;119&lt;/RecNum&gt;&lt;DisplayText&gt;&lt;style face="superscript"&gt;[2]&lt;/style&gt;&lt;/DisplayText&gt;&lt;record&gt;&lt;rec-number&gt;119&lt;/rec-number&gt;&lt;foreign-keys&gt;&lt;key app="EN" db-id="w9eep2t0psdrwse0sxov5a9vvazprzrxarr0"&gt;119&lt;/key&gt;&lt;/foreign-keys&gt;&lt;ref-type name="Journal Article"&gt;17&lt;/ref-type&gt;&lt;contributors&gt;&lt;authors&gt;&lt;author&gt;Rao, Satish S. C.&lt;/author&gt;&lt;author&gt;American College of Gastroenterology Practice Parameters, Committee&lt;/author&gt;&lt;/authors&gt;&lt;/contributors&gt;&lt;auth-address&gt;Department of Neurogastroenterology &amp;amp; Motility, University of Iowa Carver College of Medicine, Iowa City, Iowa, USA.&lt;/auth-address&gt;&lt;titles&gt;&lt;title&gt;Diagnosis and management of fecal incontinence. American College of Gastroenterology Practice Parameters Committee&lt;/title&gt;&lt;secondary-title&gt;American Journal of Gastroenterology&lt;/secondary-title&gt;&lt;alt-title&gt;Am J Gastroenterol&lt;/alt-title&gt;&lt;/titles&gt;&lt;periodical&gt;&lt;full-title&gt;American Journal of Gastroenterology&lt;/full-title&gt;&lt;abbr-1&gt;Am J Gastroenterol&lt;/abbr-1&gt;&lt;/periodical&gt;&lt;alt-periodical&gt;&lt;full-title&gt;American Journal of Gastroenterology&lt;/full-title&gt;&lt;abbr-1&gt;Am J Gastroenterol&lt;/abbr-1&gt;&lt;/alt-periodical&gt;&lt;pages&gt;1585-604&lt;/pages&gt;&lt;volume&gt;99&lt;/volume&gt;&lt;number&gt;8&lt;/number&gt;&lt;keywords&gt;&lt;keyword&gt;*Fecal Incontinence/di [Diagnosis]&lt;/keyword&gt;&lt;keyword&gt;Fecal Incontinence/et [Etiology]&lt;/keyword&gt;&lt;keyword&gt;Fecal Incontinence/pp [Physiopathology]&lt;/keyword&gt;&lt;keyword&gt;*Fecal Incontinence/th [Therapy]&lt;/keyword&gt;&lt;keyword&gt;Humans&lt;/keyword&gt;&lt;/keywords&gt;&lt;dates&gt;&lt;year&gt;2004&lt;/year&gt;&lt;pub-dates&gt;&lt;date&gt;Aug&lt;/date&gt;&lt;/pub-dates&gt;&lt;/dates&gt;&lt;isbn&gt;0002-9270&lt;/isbn&gt;&lt;accession-num&gt;15307881&lt;/accession-num&gt;&lt;work-type&gt;Guideline&amp;#xD;Practice Guideline&amp;#xD;Research Support, U.S. Gov&amp;apos;t, P.H.S.&lt;/work-type&gt;&lt;urls&gt;&lt;related-urls&gt;&lt;url&gt;http://ovidsp.ovid.com/ovidweb.cgi?T=JS&amp;amp;CSC=Y&amp;amp;NEWS=N&amp;amp;PAGE=fulltext&amp;amp;D=med4&amp;amp;AN=15307881&lt;/url&gt;&lt;/related-urls&gt;&lt;/urls&gt;&lt;language&gt;English&lt;/language&gt;&lt;/record&gt;&lt;/Cite&gt;&lt;/EndNote&gt;</w:instrText>
      </w:r>
      <w:r w:rsidR="00F90654" w:rsidRPr="009D0C8E">
        <w:fldChar w:fldCharType="separate"/>
      </w:r>
      <w:r w:rsidR="00F90654" w:rsidRPr="009D0C8E">
        <w:rPr>
          <w:noProof/>
          <w:vertAlign w:val="superscript"/>
        </w:rPr>
        <w:t>[</w:t>
      </w:r>
      <w:hyperlink w:anchor="_ENREF_2" w:tooltip="Rao, 2004 #119" w:history="1">
        <w:r w:rsidR="00F90654" w:rsidRPr="009D0C8E">
          <w:rPr>
            <w:noProof/>
            <w:vertAlign w:val="superscript"/>
          </w:rPr>
          <w:t>2</w:t>
        </w:r>
      </w:hyperlink>
      <w:r w:rsidR="00F90654" w:rsidRPr="009D0C8E">
        <w:rPr>
          <w:noProof/>
          <w:vertAlign w:val="superscript"/>
        </w:rPr>
        <w:t>]</w:t>
      </w:r>
      <w:r w:rsidR="00F90654" w:rsidRPr="009D0C8E">
        <w:fldChar w:fldCharType="end"/>
      </w:r>
      <w:r w:rsidRPr="009D0C8E">
        <w:t>. The controversy whether episiotomies are "good, bad, or ugly" in the first place or because simply done too late in the course of labor goes beyond the focus of this review</w:t>
      </w:r>
      <w:r w:rsidR="00F90654" w:rsidRPr="009D0C8E">
        <w:fldChar w:fldCharType="begin">
          <w:fldData xml:space="preserve">PEVuZE5vdGU+PENpdGU+PEF1dGhvcj5IYW5kYTwvQXV0aG9yPjxZZWFyPjIwMTI8L1llYXI+PFJl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=
</w:fldData>
        </w:fldChar>
      </w:r>
      <w:r w:rsidR="00F90654" w:rsidRPr="009D0C8E">
        <w:instrText xml:space="preserve"> ADDIN EN.CITE </w:instrText>
      </w:r>
      <w:r w:rsidR="00F90654" w:rsidRPr="009D0C8E">
        <w:fldChar w:fldCharType="begin">
          <w:fldData xml:space="preserve">PEVuZE5vdGU+PENpdGU+PEF1dGhvcj5IYW5kYTwvQXV0aG9yPjxZZWFyPjIwMTI8L1llYXI+PFJl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=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28" w:tooltip="Handa, 2012 #792" w:history="1">
        <w:r w:rsidR="00F90654" w:rsidRPr="009D0C8E">
          <w:rPr>
            <w:noProof/>
            <w:vertAlign w:val="superscript"/>
          </w:rPr>
          <w:t>28</w:t>
        </w:r>
      </w:hyperlink>
      <w:r w:rsidR="00F90654" w:rsidRPr="009D0C8E">
        <w:rPr>
          <w:noProof/>
          <w:vertAlign w:val="superscript"/>
        </w:rPr>
        <w:t>,</w:t>
      </w:r>
      <w:hyperlink w:anchor="_ENREF_29" w:tooltip="Carroli, 2009 #793" w:history="1">
        <w:r w:rsidR="00F90654" w:rsidRPr="009D0C8E">
          <w:rPr>
            <w:noProof/>
            <w:vertAlign w:val="superscript"/>
          </w:rPr>
          <w:t>29</w:t>
        </w:r>
      </w:hyperlink>
      <w:r w:rsidR="00F90654" w:rsidRPr="009D0C8E">
        <w:rPr>
          <w:noProof/>
          <w:vertAlign w:val="superscript"/>
        </w:rPr>
        <w:t>]</w:t>
      </w:r>
      <w:r w:rsidR="00F90654" w:rsidRPr="009D0C8E">
        <w:fldChar w:fldCharType="end"/>
      </w:r>
      <w:r w:rsidRPr="009D0C8E">
        <w:t>. Occult defects remain silent in two thirds of the individuals, but in one third over time become symptomatic with incontinence or urgency. It is important to note that the extent of a sphincter defect has only limited correlation with the degree of fecal incontinence</w:t>
      </w:r>
      <w:r w:rsidR="00867CD2" w:rsidRPr="009D0C8E">
        <w:t xml:space="preserve">. Intuitively, a large enough sphincter defect alters the circular muscle contraction with concentric closure of the anal canal into a more curvilinear muscle shortening with decreased force onto the anal canal </w:t>
      </w:r>
      <w:r w:rsidR="00867CD2" w:rsidRPr="005E25B8">
        <w:rPr>
          <w:color w:val="000000" w:themeColor="text1"/>
        </w:rPr>
        <w:t xml:space="preserve">(Figure </w:t>
      </w:r>
      <w:r w:rsidR="007B3AE8" w:rsidRPr="005E25B8">
        <w:rPr>
          <w:color w:val="000000" w:themeColor="text1"/>
        </w:rPr>
        <w:t>1</w:t>
      </w:r>
      <w:r w:rsidR="00867CD2" w:rsidRPr="005E25B8">
        <w:rPr>
          <w:color w:val="000000" w:themeColor="text1"/>
        </w:rPr>
        <w:t>).</w:t>
      </w:r>
      <w:r w:rsidR="00867CD2" w:rsidRPr="009D0C8E">
        <w:t xml:space="preserve"> Beyond that, however, a sphincter defect </w:t>
      </w:r>
      <w:r w:rsidRPr="009D0C8E">
        <w:t>rather represents a surrogate parameter for the fact that the entire neuromuscular structures of the pelvic floor have suffered a substantial traumatic impact that goes beyond the simple size measurement of a defect angle. The onset of symptoms may frequently lag behind the time of injury by many years; other factors such as onset of menopause, accelerated aging of the traumatized sphincter structures, or decompensation of coping mechanism</w:t>
      </w:r>
      <w:r w:rsidR="00F90654" w:rsidRPr="009D0C8E">
        <w:t>s may contribute to that delay.</w:t>
      </w:r>
    </w:p>
    <w:p w14:paraId="0F52CCDD" w14:textId="22CEE886" w:rsidR="005F4DAF" w:rsidRPr="009D0C8E" w:rsidRDefault="005F4DAF" w:rsidP="009D0C8E">
      <w:r w:rsidRPr="009D0C8E">
        <w:t xml:space="preserve">Similar to obstetrical injuries, anorectal surgeries (hemorrhoidectomy, sphincterotomy, fistula surgeries) are frequently identified in patients with symptoms of incontinence. This is at variance with low percentages of incontinence when outcomes of </w:t>
      </w:r>
      <w:r w:rsidR="007F71BC" w:rsidRPr="009D0C8E">
        <w:t>such surgical series</w:t>
      </w:r>
      <w:r w:rsidRPr="009D0C8E">
        <w:t xml:space="preserve"> are reported. The explanation for this discrepancy may </w:t>
      </w:r>
      <w:r w:rsidRPr="009D0C8E">
        <w:lastRenderedPageBreak/>
        <w:t>be found in the fact that such observational cohort studies frequently lack long-term follow-up of more than 10 years and hence fail to capture the delay</w:t>
      </w:r>
      <w:r w:rsidR="00867CD2" w:rsidRPr="009D0C8E">
        <w:t>ed onset</w:t>
      </w:r>
      <w:r w:rsidRPr="009D0C8E">
        <w:t xml:space="preserve"> of symptoms </w:t>
      </w:r>
      <w:r w:rsidR="00867CD2" w:rsidRPr="009D0C8E">
        <w:t xml:space="preserve">to </w:t>
      </w:r>
      <w:r w:rsidRPr="009D0C8E">
        <w:t>determine the true incidence of this long-term complication.</w:t>
      </w:r>
    </w:p>
    <w:p w14:paraId="553D3F5C" w14:textId="77777777" w:rsidR="00352FF3" w:rsidRPr="009D0C8E" w:rsidRDefault="00352FF3" w:rsidP="009D0C8E">
      <w:pPr>
        <w:ind w:firstLineChars="0" w:firstLine="0"/>
      </w:pPr>
    </w:p>
    <w:p w14:paraId="7B328D63" w14:textId="77777777" w:rsidR="005F4DAF" w:rsidRPr="009D0C8E" w:rsidRDefault="005F4DAF" w:rsidP="009D0C8E">
      <w:pPr>
        <w:pStyle w:val="Heading1"/>
        <w:ind w:firstLineChars="0"/>
      </w:pPr>
      <w:r w:rsidRPr="009D0C8E">
        <w:t>From physiology to pathophysiology</w:t>
      </w:r>
    </w:p>
    <w:p w14:paraId="5D67116A" w14:textId="77777777" w:rsidR="005F4DAF" w:rsidRPr="009D0C8E" w:rsidRDefault="005F4DAF" w:rsidP="009D0C8E">
      <w:pPr>
        <w:ind w:firstLineChars="0" w:firstLine="0"/>
      </w:pPr>
      <w:r w:rsidRPr="009D0C8E">
        <w:t>Successful management of patients with fecal incontinence depends not only on a fundamental knowledge about etiologies, but requires a good understanding of the underlying normal mechanisms and the intricate interaction of different components that contribute to achieving fecal control:</w:t>
      </w:r>
    </w:p>
    <w:p w14:paraId="0D9840C9" w14:textId="77777777" w:rsidR="0034131B" w:rsidRPr="009D0C8E" w:rsidRDefault="0034131B" w:rsidP="009D0C8E">
      <w:pPr>
        <w:ind w:firstLineChars="0" w:firstLine="0"/>
      </w:pPr>
    </w:p>
    <w:p w14:paraId="7EAECFE4" w14:textId="01A6B12B" w:rsidR="00202C79" w:rsidRPr="009D0C8E" w:rsidRDefault="00096847" w:rsidP="009D0C8E">
      <w:pPr>
        <w:pStyle w:val="Subtitle"/>
        <w:ind w:firstLineChars="0" w:firstLine="0"/>
        <w:rPr>
          <w:b/>
          <w:lang w:eastAsia="zh-CN"/>
        </w:rPr>
      </w:pPr>
      <w:r w:rsidRPr="009D0C8E">
        <w:rPr>
          <w:b/>
        </w:rPr>
        <w:t xml:space="preserve">Outlet resistance </w:t>
      </w:r>
      <w:r w:rsidR="00A97F3C" w:rsidRPr="009D0C8E">
        <w:rPr>
          <w:b/>
        </w:rPr>
        <w:t xml:space="preserve">- </w:t>
      </w:r>
      <w:r w:rsidR="00B32890" w:rsidRPr="009D0C8E">
        <w:rPr>
          <w:b/>
        </w:rPr>
        <w:t>anal closure function</w:t>
      </w:r>
      <w:r w:rsidR="00A97F3C" w:rsidRPr="009D0C8E">
        <w:rPr>
          <w:b/>
        </w:rPr>
        <w:t xml:space="preserve"> (</w:t>
      </w:r>
      <w:r w:rsidRPr="009D0C8E">
        <w:rPr>
          <w:b/>
        </w:rPr>
        <w:t>“p</w:t>
      </w:r>
      <w:r w:rsidR="005F4DAF" w:rsidRPr="009D0C8E">
        <w:rPr>
          <w:b/>
        </w:rPr>
        <w:t>lug</w:t>
      </w:r>
      <w:r w:rsidRPr="009D0C8E">
        <w:rPr>
          <w:b/>
        </w:rPr>
        <w:t>”)</w:t>
      </w:r>
    </w:p>
    <w:p w14:paraId="41BF4261" w14:textId="5EA212B7" w:rsidR="005F4DAF" w:rsidRPr="009D0C8E" w:rsidRDefault="005F4DAF" w:rsidP="009D0C8E">
      <w:pPr>
        <w:ind w:firstLineChars="0" w:firstLine="0"/>
        <w:rPr>
          <w:lang w:eastAsia="zh-CN"/>
        </w:rPr>
      </w:pPr>
      <w:r w:rsidRPr="009D0C8E">
        <w:t xml:space="preserve">There need to be structures and functions in place to create a </w:t>
      </w:r>
      <w:r w:rsidR="00B32890" w:rsidRPr="009D0C8E">
        <w:t xml:space="preserve">dynamic </w:t>
      </w:r>
      <w:r w:rsidRPr="009D0C8E">
        <w:t>barrier with sufficient outlet resistance against a varying range of intrarectal pressures of the feces at rest, or when there is an increase of the intra-abdominal pressure, be it physiologically during a peristaltic wave, or during physical stress and activity</w:t>
      </w:r>
      <w:r w:rsidR="00F90654" w:rsidRPr="009D0C8E">
        <w:fldChar w:fldCharType="begin"/>
      </w:r>
      <w:r w:rsidR="00F90654" w:rsidRPr="009D0C8E">
        <w:instrText xml:space="preserve"> ADDIN EN.CITE &lt;EndNote&gt;&lt;Cite&gt;&lt;Author&gt;Kaiser&lt;/Author&gt;&lt;Year&gt;2002&lt;/Year&gt;&lt;RecNum&gt;333&lt;/RecNum&gt;&lt;DisplayText&gt;&lt;style face="superscript"&gt;[4,30]&lt;/style&gt;&lt;/DisplayText&gt;&lt;record&gt;&lt;rec-number&gt;333&lt;/rec-number&gt;&lt;foreign-keys&gt;&lt;key app="EN" db-id="w9eep2t0psdrwse0sxov5a9vvazprzrxarr0"&gt;333&lt;/key&gt;&lt;/foreign-keys&gt;&lt;ref-type name="Journal Article"&gt;17&lt;/ref-type&gt;&lt;contributors&gt;&lt;authors&gt;&lt;author&gt;Kaiser, A. M.&lt;/author&gt;&lt;author&gt;Ortega, A. E.&lt;/author&gt;&lt;author&gt;Kaiser, Andreas M.&lt;/author&gt;&lt;author&gt;Ortega, Adrian E.&lt;/author&gt;&lt;/authors&gt;&lt;/contributors&gt;&lt;auth-address&gt;Division of Colon and Rectal Surgery, Department of Surgery, Keck School of Medicine, University of Southern California, 450 San Paulo Street, Suite 5400, Los Angeles, CA 90033, USA. akaiser@surgery.usc.edu&lt;/auth-address&gt;&lt;titles&gt;&lt;title&gt;Anorectal anatomy&lt;/title&gt;&lt;secondary-title&gt;Surgical Clinics of North America&lt;/secondary-title&gt;&lt;/titles&gt;&lt;periodical&gt;&lt;full-title&gt;Surgical Clinics of North America&lt;/full-title&gt;&lt;abbr-1&gt;Surg Clin N Am&lt;/abbr-1&gt;&lt;/periodical&gt;&lt;pages&gt;1125-38&lt;/pages&gt;&lt;volume&gt;82&lt;/volume&gt;&lt;number&gt;6&lt;/number&gt;&lt;dates&gt;&lt;year&gt;2002&lt;/year&gt;&lt;pub-dates&gt;&lt;date&gt;2002 Dec&lt;/date&gt;&lt;/pub-dates&gt;&lt;/dates&gt;&lt;accession-num&gt;12516843&lt;/accession-num&gt;&lt;call-num&gt;To check availability, click on Find It @ USC&lt;/call-num&gt;&lt;work-type&gt;Review&lt;/work-type&gt;&lt;urls&gt;&lt;/urls&gt;&lt;/record&gt;&lt;/Cite&gt;&lt;Cite&gt;&lt;Author&gt;Kaiser&lt;/Author&gt;&lt;Year&gt;2009&lt;/Year&gt;&lt;RecNum&gt;332&lt;/RecNum&gt;&lt;record&gt;&lt;rec-number&gt;332&lt;/rec-number&gt;&lt;foreign-keys&gt;&lt;key app="EN" db-id="w9eep2t0psdrwse0sxov5a9vvazprzrxarr0"&gt;332&lt;/key&gt;&lt;/foreign-keys&gt;&lt;ref-type name="Web Page"&gt;12&lt;/ref-type&gt;&lt;contributors&gt;&lt;authors&gt;&lt;author&gt;Kaiser, A. M.&lt;/author&gt;&lt;/authors&gt;&lt;/contributors&gt;&lt;titles&gt;&lt;title&gt;McGraw-Hill Manual: Colorectal Surgery&lt;/title&gt;&lt;secondary-title&gt;Access Surgery&lt;/secondary-title&gt;&lt;/titles&gt;&lt;volume&gt;2015&lt;/volume&gt;&lt;number&gt;April 12&lt;/number&gt;&lt;dates&gt;&lt;year&gt;2009&lt;/year&gt;&lt;/dates&gt;&lt;pub-location&gt;New York&lt;/pub-location&gt;&lt;publisher&gt;McGraw-Hill Medical&lt;/publisher&gt;&lt;urls&gt;&lt;related-urls&gt;&lt;url&gt;http://accesssurgery.com/resourceToc.aspx?resourceID=211&lt;/url&gt;&lt;/related-urls&gt;&lt;/urls&gt;&lt;/record&gt;&lt;/Cite&gt;&lt;/EndNote&gt;</w:instrText>
      </w:r>
      <w:r w:rsidR="00F90654" w:rsidRPr="009D0C8E">
        <w:fldChar w:fldCharType="separate"/>
      </w:r>
      <w:r w:rsidR="00F90654" w:rsidRPr="009D0C8E">
        <w:rPr>
          <w:noProof/>
          <w:vertAlign w:val="superscript"/>
        </w:rPr>
        <w:t>[</w:t>
      </w:r>
      <w:hyperlink w:anchor="_ENREF_4" w:tooltip="Kaiser, 2009 #332" w:history="1">
        <w:r w:rsidR="00F90654" w:rsidRPr="009D0C8E">
          <w:rPr>
            <w:noProof/>
            <w:vertAlign w:val="superscript"/>
          </w:rPr>
          <w:t>4</w:t>
        </w:r>
      </w:hyperlink>
      <w:r w:rsidR="00F90654" w:rsidRPr="009D0C8E">
        <w:rPr>
          <w:noProof/>
          <w:vertAlign w:val="superscript"/>
        </w:rPr>
        <w:t>,</w:t>
      </w:r>
      <w:hyperlink w:anchor="_ENREF_30" w:tooltip="Kaiser, 2002 #333" w:history="1">
        <w:r w:rsidR="00F90654" w:rsidRPr="009D0C8E">
          <w:rPr>
            <w:noProof/>
            <w:vertAlign w:val="superscript"/>
          </w:rPr>
          <w:t>30</w:t>
        </w:r>
      </w:hyperlink>
      <w:r w:rsidR="00F90654" w:rsidRPr="009D0C8E">
        <w:rPr>
          <w:noProof/>
          <w:vertAlign w:val="superscript"/>
        </w:rPr>
        <w:t>]</w:t>
      </w:r>
      <w:r w:rsidR="00F90654" w:rsidRPr="009D0C8E">
        <w:fldChar w:fldCharType="end"/>
      </w:r>
      <w:r w:rsidRPr="009D0C8E">
        <w:t>:</w:t>
      </w:r>
      <w:r w:rsidR="00C07F68" w:rsidRPr="009D0C8E">
        <w:t xml:space="preserve"> </w:t>
      </w:r>
      <w:r w:rsidR="00F90654" w:rsidRPr="009D0C8E">
        <w:rPr>
          <w:rFonts w:hint="eastAsia"/>
          <w:lang w:eastAsia="zh-CN"/>
        </w:rPr>
        <w:t xml:space="preserve">(1) </w:t>
      </w:r>
      <w:r w:rsidRPr="009D0C8E">
        <w:t>Puborectalis sling and external anal sphincter (EAS): This is an array of striated muscles with slow-twitch, fatigue-resistant muscle fibers that at the center and bottom of the pelvic floor. They are innervated by the inferior branch of the pudendal nerve (S3–S4), contribute to about 30</w:t>
      </w:r>
      <w:r w:rsidR="00F90654" w:rsidRPr="009D0C8E">
        <w:rPr>
          <w:rFonts w:hint="eastAsia"/>
          <w:lang w:eastAsia="zh-CN"/>
        </w:rPr>
        <w:t>%-</w:t>
      </w:r>
      <w:r w:rsidRPr="009D0C8E">
        <w:t>40% of the anal resting tone</w:t>
      </w:r>
      <w:r w:rsidR="009A168B" w:rsidRPr="009D0C8E">
        <w:t xml:space="preserve"> (normal reference value: &gt;</w:t>
      </w:r>
      <w:r w:rsidR="00F90654" w:rsidRPr="009D0C8E">
        <w:rPr>
          <w:rFonts w:hint="eastAsia"/>
          <w:lang w:eastAsia="zh-CN"/>
        </w:rPr>
        <w:t xml:space="preserve"> </w:t>
      </w:r>
      <w:r w:rsidR="009A168B" w:rsidRPr="009D0C8E">
        <w:t>50</w:t>
      </w:r>
      <w:r w:rsidR="00F90654" w:rsidRPr="009D0C8E">
        <w:rPr>
          <w:rFonts w:hint="eastAsia"/>
          <w:lang w:eastAsia="zh-CN"/>
        </w:rPr>
        <w:t xml:space="preserve"> </w:t>
      </w:r>
      <w:r w:rsidR="00F90654" w:rsidRPr="009D0C8E">
        <w:t>mm</w:t>
      </w:r>
      <w:r w:rsidR="009A168B" w:rsidRPr="009D0C8E">
        <w:t>Hg)</w:t>
      </w:r>
      <w:r w:rsidR="00F90654" w:rsidRPr="009D0C8E">
        <w:fldChar w:fldCharType="begin"/>
      </w:r>
      <w:r w:rsidR="00F90654" w:rsidRPr="009D0C8E">
        <w:instrText xml:space="preserve"> ADDIN EN.CITE &lt;EndNote&gt;&lt;Cite&gt;&lt;Author&gt;Lestar&lt;/Author&gt;&lt;Year&gt;1989&lt;/Year&gt;&lt;RecNum&gt;425&lt;/RecNum&gt;&lt;DisplayText&gt;&lt;style face="superscript"&gt;[31]&lt;/style&gt;&lt;/DisplayText&gt;&lt;record&gt;&lt;rec-number&gt;425&lt;/rec-number&gt;&lt;foreign-keys&gt;&lt;key app="EN" db-id="w9eep2t0psdrwse0sxov5a9vvazprzrxarr0"&gt;425&lt;/key&gt;&lt;/foreign-keys&gt;&lt;ref-type name="Journal Article"&gt;17&lt;/ref-type&gt;&lt;contributors&gt;&lt;authors&gt;&lt;author&gt;Lestar, B.&lt;/author&gt;&lt;author&gt;Penninckx, F.&lt;/author&gt;&lt;author&gt;Kerremans, R.&lt;/author&gt;&lt;/authors&gt;&lt;/contributors&gt;&lt;auth-address&gt;Department of Gastroenterological Surgery, University Clinic Gasthuisberg, Catholic University of Leuven, Belgium.&lt;/auth-address&gt;&lt;titles&gt;&lt;title&gt;The composition of anal basal pressure. An in vivo and in vitro study in man&lt;/title&gt;&lt;secondary-title&gt;International Journal of Colorectal Disease&lt;/secondary-title&gt;&lt;alt-title&gt;Int J Colorectal Dis&lt;/alt-title&gt;&lt;/titles&gt;&lt;periodical&gt;&lt;full-title&gt;International Journal of Colorectal Disease&lt;/full-title&gt;&lt;abbr-1&gt;Int J Colorectal Dis&lt;/abbr-1&gt;&lt;/periodical&gt;&lt;alt-periodical&gt;&lt;full-title&gt;Int J Colorectal Dis&lt;/full-title&gt;&lt;/alt-periodical&gt;&lt;pages&gt;118-22&lt;/pages&gt;&lt;volume&gt;4&lt;/volume&gt;&lt;number&gt;2&lt;/number&gt;&lt;edition&gt;1989/01/01&lt;/edition&gt;&lt;keywords&gt;&lt;keyword&gt;Aged&lt;/keyword&gt;&lt;keyword&gt;Aged, 80 and over&lt;/keyword&gt;&lt;keyword&gt;Anal Canal/*physiology/physiopathology&lt;/keyword&gt;&lt;keyword&gt;Female&lt;/keyword&gt;&lt;keyword&gt;Hemorrhoids/physiopathology&lt;/keyword&gt;&lt;keyword&gt;Humans&lt;/keyword&gt;&lt;keyword&gt;In Vitro Techniques&lt;/keyword&gt;&lt;keyword&gt;Male&lt;/keyword&gt;&lt;keyword&gt;Middle Aged&lt;/keyword&gt;&lt;keyword&gt;Muscle Relaxation&lt;/keyword&gt;&lt;keyword&gt;Muscle Tonus&lt;/keyword&gt;&lt;keyword&gt;Pressure&lt;/keyword&gt;&lt;keyword&gt;Reflex/physiology&lt;/keyword&gt;&lt;keyword&gt;Transducers, Pressure&lt;/keyword&gt;&lt;/keywords&gt;&lt;dates&gt;&lt;year&gt;1989&lt;/year&gt;&lt;/dates&gt;&lt;isbn&gt;0179-1958 (Print)&amp;#xD;0179-1958 (Linking)&lt;/isbn&gt;&lt;accession-num&gt;2746132&lt;/accession-num&gt;&lt;urls&gt;&lt;related-urls&gt;&lt;url&gt;http://www.ncbi.nlm.nih.gov/pubmed/2746132&lt;/url&gt;&lt;/related-urls&gt;&lt;/urls&gt;&lt;language&gt;eng&lt;/language&gt;&lt;/record&gt;&lt;/Cite&gt;&lt;/EndNote&gt;</w:instrText>
      </w:r>
      <w:r w:rsidR="00F90654" w:rsidRPr="009D0C8E">
        <w:fldChar w:fldCharType="separate"/>
      </w:r>
      <w:r w:rsidR="00F90654" w:rsidRPr="009D0C8E">
        <w:rPr>
          <w:noProof/>
          <w:vertAlign w:val="superscript"/>
        </w:rPr>
        <w:t>[</w:t>
      </w:r>
      <w:r w:rsidR="00F90654" w:rsidRPr="009D0C8E">
        <w:fldChar w:fldCharType="end"/>
      </w:r>
      <w:hyperlink w:anchor="_ENREF_31" w:tooltip="Lestar, 1989 #425" w:history="1">
        <w:r w:rsidR="00F90654" w:rsidRPr="009D0C8E">
          <w:rPr>
            <w:noProof/>
            <w:vertAlign w:val="superscript"/>
          </w:rPr>
          <w:t>31</w:t>
        </w:r>
      </w:hyperlink>
      <w:r w:rsidR="00F90654" w:rsidRPr="009D0C8E">
        <w:rPr>
          <w:noProof/>
          <w:vertAlign w:val="superscript"/>
        </w:rPr>
        <w:t>]</w:t>
      </w:r>
      <w:r w:rsidRPr="009D0C8E">
        <w:t>, and provide the voluntary sphincter contraction (squeeze pressure) with roughly a doubling of the resting pressure</w:t>
      </w:r>
      <w:r w:rsidR="00D57AD0" w:rsidRPr="009D0C8E">
        <w:t xml:space="preserve"> </w:t>
      </w:r>
      <w:r w:rsidR="009A168B" w:rsidRPr="009D0C8E">
        <w:t>(normal reference value: &gt;</w:t>
      </w:r>
      <w:r w:rsidR="00F90654" w:rsidRPr="009D0C8E">
        <w:rPr>
          <w:rFonts w:hint="eastAsia"/>
          <w:lang w:eastAsia="zh-CN"/>
        </w:rPr>
        <w:t xml:space="preserve"> </w:t>
      </w:r>
      <w:r w:rsidR="009A168B" w:rsidRPr="009D0C8E">
        <w:t>100</w:t>
      </w:r>
      <w:r w:rsidR="00F90654" w:rsidRPr="009D0C8E">
        <w:rPr>
          <w:rFonts w:hint="eastAsia"/>
          <w:lang w:eastAsia="zh-CN"/>
        </w:rPr>
        <w:t xml:space="preserve"> </w:t>
      </w:r>
      <w:r w:rsidR="00F90654" w:rsidRPr="009D0C8E">
        <w:t>mm</w:t>
      </w:r>
      <w:r w:rsidR="009A168B" w:rsidRPr="009D0C8E">
        <w:t>Hg)</w:t>
      </w:r>
      <w:r w:rsidRPr="009D0C8E">
        <w:t>. Puborectalis dysfunction results in complete incontinence, EAS dysfunction in impaired voluntary control (</w:t>
      </w:r>
      <w:r w:rsidR="000E0C71">
        <w:t>urge incontinence)</w:t>
      </w:r>
      <w:r w:rsidR="000E0C71">
        <w:rPr>
          <w:rFonts w:hint="eastAsia"/>
          <w:lang w:eastAsia="zh-CN"/>
        </w:rPr>
        <w:t>;</w:t>
      </w:r>
      <w:r w:rsidR="00F90654" w:rsidRPr="009D0C8E">
        <w:rPr>
          <w:rFonts w:hint="eastAsia"/>
          <w:lang w:eastAsia="zh-CN"/>
        </w:rPr>
        <w:t xml:space="preserve"> (</w:t>
      </w:r>
      <w:r w:rsidR="000E0C71">
        <w:rPr>
          <w:rFonts w:hint="eastAsia"/>
          <w:lang w:eastAsia="zh-CN"/>
        </w:rPr>
        <w:t>2</w:t>
      </w:r>
      <w:r w:rsidR="00F90654" w:rsidRPr="009D0C8E">
        <w:rPr>
          <w:rFonts w:hint="eastAsia"/>
          <w:lang w:eastAsia="zh-CN"/>
        </w:rPr>
        <w:t xml:space="preserve">) </w:t>
      </w:r>
      <w:r w:rsidRPr="009D0C8E">
        <w:t>Internal anal sphincter (IAS): This smooth muscle represents the thickened end in continuation of the muscularis propria of the rectum. It has an autonomic innervation and contributes to an estimated 50</w:t>
      </w:r>
      <w:r w:rsidR="00F90654" w:rsidRPr="009D0C8E">
        <w:rPr>
          <w:rFonts w:hint="eastAsia"/>
          <w:lang w:eastAsia="zh-CN"/>
        </w:rPr>
        <w:t>%</w:t>
      </w:r>
      <w:r w:rsidRPr="009D0C8E">
        <w:t>-55% of the resting tone of the anal canal</w:t>
      </w:r>
      <w:r w:rsidR="00F90654" w:rsidRPr="009D0C8E">
        <w:fldChar w:fldCharType="begin"/>
      </w:r>
      <w:r w:rsidR="00F90654" w:rsidRPr="009D0C8E">
        <w:instrText xml:space="preserve"> ADDIN EN.CITE &lt;EndNote&gt;&lt;Cite&gt;&lt;Author&gt;Lestar&lt;/Author&gt;&lt;Year&gt;1989&lt;/Year&gt;&lt;RecNum&gt;425&lt;/RecNum&gt;&lt;DisplayText&gt;&lt;style face="superscript"&gt;[31]&lt;/style&gt;&lt;/DisplayText&gt;&lt;record&gt;&lt;rec-number&gt;425&lt;/rec-number&gt;&lt;foreign-keys&gt;&lt;key app="EN" db-id="w9eep2t0psdrwse0sxov5a9vvazprzrxarr0"&gt;425&lt;/key&gt;&lt;/foreign-keys&gt;&lt;ref-type name="Journal Article"&gt;17&lt;/ref-type&gt;&lt;contributors&gt;&lt;authors&gt;&lt;author&gt;Lestar, B.&lt;/author&gt;&lt;author&gt;Penninckx, F.&lt;/author&gt;&lt;author&gt;Kerremans, R.&lt;/author&gt;&lt;/authors&gt;&lt;/contributors&gt;&lt;auth-address&gt;Department of Gastroenterological Surgery, University Clinic Gasthuisberg, Catholic University of Leuven, Belgium.&lt;/auth-address&gt;&lt;titles&gt;&lt;title&gt;The composition of anal basal pressure. An in vivo and in vitro study in man&lt;/title&gt;&lt;secondary-title&gt;International Journal of Colorectal Disease&lt;/secondary-title&gt;&lt;alt-title&gt;Int J Colorectal Dis&lt;/alt-title&gt;&lt;/titles&gt;&lt;periodical&gt;&lt;full-title&gt;International Journal of Colorectal Disease&lt;/full-title&gt;&lt;abbr-1&gt;Int J Colorectal Dis&lt;/abbr-1&gt;&lt;/periodical&gt;&lt;alt-periodical&gt;&lt;full-title&gt;Int J Colorectal Dis&lt;/full-title&gt;&lt;/alt-periodical&gt;&lt;pages&gt;118-22&lt;/pages&gt;&lt;volume&gt;4&lt;/volume&gt;&lt;number&gt;2&lt;/number&gt;&lt;edition&gt;1989/01/01&lt;/edition&gt;&lt;keywords&gt;&lt;keyword&gt;Aged&lt;/keyword&gt;&lt;keyword&gt;Aged, 80 and over&lt;/keyword&gt;&lt;keyword&gt;Anal Canal/*physiology/physiopathology&lt;/keyword&gt;&lt;keyword&gt;Female&lt;/keyword&gt;&lt;keyword&gt;Hemorrhoids/physiopathology&lt;/keyword&gt;&lt;keyword&gt;Humans&lt;/keyword&gt;&lt;keyword&gt;In Vitro Techniques&lt;/keyword&gt;&lt;keyword&gt;Male&lt;/keyword&gt;&lt;keyword&gt;Middle Aged&lt;/keyword&gt;&lt;keyword&gt;Muscle Relaxation&lt;/keyword&gt;&lt;keyword&gt;Muscle Tonus&lt;/keyword&gt;&lt;keyword&gt;Pressure&lt;/keyword&gt;&lt;keyword&gt;Reflex/physiology&lt;/keyword&gt;&lt;keyword&gt;Transducers, Pressure&lt;/keyword&gt;&lt;/keywords&gt;&lt;dates&gt;&lt;year&gt;1989&lt;/year&gt;&lt;/dates&gt;&lt;isbn&gt;0179-1958 (Print)&amp;#xD;0179-1958 (Linking)&lt;/isbn&gt;&lt;accession-num&gt;2746132&lt;/accession-num&gt;&lt;urls&gt;&lt;related-urls&gt;&lt;url&gt;http://www.ncbi.nlm.nih.gov/pubmed/2746132&lt;/url&gt;&lt;/related-urls&gt;&lt;/urls&gt;&lt;language&gt;eng&lt;/language&gt;&lt;/record&gt;&lt;/Cite&gt;&lt;/EndNote&gt;</w:instrText>
      </w:r>
      <w:r w:rsidR="00F90654" w:rsidRPr="009D0C8E">
        <w:fldChar w:fldCharType="separate"/>
      </w:r>
      <w:r w:rsidR="00F90654" w:rsidRPr="009D0C8E">
        <w:rPr>
          <w:noProof/>
          <w:vertAlign w:val="superscript"/>
        </w:rPr>
        <w:t>[</w:t>
      </w:r>
      <w:hyperlink w:anchor="_ENREF_31" w:tooltip="Lestar, 1989 #425" w:history="1">
        <w:r w:rsidR="00F90654" w:rsidRPr="009D0C8E">
          <w:rPr>
            <w:noProof/>
            <w:vertAlign w:val="superscript"/>
          </w:rPr>
          <w:t>31</w:t>
        </w:r>
      </w:hyperlink>
      <w:r w:rsidR="00F90654" w:rsidRPr="009D0C8E">
        <w:rPr>
          <w:noProof/>
          <w:vertAlign w:val="superscript"/>
        </w:rPr>
        <w:t>]</w:t>
      </w:r>
      <w:r w:rsidR="00F90654" w:rsidRPr="009D0C8E">
        <w:fldChar w:fldCharType="end"/>
      </w:r>
      <w:r w:rsidRPr="009D0C8E">
        <w:t>. IAS dysfunction is associated with impaired fine tuning of fecal control (passive incontinence)</w:t>
      </w:r>
      <w:r w:rsidR="000E0C71">
        <w:rPr>
          <w:rFonts w:hint="eastAsia"/>
          <w:lang w:eastAsia="zh-CN"/>
        </w:rPr>
        <w:t>; (3</w:t>
      </w:r>
      <w:r w:rsidR="00F90654" w:rsidRPr="009D0C8E">
        <w:rPr>
          <w:rFonts w:hint="eastAsia"/>
          <w:lang w:eastAsia="zh-CN"/>
        </w:rPr>
        <w:t xml:space="preserve">) </w:t>
      </w:r>
      <w:r w:rsidRPr="009D0C8E">
        <w:t xml:space="preserve">Hemorrhoidal cushions: Under normal conditions, </w:t>
      </w:r>
      <w:r w:rsidR="00A43CB0" w:rsidRPr="009D0C8E">
        <w:t>these structures provide</w:t>
      </w:r>
      <w:r w:rsidRPr="009D0C8E">
        <w:t xml:space="preserve"> a fine-tuning seal of the anal canal and can contribute to up to 10</w:t>
      </w:r>
      <w:r w:rsidR="00F90654" w:rsidRPr="009D0C8E">
        <w:rPr>
          <w:rFonts w:hint="eastAsia"/>
          <w:lang w:eastAsia="zh-CN"/>
        </w:rPr>
        <w:t>%</w:t>
      </w:r>
      <w:r w:rsidRPr="009D0C8E">
        <w:t>-15% of the overall control</w:t>
      </w:r>
      <w:r w:rsidR="00F90654" w:rsidRPr="009D0C8E">
        <w:fldChar w:fldCharType="begin"/>
      </w:r>
      <w:r w:rsidR="00F90654" w:rsidRPr="009D0C8E">
        <w:instrText xml:space="preserve"> ADDIN EN.CITE &lt;EndNote&gt;&lt;Cite&gt;&lt;Author&gt;Lestar&lt;/Author&gt;&lt;Year&gt;1989&lt;/Year&gt;&lt;RecNum&gt;425&lt;/RecNum&gt;&lt;DisplayText&gt;&lt;style face="superscript"&gt;[31]&lt;/style&gt;&lt;/DisplayText&gt;&lt;record&gt;&lt;rec-number&gt;425&lt;/rec-number&gt;&lt;foreign-keys&gt;&lt;key app="EN" db-id="w9eep2t0psdrwse0sxov5a9vvazprzrxarr0"&gt;425&lt;/key&gt;&lt;/foreign-keys&gt;&lt;ref-type name="Journal Article"&gt;17&lt;/ref-type&gt;&lt;contributors&gt;&lt;authors&gt;&lt;author&gt;Lestar, B.&lt;/author&gt;&lt;author&gt;Penninckx, F.&lt;/author&gt;&lt;author&gt;Kerremans, R.&lt;/author&gt;&lt;/authors&gt;&lt;/contributors&gt;&lt;auth-address&gt;Department of Gastroenterological Surgery, University Clinic Gasthuisberg, Catholic University of Leuven, Belgium.&lt;/auth-address&gt;&lt;titles&gt;&lt;title&gt;The composition of anal basal pressure. An in vivo and in vitro study in man&lt;/title&gt;&lt;secondary-title&gt;International Journal of Colorectal Disease&lt;/secondary-title&gt;&lt;alt-title&gt;Int J Colorectal Dis&lt;/alt-title&gt;&lt;/titles&gt;&lt;periodical&gt;&lt;full-title&gt;International Journal of Colorectal Disease&lt;/full-title&gt;&lt;abbr-1&gt;Int J Colorectal Dis&lt;/abbr-1&gt;&lt;/periodical&gt;&lt;alt-periodical&gt;&lt;full-title&gt;Int J Colorectal Dis&lt;/full-title&gt;&lt;/alt-periodical&gt;&lt;pages&gt;118-22&lt;/pages&gt;&lt;volume&gt;4&lt;/volume&gt;&lt;number&gt;2&lt;/number&gt;&lt;edition&gt;1989/01/01&lt;/edition&gt;&lt;keywords&gt;&lt;keyword&gt;Aged&lt;/keyword&gt;&lt;keyword&gt;Aged, 80 and over&lt;/keyword&gt;&lt;keyword&gt;Anal Canal/*physiology/physiopathology&lt;/keyword&gt;&lt;keyword&gt;Female&lt;/keyword&gt;&lt;keyword&gt;Hemorrhoids/physiopathology&lt;/keyword&gt;&lt;keyword&gt;Humans&lt;/keyword&gt;&lt;keyword&gt;In Vitro Techniques&lt;/keyword&gt;&lt;keyword&gt;Male&lt;/keyword&gt;&lt;keyword&gt;Middle Aged&lt;/keyword&gt;&lt;keyword&gt;Muscle Relaxation&lt;/keyword&gt;&lt;keyword&gt;Muscle Tonus&lt;/keyword&gt;&lt;keyword&gt;Pressure&lt;/keyword&gt;&lt;keyword&gt;Reflex/physiology&lt;/keyword&gt;&lt;keyword&gt;Transducers, Pressure&lt;/keyword&gt;&lt;/keywords&gt;&lt;dates&gt;&lt;year&gt;1989&lt;/year&gt;&lt;/dates&gt;&lt;isbn&gt;0179-1958 (Print)&amp;#xD;0179-1958 (Linking)&lt;/isbn&gt;&lt;accession-num&gt;2746132&lt;/accession-num&gt;&lt;urls&gt;&lt;related-urls&gt;&lt;url&gt;http://www.ncbi.nlm.nih.gov/pubmed/2746132&lt;/url&gt;&lt;/related-urls&gt;&lt;/urls&gt;&lt;language&gt;eng&lt;/language&gt;&lt;/record&gt;&lt;/Cite&gt;&lt;/EndNote&gt;</w:instrText>
      </w:r>
      <w:r w:rsidR="00F90654" w:rsidRPr="009D0C8E">
        <w:fldChar w:fldCharType="separate"/>
      </w:r>
      <w:r w:rsidR="00F90654" w:rsidRPr="009D0C8E">
        <w:rPr>
          <w:noProof/>
          <w:vertAlign w:val="superscript"/>
        </w:rPr>
        <w:t>[</w:t>
      </w:r>
      <w:hyperlink w:anchor="_ENREF_31" w:tooltip="Lestar, 1989 #425" w:history="1">
        <w:r w:rsidR="00F90654" w:rsidRPr="009D0C8E">
          <w:rPr>
            <w:noProof/>
            <w:vertAlign w:val="superscript"/>
          </w:rPr>
          <w:t>31</w:t>
        </w:r>
      </w:hyperlink>
      <w:r w:rsidR="00F90654" w:rsidRPr="009D0C8E">
        <w:rPr>
          <w:noProof/>
          <w:vertAlign w:val="superscript"/>
        </w:rPr>
        <w:t>]</w:t>
      </w:r>
      <w:r w:rsidR="00F90654" w:rsidRPr="009D0C8E">
        <w:fldChar w:fldCharType="end"/>
      </w:r>
      <w:r w:rsidRPr="009D0C8E">
        <w:t xml:space="preserve">. While the basic design is beneficial, deviations from it </w:t>
      </w:r>
      <w:r w:rsidRPr="009D0C8E">
        <w:lastRenderedPageBreak/>
        <w:t>may quickly flaw their impact, for example if the hemorrhoids either start to protrude or are s</w:t>
      </w:r>
      <w:r w:rsidR="000E0C71">
        <w:t>urgically removed</w:t>
      </w:r>
      <w:r w:rsidR="000E0C71">
        <w:rPr>
          <w:rFonts w:hint="eastAsia"/>
          <w:lang w:eastAsia="zh-CN"/>
        </w:rPr>
        <w:t>;</w:t>
      </w:r>
      <w:r w:rsidR="00F90654" w:rsidRPr="009D0C8E">
        <w:rPr>
          <w:rFonts w:hint="eastAsia"/>
          <w:lang w:eastAsia="zh-CN"/>
        </w:rPr>
        <w:t xml:space="preserve"> </w:t>
      </w:r>
      <w:r w:rsidR="000E0C71" w:rsidRPr="009D0C8E">
        <w:rPr>
          <w:lang w:eastAsia="zh-CN"/>
        </w:rPr>
        <w:t xml:space="preserve">and </w:t>
      </w:r>
      <w:r w:rsidR="00F90654" w:rsidRPr="009D0C8E">
        <w:rPr>
          <w:rFonts w:hint="eastAsia"/>
          <w:lang w:eastAsia="zh-CN"/>
        </w:rPr>
        <w:t>(</w:t>
      </w:r>
      <w:r w:rsidR="000E0C71">
        <w:rPr>
          <w:rFonts w:hint="eastAsia"/>
          <w:lang w:eastAsia="zh-CN"/>
        </w:rPr>
        <w:t>4</w:t>
      </w:r>
      <w:r w:rsidR="00F90654" w:rsidRPr="009D0C8E">
        <w:rPr>
          <w:rFonts w:hint="eastAsia"/>
          <w:lang w:eastAsia="zh-CN"/>
        </w:rPr>
        <w:t xml:space="preserve">) </w:t>
      </w:r>
      <w:r w:rsidRPr="009D0C8E">
        <w:t xml:space="preserve">Configuration of anal canal: In order to </w:t>
      </w:r>
      <w:r w:rsidR="00AE4397" w:rsidRPr="009D0C8E">
        <w:t>achieve a sufficient closure</w:t>
      </w:r>
      <w:r w:rsidRPr="009D0C8E">
        <w:t xml:space="preserve">, the mechanism needs an unhindered ability to generate </w:t>
      </w:r>
      <w:r w:rsidR="00AE4397" w:rsidRPr="009D0C8E">
        <w:t xml:space="preserve">a </w:t>
      </w:r>
      <w:r w:rsidR="007509C3" w:rsidRPr="009D0C8E">
        <w:t>strong enough</w:t>
      </w:r>
      <w:r w:rsidR="00AE4397" w:rsidRPr="009D0C8E">
        <w:t xml:space="preserve"> radial force with </w:t>
      </w:r>
      <w:r w:rsidRPr="009D0C8E">
        <w:t xml:space="preserve">adequate and concentric pressure </w:t>
      </w:r>
      <w:r w:rsidR="00A43CB0" w:rsidRPr="009D0C8E">
        <w:t>values, which</w:t>
      </w:r>
      <w:r w:rsidRPr="009D0C8E">
        <w:t xml:space="preserve"> are </w:t>
      </w:r>
      <w:r w:rsidR="00AE4397" w:rsidRPr="009D0C8E">
        <w:t xml:space="preserve">translated </w:t>
      </w:r>
      <w:r w:rsidR="007509C3" w:rsidRPr="009D0C8E">
        <w:t xml:space="preserve">to </w:t>
      </w:r>
      <w:r w:rsidR="00AE4397" w:rsidRPr="009D0C8E">
        <w:t xml:space="preserve">and </w:t>
      </w:r>
      <w:r w:rsidRPr="009D0C8E">
        <w:t xml:space="preserve">distributed over a sufficient length of the anal canal (so called high-pressure zone). </w:t>
      </w:r>
      <w:r w:rsidR="00FD0676" w:rsidRPr="009D0C8E">
        <w:t>Altered texture or g</w:t>
      </w:r>
      <w:r w:rsidR="003A30AE" w:rsidRPr="009D0C8E">
        <w:t>ross or f</w:t>
      </w:r>
      <w:r w:rsidRPr="009D0C8E">
        <w:t xml:space="preserve">ocal structural deformities of the </w:t>
      </w:r>
      <w:r w:rsidR="00FD0676" w:rsidRPr="009D0C8E">
        <w:t>ano-perineal configuration (</w:t>
      </w:r>
      <w:r w:rsidR="00FD0676" w:rsidRPr="009D0C8E">
        <w:rPr>
          <w:i/>
        </w:rPr>
        <w:t>e.g.</w:t>
      </w:r>
      <w:r w:rsidR="00F90654" w:rsidRPr="009D0C8E">
        <w:rPr>
          <w:rFonts w:hint="eastAsia"/>
          <w:i/>
          <w:lang w:eastAsia="zh-CN"/>
        </w:rPr>
        <w:t>,</w:t>
      </w:r>
      <w:r w:rsidR="00FD0676" w:rsidRPr="009D0C8E">
        <w:t xml:space="preserve"> rigid scar</w:t>
      </w:r>
      <w:r w:rsidR="00D206A6" w:rsidRPr="009D0C8E">
        <w:t>r</w:t>
      </w:r>
      <w:r w:rsidR="00FD0676" w:rsidRPr="009D0C8E">
        <w:t xml:space="preserve">ing, cloaca, or a </w:t>
      </w:r>
      <w:r w:rsidRPr="009D0C8E">
        <w:t>keyhole deformity) can be cause to significant symptoms</w:t>
      </w:r>
      <w:r w:rsidR="003A30AE" w:rsidRPr="009D0C8E">
        <w:t xml:space="preserve">. The latter </w:t>
      </w:r>
      <w:r w:rsidR="005D1446" w:rsidRPr="009D0C8E">
        <w:t xml:space="preserve">may result from </w:t>
      </w:r>
      <w:r w:rsidR="003A30AE" w:rsidRPr="009D0C8E">
        <w:t xml:space="preserve">previous anorectal surgery and </w:t>
      </w:r>
      <w:r w:rsidR="00824E21" w:rsidRPr="009D0C8E">
        <w:t xml:space="preserve">- </w:t>
      </w:r>
      <w:r w:rsidRPr="009D0C8E">
        <w:t xml:space="preserve">despite a seemingly normal </w:t>
      </w:r>
      <w:r w:rsidR="005D1446" w:rsidRPr="009D0C8E">
        <w:t xml:space="preserve">anal </w:t>
      </w:r>
      <w:r w:rsidRPr="009D0C8E">
        <w:t xml:space="preserve">pressure profile </w:t>
      </w:r>
      <w:r w:rsidR="00824E21" w:rsidRPr="009D0C8E">
        <w:t xml:space="preserve">- </w:t>
      </w:r>
      <w:r w:rsidR="003A30AE" w:rsidRPr="009D0C8E">
        <w:t xml:space="preserve">may be associated with </w:t>
      </w:r>
      <w:r w:rsidR="005D1446" w:rsidRPr="009D0C8E">
        <w:t xml:space="preserve">fecal </w:t>
      </w:r>
      <w:r w:rsidR="003A30AE" w:rsidRPr="009D0C8E">
        <w:t xml:space="preserve">leakage </w:t>
      </w:r>
      <w:r w:rsidRPr="009D0C8E">
        <w:t>as capillary forces allow particularly liquid stool components to find their way out</w:t>
      </w:r>
      <w:r w:rsidR="003A30AE" w:rsidRPr="009D0C8E">
        <w:t xml:space="preserve"> (Figure </w:t>
      </w:r>
      <w:r w:rsidR="007B3AE8" w:rsidRPr="009D0C8E">
        <w:t>2</w:t>
      </w:r>
      <w:r w:rsidR="003A30AE" w:rsidRPr="009D0C8E">
        <w:t>)</w:t>
      </w:r>
      <w:r w:rsidRPr="009D0C8E">
        <w:t>. A prolapse of hemorrhoids or the rectum does not only stretch out the sphincter complex and pelvic floor muscles and effectively prevents it from closing</w:t>
      </w:r>
      <w:r w:rsidR="00D57AD0" w:rsidRPr="009D0C8E">
        <w:t xml:space="preserve"> </w:t>
      </w:r>
      <w:r w:rsidR="00A71D11" w:rsidRPr="009D0C8E">
        <w:t xml:space="preserve">the aperture </w:t>
      </w:r>
      <w:r w:rsidRPr="009D0C8E">
        <w:t>("shoe in the door")</w:t>
      </w:r>
      <w:r w:rsidR="005D1446" w:rsidRPr="009D0C8E">
        <w:t>;</w:t>
      </w:r>
      <w:r w:rsidRPr="009D0C8E">
        <w:t xml:space="preserve"> it also dislocates and everts the crucial sensing zone of the anal canal such that feedback about arriving stool comes too late or not at all.</w:t>
      </w:r>
    </w:p>
    <w:p w14:paraId="616251FC" w14:textId="77777777" w:rsidR="005F4DAF" w:rsidRPr="009D0C8E" w:rsidRDefault="005F4DAF" w:rsidP="009D0C8E">
      <w:pPr>
        <w:ind w:firstLineChars="0" w:firstLine="0"/>
      </w:pPr>
    </w:p>
    <w:p w14:paraId="13F02D15" w14:textId="6B31B5C4" w:rsidR="005F4DAF" w:rsidRPr="009D0C8E" w:rsidRDefault="005F4DAF" w:rsidP="009D0C8E">
      <w:pPr>
        <w:pStyle w:val="Subtitle"/>
        <w:ind w:firstLineChars="0" w:firstLine="0"/>
        <w:rPr>
          <w:b/>
          <w:lang w:eastAsia="zh-CN"/>
        </w:rPr>
      </w:pPr>
      <w:r w:rsidRPr="009D0C8E">
        <w:rPr>
          <w:b/>
        </w:rPr>
        <w:t>Stool quali</w:t>
      </w:r>
      <w:r w:rsidR="00F90654" w:rsidRPr="009D0C8E">
        <w:rPr>
          <w:b/>
        </w:rPr>
        <w:t>ty and propulsive force</w:t>
      </w:r>
    </w:p>
    <w:p w14:paraId="7FFE2DC1" w14:textId="77777777" w:rsidR="005F4DAF" w:rsidRPr="009D0C8E" w:rsidRDefault="005F4DAF" w:rsidP="009D0C8E">
      <w:pPr>
        <w:ind w:firstLineChars="0" w:firstLine="0"/>
        <w:rPr>
          <w:rFonts w:eastAsia="Calibri" w:cs="Calibri"/>
        </w:rPr>
      </w:pPr>
      <w:r w:rsidRPr="009D0C8E">
        <w:t>Formed stool is generally easier to control than liquids or gas (even for a perfectly intact anatomy).</w:t>
      </w:r>
    </w:p>
    <w:p w14:paraId="552E4EFB" w14:textId="77777777" w:rsidR="005F4DAF" w:rsidRPr="009D0C8E" w:rsidRDefault="005F4DAF" w:rsidP="009D0C8E">
      <w:pPr>
        <w:rPr>
          <w:rFonts w:eastAsia="Calibri" w:cs="Calibri"/>
        </w:rPr>
      </w:pPr>
      <w:r w:rsidRPr="009D0C8E">
        <w:t>Stool load and extent of gas production: An increase in either one is paralleled by a surge of the</w:t>
      </w:r>
      <w:r w:rsidRPr="009D0C8E">
        <w:rPr>
          <w:rFonts w:eastAsia="Calibri" w:cs="Calibri"/>
        </w:rPr>
        <w:t xml:space="preserve"> pressure in the rectum and the resulting</w:t>
      </w:r>
      <w:r w:rsidRPr="009D0C8E">
        <w:t xml:space="preserve"> force onto the anal canal. Particularly, when the sphincter resistance is weakened, the increased stool load (for example secondary to supplemental fiber intake) induces a higher probability of accidents. Furthermore, increased gas production often results in higher awareness and reduced self-consciousness.</w:t>
      </w:r>
    </w:p>
    <w:p w14:paraId="6C98D56A" w14:textId="77777777" w:rsidR="005F4DAF" w:rsidRPr="009D0C8E" w:rsidRDefault="005F4DAF" w:rsidP="009D0C8E">
      <w:pPr>
        <w:rPr>
          <w:rFonts w:eastAsia="Calibri" w:cs="Calibri"/>
        </w:rPr>
      </w:pPr>
      <w:r w:rsidRPr="009D0C8E">
        <w:t>Increased propulsive axial forces: Diarrhea (for example as part of IBS or IBD) not only results in an unfavorable change of the stool consistency but often is associated with a more forceful propulsive wave that further challenges the sphincter complex.</w:t>
      </w:r>
    </w:p>
    <w:p w14:paraId="5DC7BB5E" w14:textId="77777777" w:rsidR="00F90654" w:rsidRPr="009D0C8E" w:rsidRDefault="00F90654" w:rsidP="009D0C8E">
      <w:pPr>
        <w:pStyle w:val="Subtitle"/>
        <w:ind w:firstLineChars="0" w:firstLine="0"/>
        <w:rPr>
          <w:lang w:eastAsia="zh-CN"/>
        </w:rPr>
      </w:pPr>
    </w:p>
    <w:p w14:paraId="388C94CA" w14:textId="05BE33D2" w:rsidR="00202C79" w:rsidRPr="009D0C8E" w:rsidRDefault="005F4DAF" w:rsidP="009D0C8E">
      <w:pPr>
        <w:pStyle w:val="Subtitle"/>
        <w:ind w:firstLineChars="0" w:firstLine="0"/>
        <w:rPr>
          <w:b/>
          <w:lang w:eastAsia="zh-CN"/>
        </w:rPr>
      </w:pPr>
      <w:r w:rsidRPr="009D0C8E">
        <w:rPr>
          <w:b/>
        </w:rPr>
        <w:t>Rec</w:t>
      </w:r>
      <w:r w:rsidR="008D4C8D" w:rsidRPr="009D0C8E">
        <w:rPr>
          <w:b/>
        </w:rPr>
        <w:t xml:space="preserve">tal capacity and compliance </w:t>
      </w:r>
      <w:r w:rsidR="00096847" w:rsidRPr="009D0C8E">
        <w:rPr>
          <w:b/>
        </w:rPr>
        <w:t>(reservoir function)</w:t>
      </w:r>
    </w:p>
    <w:p w14:paraId="2A337115" w14:textId="20D04346" w:rsidR="005F4DAF" w:rsidRPr="009D0C8E" w:rsidRDefault="005F4DAF" w:rsidP="009D0C8E">
      <w:pPr>
        <w:ind w:firstLineChars="0" w:firstLine="0"/>
        <w:rPr>
          <w:lang w:eastAsia="zh-CN"/>
        </w:rPr>
      </w:pPr>
      <w:r w:rsidRPr="009D0C8E">
        <w:lastRenderedPageBreak/>
        <w:t>The normal rectum combines an adequate low-pressure space with the ability of an orderly axial propulsion to allow for accumulation and storage of feces until a coordinated and ideally complete evacuation is desired and effectuated</w:t>
      </w:r>
      <w:r w:rsidR="00276EB2" w:rsidRPr="009D0C8E">
        <w:fldChar w:fldCharType="begin"/>
      </w:r>
      <w:r w:rsidR="00276EB2" w:rsidRPr="009D0C8E">
        <w:instrText xml:space="preserve"> ADDIN EN.CITE &lt;EndNote&gt;&lt;Cite&gt;&lt;Author&gt;Kaiser&lt;/Author&gt;&lt;Year&gt;2009&lt;/Year&gt;&lt;RecNum&gt;332&lt;/RecNum&gt;&lt;DisplayText&gt;&lt;style face="superscript"&gt;[4]&lt;/style&gt;&lt;/DisplayText&gt;&lt;record&gt;&lt;rec-number&gt;332&lt;/rec-number&gt;&lt;foreign-keys&gt;&lt;key app="EN" db-id="w9eep2t0psdrwse0sxov5a9vvazprzrxarr0"&gt;332&lt;/key&gt;&lt;/foreign-keys&gt;&lt;ref-type name="Web Page"&gt;12&lt;/ref-type&gt;&lt;contributors&gt;&lt;authors&gt;&lt;author&gt;Kaiser, A. M.&lt;/author&gt;&lt;/authors&gt;&lt;/contributors&gt;&lt;titles&gt;&lt;title&gt;McGraw-Hill Manual: Colorectal Surgery&lt;/title&gt;&lt;secondary-title&gt;Access Surgery&lt;/secondary-title&gt;&lt;/titles&gt;&lt;volume&gt;2015&lt;/volume&gt;&lt;number&gt;April 12&lt;/number&gt;&lt;dates&gt;&lt;year&gt;2009&lt;/year&gt;&lt;/dates&gt;&lt;pub-location&gt;New York&lt;/pub-location&gt;&lt;publisher&gt;McGraw-Hill Medical&lt;/publisher&gt;&lt;urls&gt;&lt;related-urls&gt;&lt;url&gt;http://accesssurgery.com/resourceToc.aspx?resourceID=211&lt;/url&gt;&lt;/related-urls&gt;&lt;/urls&gt;&lt;/record&gt;&lt;/Cite&gt;&lt;/EndNote&gt;</w:instrText>
      </w:r>
      <w:r w:rsidR="00276EB2" w:rsidRPr="009D0C8E">
        <w:fldChar w:fldCharType="separate"/>
      </w:r>
      <w:r w:rsidR="00276EB2" w:rsidRPr="009D0C8E">
        <w:rPr>
          <w:noProof/>
          <w:vertAlign w:val="superscript"/>
        </w:rPr>
        <w:t>[</w:t>
      </w:r>
      <w:hyperlink w:anchor="_ENREF_4" w:tooltip="Kaiser, 2009 #332" w:history="1">
        <w:r w:rsidR="00276EB2" w:rsidRPr="009D0C8E">
          <w:rPr>
            <w:noProof/>
            <w:vertAlign w:val="superscript"/>
          </w:rPr>
          <w:t>4</w:t>
        </w:r>
      </w:hyperlink>
      <w:r w:rsidR="00276EB2" w:rsidRPr="009D0C8E">
        <w:rPr>
          <w:noProof/>
          <w:vertAlign w:val="superscript"/>
        </w:rPr>
        <w:t>]</w:t>
      </w:r>
      <w:r w:rsidR="00276EB2" w:rsidRPr="009D0C8E">
        <w:fldChar w:fldCharType="end"/>
      </w:r>
      <w:r w:rsidRPr="009D0C8E">
        <w:t>. Parameters that are important in this context include</w:t>
      </w:r>
      <w:r w:rsidR="00F90654" w:rsidRPr="009D0C8E">
        <w:fldChar w:fldCharType="begin">
          <w:fldData xml:space="preserve">PEVuZE5vdGU+PENpdGU+PEF1dGhvcj5GZWx0LUJlcnNtYTwvQXV0aG9yPjxZZWFyPjIwMDA8L1ll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</w:fldData>
        </w:fldChar>
      </w:r>
      <w:r w:rsidR="00F90654" w:rsidRPr="009D0C8E">
        <w:instrText xml:space="preserve"> ADDIN EN.CITE </w:instrText>
      </w:r>
      <w:r w:rsidR="00F90654" w:rsidRPr="009D0C8E">
        <w:fldChar w:fldCharType="begin">
          <w:fldData xml:space="preserve">PEVuZE5vdGU+PENpdGU+PEF1dGhvcj5GZWx0LUJlcnNtYTwvQXV0aG9yPjxZZWFyPjIwMDA8L1ll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32" w:tooltip="Felt-Bersma, 2000 #454" w:history="1">
        <w:r w:rsidR="00F90654" w:rsidRPr="009D0C8E">
          <w:rPr>
            <w:noProof/>
            <w:vertAlign w:val="superscript"/>
          </w:rPr>
          <w:t>32</w:t>
        </w:r>
      </w:hyperlink>
      <w:r w:rsidR="00F90654" w:rsidRPr="009D0C8E">
        <w:rPr>
          <w:noProof/>
          <w:vertAlign w:val="superscript"/>
        </w:rPr>
        <w:t>]</w:t>
      </w:r>
      <w:r w:rsidR="00F90654" w:rsidRPr="009D0C8E">
        <w:fldChar w:fldCharType="end"/>
      </w:r>
      <w:r w:rsidRPr="009D0C8E">
        <w:t>:</w:t>
      </w:r>
      <w:r w:rsidR="00F90654" w:rsidRPr="009D0C8E">
        <w:t xml:space="preserve"> </w:t>
      </w:r>
      <w:r w:rsidR="00F90654" w:rsidRPr="009D0C8E">
        <w:rPr>
          <w:rFonts w:hint="eastAsia"/>
          <w:lang w:eastAsia="zh-CN"/>
        </w:rPr>
        <w:t xml:space="preserve">(1) </w:t>
      </w:r>
      <w:r w:rsidR="008D4C8D" w:rsidRPr="009D0C8E">
        <w:t>Rectal capacity: parameter to reflect the o</w:t>
      </w:r>
      <w:r w:rsidRPr="009D0C8E">
        <w:t xml:space="preserve">verall size of </w:t>
      </w:r>
      <w:r w:rsidR="008D4C8D" w:rsidRPr="009D0C8E">
        <w:t>the reservoir whereby a</w:t>
      </w:r>
      <w:r w:rsidRPr="009D0C8E">
        <w:t xml:space="preserve"> more spacious reservoir allows for </w:t>
      </w:r>
      <w:r w:rsidR="008D4C8D" w:rsidRPr="009D0C8E">
        <w:t xml:space="preserve">storage of </w:t>
      </w:r>
      <w:r w:rsidRPr="009D0C8E">
        <w:t xml:space="preserve">more </w:t>
      </w:r>
      <w:r w:rsidR="008D4C8D" w:rsidRPr="009D0C8E">
        <w:t>stool</w:t>
      </w:r>
      <w:r w:rsidRPr="009D0C8E">
        <w:t>, but too large of a reservoir (for example, megarectum or excessive size of a J-pouch) may lead to ineffective evacuation (stool clustering)</w:t>
      </w:r>
      <w:r w:rsidR="00B56D71">
        <w:rPr>
          <w:rFonts w:hint="eastAsia"/>
          <w:lang w:eastAsia="zh-CN"/>
        </w:rPr>
        <w:t>;</w:t>
      </w:r>
      <w:r w:rsidR="00F90654" w:rsidRPr="009D0C8E">
        <w:rPr>
          <w:rFonts w:hint="eastAsia"/>
          <w:lang w:eastAsia="zh-CN"/>
        </w:rPr>
        <w:t xml:space="preserve"> (2) </w:t>
      </w:r>
      <w:r w:rsidR="008D4C8D" w:rsidRPr="009D0C8E">
        <w:t>Rectal compliance: parameter to reflect the d</w:t>
      </w:r>
      <w:r w:rsidRPr="009D0C8E">
        <w:t>istensibility</w:t>
      </w:r>
      <w:r w:rsidR="008D4C8D" w:rsidRPr="009D0C8E">
        <w:t xml:space="preserve"> of the rectal wall</w:t>
      </w:r>
      <w:r w:rsidRPr="009D0C8E">
        <w:t xml:space="preserve">, </w:t>
      </w:r>
      <w:r w:rsidRPr="009D0C8E">
        <w:rPr>
          <w:i/>
        </w:rPr>
        <w:t>i.e.</w:t>
      </w:r>
      <w:r w:rsidR="00B56D71">
        <w:t xml:space="preserve"> the ratio of Δvolume/Δpressure</w:t>
      </w:r>
      <w:r w:rsidR="00B56D71">
        <w:rPr>
          <w:rFonts w:hint="eastAsia"/>
          <w:lang w:eastAsia="zh-CN"/>
        </w:rPr>
        <w:t xml:space="preserve">; and </w:t>
      </w:r>
      <w:r w:rsidR="00F90654" w:rsidRPr="009D0C8E">
        <w:rPr>
          <w:rFonts w:hint="eastAsia"/>
          <w:lang w:eastAsia="zh-CN"/>
        </w:rPr>
        <w:t xml:space="preserve">(3) </w:t>
      </w:r>
      <w:r w:rsidRPr="009D0C8E">
        <w:t>Layout and configuration of the original rectum (</w:t>
      </w:r>
      <w:r w:rsidR="00B83DE1" w:rsidRPr="009D0C8E">
        <w:rPr>
          <w:i/>
        </w:rPr>
        <w:t>e.g.</w:t>
      </w:r>
      <w:r w:rsidRPr="009D0C8E">
        <w:t>, absence of pelvic organ descent and prolapse, kinking, enterocele, rectocele) or of a post-surgical neo-reservoir (</w:t>
      </w:r>
      <w:r w:rsidRPr="009D0C8E">
        <w:rPr>
          <w:i/>
        </w:rPr>
        <w:t>e.g.</w:t>
      </w:r>
      <w:r w:rsidR="00291042">
        <w:rPr>
          <w:rFonts w:hint="eastAsia"/>
          <w:i/>
          <w:lang w:eastAsia="zh-CN"/>
        </w:rPr>
        <w:t>,</w:t>
      </w:r>
      <w:r w:rsidRPr="009D0C8E">
        <w:t xml:space="preserve"> J-pouch </w:t>
      </w:r>
      <w:r w:rsidRPr="00291042">
        <w:rPr>
          <w:i/>
        </w:rPr>
        <w:t>vs</w:t>
      </w:r>
      <w:r w:rsidRPr="009D0C8E">
        <w:t xml:space="preserve"> straight anastomosis).</w:t>
      </w:r>
    </w:p>
    <w:p w14:paraId="1285FF22" w14:textId="298FC593" w:rsidR="005F4DAF" w:rsidRPr="009D0C8E" w:rsidRDefault="005F4DAF" w:rsidP="009D0C8E">
      <w:pPr>
        <w:rPr>
          <w:lang w:eastAsia="zh-CN"/>
        </w:rPr>
      </w:pPr>
      <w:r w:rsidRPr="009D0C8E">
        <w:t xml:space="preserve">Pelvic organ descent and prolapse represent a frequent degenerative pathology disproportionally affecting women. The positional instability of the pelvic structures with ineffective initiation and completion of defecation (and/or urine voiding) over time </w:t>
      </w:r>
      <w:r w:rsidR="00631A77" w:rsidRPr="009D0C8E">
        <w:t xml:space="preserve">may </w:t>
      </w:r>
      <w:r w:rsidRPr="009D0C8E">
        <w:t xml:space="preserve">result in a functionally reduced reservoir and potentially and more frequent and undesired evacuations. It is of note that IBS </w:t>
      </w:r>
      <w:r w:rsidR="008D4C8D" w:rsidRPr="009D0C8E">
        <w:t xml:space="preserve">is characterized by </w:t>
      </w:r>
      <w:r w:rsidRPr="009D0C8E">
        <w:t xml:space="preserve">a </w:t>
      </w:r>
      <w:r w:rsidR="008D4C8D" w:rsidRPr="009D0C8E">
        <w:t xml:space="preserve">typically </w:t>
      </w:r>
      <w:r w:rsidRPr="009D0C8E">
        <w:t>reduced volume tolerance and hence capacity</w:t>
      </w:r>
      <w:r w:rsidR="00631A77" w:rsidRPr="009D0C8E">
        <w:t>, however in contrast to structural problems the</w:t>
      </w:r>
      <w:r w:rsidR="00F90654" w:rsidRPr="009D0C8E">
        <w:rPr>
          <w:rFonts w:hint="eastAsia"/>
          <w:lang w:eastAsia="zh-CN"/>
        </w:rPr>
        <w:t xml:space="preserve"> </w:t>
      </w:r>
      <w:r w:rsidRPr="009D0C8E">
        <w:t xml:space="preserve">rectal compliance </w:t>
      </w:r>
      <w:r w:rsidR="00631A77" w:rsidRPr="009D0C8E">
        <w:t xml:space="preserve">remains normal </w:t>
      </w:r>
      <w:r w:rsidRPr="009D0C8E">
        <w:t xml:space="preserve">(increased </w:t>
      </w:r>
      <w:r w:rsidR="008D4C8D" w:rsidRPr="009D0C8E">
        <w:t xml:space="preserve">visceral </w:t>
      </w:r>
      <w:r w:rsidRPr="009D0C8E">
        <w:t>sensitivity but absence of structural problem)</w:t>
      </w:r>
      <w:r w:rsidR="00F90654" w:rsidRPr="009D0C8E">
        <w:fldChar w:fldCharType="begin">
          <w:fldData xml:space="preserve">PEVuZE5vdGU+PENpdGU+PEF1dGhvcj5aYXI8L0F1dGhvcj48WWVhcj4yMDA2PC9ZZWFyPjxSZWNO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</w:fldData>
        </w:fldChar>
      </w:r>
      <w:r w:rsidR="00F90654" w:rsidRPr="009D0C8E">
        <w:instrText xml:space="preserve"> ADDIN EN.CITE </w:instrText>
      </w:r>
      <w:r w:rsidR="00F90654" w:rsidRPr="009D0C8E">
        <w:fldChar w:fldCharType="begin">
          <w:fldData xml:space="preserve">PEVuZE5vdGU+PENpdGU+PEF1dGhvcj5aYXI8L0F1dGhvcj48WWVhcj4yMDA2PC9ZZWFyPjxSZWNO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33" w:tooltip="Zar, 2006 #443" w:history="1">
        <w:r w:rsidR="00F90654" w:rsidRPr="009D0C8E">
          <w:rPr>
            <w:noProof/>
            <w:vertAlign w:val="superscript"/>
          </w:rPr>
          <w:t>33</w:t>
        </w:r>
      </w:hyperlink>
      <w:r w:rsidR="00F90654" w:rsidRPr="009D0C8E">
        <w:rPr>
          <w:noProof/>
          <w:vertAlign w:val="superscript"/>
        </w:rPr>
        <w:t>]</w:t>
      </w:r>
      <w:r w:rsidR="00F90654" w:rsidRPr="009D0C8E">
        <w:fldChar w:fldCharType="end"/>
      </w:r>
      <w:r w:rsidRPr="009D0C8E">
        <w:t>. Last but not least, an impaired reservoir function with decreased size and compliance is commonly seen after previous rectal surgery (</w:t>
      </w:r>
      <w:r w:rsidRPr="009D0C8E">
        <w:rPr>
          <w:i/>
        </w:rPr>
        <w:t>e.g.</w:t>
      </w:r>
      <w:r w:rsidR="007E1CC3">
        <w:rPr>
          <w:rFonts w:hint="eastAsia"/>
          <w:i/>
          <w:lang w:eastAsia="zh-CN"/>
        </w:rPr>
        <w:t>,</w:t>
      </w:r>
      <w:r w:rsidRPr="009D0C8E">
        <w:t xml:space="preserve"> LAR), pelvic radiation, or in the presence of tumors, strictures, or ongoing rectal wall inflammation (IBD, abscess, </w:t>
      </w:r>
      <w:r w:rsidR="00B83DE1" w:rsidRPr="009D0C8E">
        <w:rPr>
          <w:i/>
        </w:rPr>
        <w:t>etc</w:t>
      </w:r>
      <w:r w:rsidR="00B83DE1" w:rsidRPr="009D0C8E">
        <w:t>.</w:t>
      </w:r>
      <w:r w:rsidRPr="009D0C8E">
        <w:t xml:space="preserve">). Management strategies including surgical efforts to overcome some of these negative impacts by neoadjuvant rather than adjuvant radiation or by creation of a lower pressure reservoir (J-pouch, transverse coloplasty) may result in a short-term benefit with reduced urgency and frequency but in the long run level out and may even be </w:t>
      </w:r>
      <w:r w:rsidR="00A43CB0" w:rsidRPr="009D0C8E">
        <w:t>associated</w:t>
      </w:r>
      <w:r w:rsidRPr="009D0C8E">
        <w:t xml:space="preserve"> with fecal clustering</w:t>
      </w:r>
      <w:r w:rsidR="00F90654" w:rsidRPr="009D0C8E">
        <w:fldChar w:fldCharType="begin">
          <w:fldData xml:space="preserve">PEVuZE5vdGU+PENpdGU+PEF1dGhvcj5GYXppbzwvQXV0aG9yPjxZZWFyPjIwMDc8L1llYXI+PFJl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E3NzE3NDUyPC91
cmw+PC9yZWxhdGVkLXVybHM+PC91cmxzPjxjdXN0b20yPjE5NTkzNDQ8L2N1c3RvbTI+PGVsZWN0
cm9uaWMtcmVzb3VyY2UtbnVtPjEwLjEwOTcvU0xBLjBiMDEzZTMxODE0ODU2MTc8L2VsZWN0cm9u
aWMtcmVzb3VyY2UtbnVtPjxsYW5ndWFnZT5lbmc8L2xhbmd1YWdlPjwvcmVjb3JkPjwvQ2l0ZT48
L0VuZE5vdGU+AG==
</w:fldData>
        </w:fldChar>
      </w:r>
      <w:r w:rsidR="00F90654" w:rsidRPr="009D0C8E">
        <w:instrText xml:space="preserve"> ADDIN EN.CITE </w:instrText>
      </w:r>
      <w:r w:rsidR="00F90654" w:rsidRPr="009D0C8E">
        <w:fldChar w:fldCharType="begin">
          <w:fldData xml:space="preserve">PEVuZE5vdGU+PENpdGU+PEF1dGhvcj5GYXppbzwvQXV0aG9yPjxZZWFyPjIwMDc8L1llYXI+PFJl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E3NzE3NDUyPC91
cmw+PC9yZWxhdGVkLXVybHM+PC91cmxzPjxjdXN0b20yPjE5NTkzNDQ8L2N1c3RvbTI+PGVsZWN0
cm9uaWMtcmVzb3VyY2UtbnVtPjEwLjEwOTcvU0xBLjBiMDEzZTMxODE0ODU2MTc8L2VsZWN0cm9u
aWMtcmVzb3VyY2UtbnVtPjxsYW5ndWFnZT5lbmc8L2xhbmd1YWdlPjwvcmVjb3JkPjwvQ2l0ZT48
L0VuZE5vdGU+AG==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34" w:tooltip="Fazio, 2007 #478" w:history="1">
        <w:r w:rsidR="00F90654" w:rsidRPr="009D0C8E">
          <w:rPr>
            <w:noProof/>
            <w:vertAlign w:val="superscript"/>
          </w:rPr>
          <w:t>34</w:t>
        </w:r>
      </w:hyperlink>
      <w:r w:rsidR="00F90654" w:rsidRPr="009D0C8E">
        <w:rPr>
          <w:noProof/>
          <w:vertAlign w:val="superscript"/>
        </w:rPr>
        <w:t>]</w:t>
      </w:r>
      <w:r w:rsidR="00F90654" w:rsidRPr="009D0C8E">
        <w:fldChar w:fldCharType="end"/>
      </w:r>
      <w:r w:rsidRPr="009D0C8E">
        <w:t>.</w:t>
      </w:r>
    </w:p>
    <w:p w14:paraId="39998049" w14:textId="77777777" w:rsidR="005F4DAF" w:rsidRPr="009D0C8E" w:rsidRDefault="005F4DAF" w:rsidP="009D0C8E">
      <w:pPr>
        <w:ind w:firstLineChars="0" w:firstLine="0"/>
      </w:pPr>
    </w:p>
    <w:p w14:paraId="50DB4E8E" w14:textId="363725B6" w:rsidR="005F4DAF" w:rsidRPr="009D0C8E" w:rsidRDefault="005F4DAF" w:rsidP="009D0C8E">
      <w:pPr>
        <w:pStyle w:val="Subtitle"/>
        <w:ind w:firstLineChars="0" w:firstLine="0"/>
        <w:rPr>
          <w:b/>
          <w:lang w:eastAsia="zh-CN"/>
        </w:rPr>
      </w:pPr>
      <w:r w:rsidRPr="009D0C8E">
        <w:rPr>
          <w:b/>
        </w:rPr>
        <w:t>Neuro</w:t>
      </w:r>
      <w:r w:rsidR="00F90654" w:rsidRPr="009D0C8E">
        <w:rPr>
          <w:b/>
        </w:rPr>
        <w:t>logic sensory or motor function</w:t>
      </w:r>
    </w:p>
    <w:p w14:paraId="086175DB" w14:textId="3BEEBA59" w:rsidR="005F4DAF" w:rsidRPr="009D0C8E" w:rsidRDefault="005F4DAF" w:rsidP="009D0C8E">
      <w:pPr>
        <w:ind w:firstLineChars="0" w:firstLine="0"/>
        <w:rPr>
          <w:rFonts w:eastAsia="Calibri" w:cs="Calibri"/>
        </w:rPr>
      </w:pPr>
      <w:r w:rsidRPr="009D0C8E">
        <w:lastRenderedPageBreak/>
        <w:t xml:space="preserve">Central nervous system: Conscious (awareness) and </w:t>
      </w:r>
      <w:r w:rsidR="00A43CB0" w:rsidRPr="009D0C8E">
        <w:t>subconscious</w:t>
      </w:r>
      <w:r w:rsidR="009D0C8E" w:rsidRPr="009D0C8E">
        <w:t xml:space="preserve"> networking of</w:t>
      </w:r>
      <w:r w:rsidR="009D0C8E" w:rsidRPr="009D0C8E">
        <w:rPr>
          <w:rFonts w:hint="eastAsia"/>
          <w:lang w:eastAsia="zh-CN"/>
        </w:rPr>
        <w:t xml:space="preserve"> </w:t>
      </w:r>
      <w:r w:rsidRPr="009D0C8E">
        <w:t>information from and to the anorectum are necessary for adequate control. Possible central neurologic</w:t>
      </w:r>
      <w:r w:rsidR="00A97F3C" w:rsidRPr="009D0C8E">
        <w:t>al</w:t>
      </w:r>
      <w:r w:rsidRPr="009D0C8E">
        <w:t xml:space="preserve"> deficits include focal </w:t>
      </w:r>
      <w:r w:rsidR="00A97F3C" w:rsidRPr="009D0C8E">
        <w:t xml:space="preserve">brain </w:t>
      </w:r>
      <w:r w:rsidRPr="009D0C8E">
        <w:t xml:space="preserve">defects from stroke, tumor, trauma, or multiple sclerosis or from </w:t>
      </w:r>
      <w:r w:rsidR="00A97F3C" w:rsidRPr="009D0C8E">
        <w:t xml:space="preserve">more </w:t>
      </w:r>
      <w:r w:rsidRPr="009D0C8E">
        <w:t xml:space="preserve">diffuse brain </w:t>
      </w:r>
      <w:r w:rsidR="00A97F3C" w:rsidRPr="009D0C8E">
        <w:t xml:space="preserve">alteration </w:t>
      </w:r>
      <w:r w:rsidRPr="009D0C8E">
        <w:t>(dementia, multiple sclerosis, infection, drug-induced).</w:t>
      </w:r>
    </w:p>
    <w:p w14:paraId="1DF304FD" w14:textId="54BC7E2B" w:rsidR="005F4DAF" w:rsidRPr="009D0C8E" w:rsidRDefault="005F4DAF" w:rsidP="009D0C8E">
      <w:pPr>
        <w:rPr>
          <w:rFonts w:eastAsia="Calibri" w:cs="Calibri"/>
        </w:rPr>
      </w:pPr>
      <w:r w:rsidRPr="009D0C8E">
        <w:t xml:space="preserve">Intact peripheral nerve function: Transmission of the adequate somatic and visceral nerve input to the intestines, as well as the pelvic floor and sphincter muscle complex are </w:t>
      </w:r>
      <w:r w:rsidRPr="009D0C8E">
        <w:rPr>
          <w:rFonts w:eastAsia="Calibri" w:cs="Calibri"/>
        </w:rPr>
        <w:t xml:space="preserve">needed to allow for correct processing </w:t>
      </w:r>
      <w:r w:rsidRPr="009D0C8E">
        <w:t>of sensoriceptor information (rectal pressure, sphincter pressure) and pelvic floor function. Peripheral neuropathy may be localized (parity-induced pudendal neuropathy, pelvic radiation, post-surgical), or have a diffuse pattern as a result of diabetes mellitus or neurotoxic drugs such as some chemotherapy agents (</w:t>
      </w:r>
      <w:r w:rsidRPr="009D0C8E">
        <w:rPr>
          <w:i/>
        </w:rPr>
        <w:t>e</w:t>
      </w:r>
      <w:r w:rsidR="00F90654" w:rsidRPr="009D0C8E">
        <w:rPr>
          <w:rFonts w:hint="eastAsia"/>
          <w:i/>
          <w:lang w:eastAsia="zh-CN"/>
        </w:rPr>
        <w:t>.</w:t>
      </w:r>
      <w:r w:rsidRPr="009D0C8E">
        <w:rPr>
          <w:i/>
        </w:rPr>
        <w:t>g</w:t>
      </w:r>
      <w:r w:rsidR="00F90654" w:rsidRPr="009D0C8E">
        <w:rPr>
          <w:rFonts w:hint="eastAsia"/>
          <w:i/>
          <w:lang w:eastAsia="zh-CN"/>
        </w:rPr>
        <w:t>.</w:t>
      </w:r>
      <w:r w:rsidRPr="009D0C8E">
        <w:t>, oxaliplatin).</w:t>
      </w:r>
    </w:p>
    <w:p w14:paraId="0F131AC1" w14:textId="0EFF73C2" w:rsidR="005F4DAF" w:rsidRPr="009D0C8E" w:rsidRDefault="005F4DAF" w:rsidP="009D0C8E">
      <w:pPr>
        <w:rPr>
          <w:rFonts w:eastAsia="Calibri" w:cs="Calibri"/>
        </w:rPr>
      </w:pPr>
      <w:r w:rsidRPr="009D0C8E">
        <w:t>Functional dysfunction: Visceral hypersensitivity is the key concept behind</w:t>
      </w:r>
      <w:r w:rsidR="00F90654" w:rsidRPr="009D0C8E">
        <w:rPr>
          <w:rFonts w:hint="eastAsia"/>
          <w:lang w:eastAsia="zh-CN"/>
        </w:rPr>
        <w:t xml:space="preserve"> </w:t>
      </w:r>
      <w:r w:rsidRPr="009D0C8E">
        <w:t>IBS</w:t>
      </w:r>
      <w:r w:rsidR="00F90654" w:rsidRPr="009D0C8E">
        <w:rPr>
          <w:rFonts w:hint="eastAsia"/>
          <w:lang w:eastAsia="zh-CN"/>
        </w:rPr>
        <w:t xml:space="preserve"> </w:t>
      </w:r>
      <w:r w:rsidRPr="009D0C8E">
        <w:t>and is characterized by a number of measurable dyssensations (hypersensitivity, spasticity</w:t>
      </w:r>
      <w:r w:rsidR="00A97F3C" w:rsidRPr="009D0C8E">
        <w:t>, intensified propulsions</w:t>
      </w:r>
      <w:r w:rsidRPr="009D0C8E">
        <w:t>) in absence of any morphological correlate.</w:t>
      </w:r>
    </w:p>
    <w:p w14:paraId="40C3CB2C" w14:textId="3215561A" w:rsidR="00733555" w:rsidRPr="009D0C8E" w:rsidRDefault="00733555" w:rsidP="009D0C8E">
      <w:pPr>
        <w:ind w:firstLineChars="0" w:firstLine="0"/>
      </w:pPr>
    </w:p>
    <w:p w14:paraId="32562609" w14:textId="59E536AC" w:rsidR="00733555" w:rsidRPr="009D0C8E" w:rsidRDefault="00733555" w:rsidP="009D0C8E">
      <w:pPr>
        <w:pStyle w:val="Heading1"/>
        <w:ind w:firstLineChars="0"/>
      </w:pPr>
      <w:r w:rsidRPr="009D0C8E">
        <w:t>Symptom</w:t>
      </w:r>
      <w:r w:rsidR="004E55C8" w:rsidRPr="009D0C8E">
        <w:t xml:space="preserve"> analysis</w:t>
      </w:r>
    </w:p>
    <w:p w14:paraId="4A43A5A8" w14:textId="58115E71" w:rsidR="00A35864" w:rsidRPr="009D0C8E" w:rsidRDefault="00A35864" w:rsidP="009D0C8E">
      <w:pPr>
        <w:ind w:firstLineChars="0" w:firstLine="0"/>
        <w:rPr>
          <w:lang w:eastAsia="zh-CN"/>
        </w:rPr>
      </w:pPr>
      <w:r w:rsidRPr="009D0C8E">
        <w:t xml:space="preserve">Primary symptoms of fecal incontinence include a worsening lack of control for different rectal components, i.e. solid stool, liquid/semi-formed stool, gas. The degree of content loss is commonly quantitated as staining &lt; soilage &lt; seepage &lt; accidents. Involuntary discharge without any awareness is labeled as passive incontinence, whereas </w:t>
      </w:r>
      <w:r w:rsidR="00B83DE1" w:rsidRPr="009D0C8E">
        <w:t>accidents despite awareness and active countermeasures are</w:t>
      </w:r>
      <w:r w:rsidRPr="009D0C8E">
        <w:t xml:space="preserve"> called urge incontinence. Some patients may report a reduced sensation for arriving stool, a reduced urge-suppressing capacity, and hence a dramatically shortened maximal deferability (“time to bathroom”). It is important to explore and recognize individual variations in relation to other extrinsic factors such as daytime versus nighttime, phy</w:t>
      </w:r>
      <w:r w:rsidR="00F90654" w:rsidRPr="009D0C8E">
        <w:t>sical activity, or food intake.</w:t>
      </w:r>
    </w:p>
    <w:p w14:paraId="20370476" w14:textId="77777777" w:rsidR="00A35864" w:rsidRPr="009D0C8E" w:rsidRDefault="00A35864" w:rsidP="009D0C8E">
      <w:r w:rsidRPr="009D0C8E">
        <w:t xml:space="preserve">Secondary symptoms of fecal incontinence may develop as a result of leaking stool and include pruritus ani, perianal skin irritation, urinary tract infections, etc. In some </w:t>
      </w:r>
      <w:r w:rsidRPr="009D0C8E">
        <w:lastRenderedPageBreak/>
        <w:t>patients, these secondary symptoms may in fact be their chief complaint without noticing or acknowledging the lack of control as such.</w:t>
      </w:r>
    </w:p>
    <w:p w14:paraId="6C0E05BA" w14:textId="4C7E6F16" w:rsidR="00733555" w:rsidRPr="009D0C8E" w:rsidRDefault="00A35864" w:rsidP="009D0C8E">
      <w:r w:rsidRPr="009D0C8E">
        <w:t xml:space="preserve">Depending on the etiology, fecal incontinence may have associated symptoms which need to be actively checked with the patient such as urinary incontinence, vaginal bulging (rectocele, cystocele), prolapse (hemorrhoidal, mucosal, full-thickness rectal), rectovaginal </w:t>
      </w:r>
      <w:r w:rsidR="00A43CB0" w:rsidRPr="009D0C8E">
        <w:t>fistula</w:t>
      </w:r>
      <w:r w:rsidRPr="009D0C8E">
        <w:t>, altered bowel habits.</w:t>
      </w:r>
    </w:p>
    <w:p w14:paraId="3EF3FDA2" w14:textId="77777777" w:rsidR="00733555" w:rsidRPr="009D0C8E" w:rsidRDefault="00733555" w:rsidP="009D0C8E">
      <w:pPr>
        <w:ind w:firstLineChars="0" w:firstLine="0"/>
      </w:pPr>
    </w:p>
    <w:p w14:paraId="3155FE14" w14:textId="77777777" w:rsidR="00733555" w:rsidRPr="009D0C8E" w:rsidRDefault="00733555" w:rsidP="009D0C8E">
      <w:pPr>
        <w:pStyle w:val="Heading1"/>
        <w:ind w:firstLineChars="0"/>
      </w:pPr>
      <w:r w:rsidRPr="009D0C8E">
        <w:t>Workup</w:t>
      </w:r>
    </w:p>
    <w:p w14:paraId="5AA1B841" w14:textId="5142465A" w:rsidR="00A35864" w:rsidRPr="009D0C8E" w:rsidRDefault="00A35864" w:rsidP="009D0C8E">
      <w:pPr>
        <w:ind w:firstLineChars="0" w:firstLine="0"/>
        <w:rPr>
          <w:lang w:eastAsia="zh-CN"/>
        </w:rPr>
      </w:pPr>
      <w:r w:rsidRPr="009D0C8E">
        <w:t xml:space="preserve">A structured workup stands at the beginning of any incontinence management </w:t>
      </w:r>
      <w:r w:rsidRPr="009D0C8E">
        <w:rPr>
          <w:iCs/>
        </w:rPr>
        <w:t xml:space="preserve">(Table </w:t>
      </w:r>
      <w:r w:rsidR="00A00227" w:rsidRPr="009D0C8E">
        <w:rPr>
          <w:iCs/>
        </w:rPr>
        <w:t>3</w:t>
      </w:r>
      <w:r w:rsidRPr="009D0C8E">
        <w:rPr>
          <w:iCs/>
        </w:rPr>
        <w:t>)</w:t>
      </w:r>
      <w:r w:rsidRPr="009D0C8E">
        <w:t xml:space="preserve">. There is a need for a careful, thorough, yet sensitive history </w:t>
      </w:r>
      <w:r w:rsidR="00A43CB0" w:rsidRPr="009D0C8E">
        <w:t>in</w:t>
      </w:r>
      <w:r w:rsidRPr="009D0C8E">
        <w:t xml:space="preserve"> every patient</w:t>
      </w:r>
      <w:r w:rsidR="00F90654" w:rsidRPr="009D0C8E">
        <w:fldChar w:fldCharType="begin">
          <w:fldData xml:space="preserve">PEVuZE5vdGU+PENpdGU+PEF1dGhvcj5LYWlzZXI8L0F1dGhvcj48WWVhcj4yMDA5PC9ZZWFyPjxS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</w:fldData>
        </w:fldChar>
      </w:r>
      <w:r w:rsidR="00F90654" w:rsidRPr="009D0C8E">
        <w:instrText xml:space="preserve"> ADDIN EN.CITE </w:instrText>
      </w:r>
      <w:r w:rsidR="00F90654" w:rsidRPr="009D0C8E">
        <w:fldChar w:fldCharType="begin">
          <w:fldData xml:space="preserve">PEVuZE5vdGU+PENpdGU+PEF1dGhvcj5LYWlzZXI8L0F1dGhvcj48WWVhcj4yMDA5PC9ZZWFyPjxS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3" w:tooltip="Paquette, 2015 #206" w:history="1">
        <w:r w:rsidR="00F90654" w:rsidRPr="009D0C8E">
          <w:rPr>
            <w:noProof/>
            <w:vertAlign w:val="superscript"/>
          </w:rPr>
          <w:t>3</w:t>
        </w:r>
      </w:hyperlink>
      <w:r w:rsidR="00F90654" w:rsidRPr="009D0C8E">
        <w:rPr>
          <w:noProof/>
          <w:vertAlign w:val="superscript"/>
        </w:rPr>
        <w:t>,</w:t>
      </w:r>
      <w:hyperlink w:anchor="_ENREF_4" w:tooltip="Kaiser, 2009 #332" w:history="1">
        <w:r w:rsidR="00F90654" w:rsidRPr="009D0C8E">
          <w:rPr>
            <w:noProof/>
            <w:vertAlign w:val="superscript"/>
          </w:rPr>
          <w:t>4</w:t>
        </w:r>
      </w:hyperlink>
      <w:r w:rsidR="00F90654" w:rsidRPr="009D0C8E">
        <w:rPr>
          <w:noProof/>
          <w:vertAlign w:val="superscript"/>
        </w:rPr>
        <w:t>,</w:t>
      </w:r>
      <w:hyperlink w:anchor="_ENREF_10" w:tooltip="Alavi, 2015 #200" w:history="1">
        <w:r w:rsidR="00F90654" w:rsidRPr="009D0C8E">
          <w:rPr>
            <w:noProof/>
            <w:vertAlign w:val="superscript"/>
          </w:rPr>
          <w:t>10</w:t>
        </w:r>
      </w:hyperlink>
      <w:r w:rsidR="00F90654" w:rsidRPr="009D0C8E">
        <w:rPr>
          <w:noProof/>
          <w:vertAlign w:val="superscript"/>
        </w:rPr>
        <w:t>]</w:t>
      </w:r>
      <w:r w:rsidR="00F90654" w:rsidRPr="009D0C8E">
        <w:fldChar w:fldCharType="end"/>
      </w:r>
      <w:r w:rsidRPr="009D0C8E">
        <w:t>.</w:t>
      </w:r>
      <w:r w:rsidR="00F90654" w:rsidRPr="009D0C8E">
        <w:rPr>
          <w:rFonts w:hint="eastAsia"/>
          <w:lang w:eastAsia="zh-CN"/>
        </w:rPr>
        <w:t xml:space="preserve"> </w:t>
      </w:r>
      <w:r w:rsidRPr="009D0C8E">
        <w:t xml:space="preserve">The details are necessary to define the complaints and their impact, possible triggering or aggravating factors or events, and the time interval to the onset of symptoms. All past evaluations, treatments with response and failures, as well as the current management and day-to-day routine have to be meticulously explored and documented. Related and seemingly unrelated surgeries such as spinal surgery could be important. Further attention should focus on underlying diseases (diabetes, stroke, chemotherapy), current medications, the dynamics of bowel movements, and associated symptoms. Additional standardized and validated scoring and </w:t>
      </w:r>
      <w:r w:rsidRPr="009D0C8E">
        <w:rPr>
          <w:rFonts w:eastAsia="Calibri" w:cs="Calibri"/>
        </w:rPr>
        <w:t xml:space="preserve">quality of life </w:t>
      </w:r>
      <w:r w:rsidRPr="009D0C8E">
        <w:t>instruments are administered to define the severity and impact of the fecal incontinence</w:t>
      </w:r>
      <w:r w:rsidR="00F90654" w:rsidRPr="009D0C8E">
        <w:fldChar w:fldCharType="begin">
          <w:fldData xml:space="preserve">PEVuZE5vdGU+PENpdGU+PEF1dGhvcj5WYWl6ZXk8L0F1dGhvcj48WWVhcj4xOTk5PC9ZZWFyPjxS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</w:fldData>
        </w:fldChar>
      </w:r>
      <w:r w:rsidR="00F90654" w:rsidRPr="009D0C8E">
        <w:instrText xml:space="preserve"> ADDIN EN.CITE </w:instrText>
      </w:r>
      <w:r w:rsidR="00F90654" w:rsidRPr="009D0C8E">
        <w:fldChar w:fldCharType="begin">
          <w:fldData xml:space="preserve">PEVuZE5vdGU+PENpdGU+PEF1dGhvcj5WYWl6ZXk8L0F1dGhvcj48WWVhcj4xOTk5PC9ZZWFyPjxS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4" w:tooltip="Kaiser, 2009 #332" w:history="1">
        <w:r w:rsidR="00F90654" w:rsidRPr="009D0C8E">
          <w:rPr>
            <w:noProof/>
            <w:vertAlign w:val="superscript"/>
          </w:rPr>
          <w:t>4</w:t>
        </w:r>
      </w:hyperlink>
      <w:r w:rsidR="00F90654" w:rsidRPr="009D0C8E">
        <w:rPr>
          <w:noProof/>
          <w:vertAlign w:val="superscript"/>
        </w:rPr>
        <w:t>,</w:t>
      </w:r>
      <w:hyperlink w:anchor="_ENREF_11" w:tooltip="Vaizey, 1999 #403" w:history="1">
        <w:r w:rsidR="00F90654" w:rsidRPr="009D0C8E">
          <w:rPr>
            <w:noProof/>
            <w:vertAlign w:val="superscript"/>
          </w:rPr>
          <w:t>11</w:t>
        </w:r>
      </w:hyperlink>
      <w:r w:rsidR="00F90654" w:rsidRPr="009D0C8E">
        <w:rPr>
          <w:noProof/>
          <w:vertAlign w:val="superscript"/>
        </w:rPr>
        <w:t>,</w:t>
      </w:r>
      <w:hyperlink w:anchor="_ENREF_35" w:tooltip="Vaizey, 2014 #371" w:history="1">
        <w:r w:rsidR="00F90654" w:rsidRPr="009D0C8E">
          <w:rPr>
            <w:noProof/>
            <w:vertAlign w:val="superscript"/>
          </w:rPr>
          <w:t>35</w:t>
        </w:r>
      </w:hyperlink>
      <w:r w:rsidR="00F90654" w:rsidRPr="009D0C8E">
        <w:rPr>
          <w:noProof/>
          <w:vertAlign w:val="superscript"/>
        </w:rPr>
        <w:t>]</w:t>
      </w:r>
      <w:r w:rsidR="00F90654" w:rsidRPr="009D0C8E">
        <w:fldChar w:fldCharType="end"/>
      </w:r>
      <w:r w:rsidRPr="009D0C8E">
        <w:t>.</w:t>
      </w:r>
    </w:p>
    <w:p w14:paraId="092686AF" w14:textId="4F89E053" w:rsidR="00A35864" w:rsidRPr="009D0C8E" w:rsidRDefault="00A35864" w:rsidP="009D0C8E">
      <w:pPr>
        <w:rPr>
          <w:lang w:eastAsia="zh-CN"/>
        </w:rPr>
      </w:pPr>
      <w:r w:rsidRPr="009D0C8E">
        <w:t xml:space="preserve">The clinical exam includes a visual inspection, an educated digital rectal exam (sphincter integrity, sphincter tone, compensatory auxiliary muscle contraction, length of anal canal, rectocele, palpable mass), as well as at least a limited visualization of the anorectum. A colonic evaluation </w:t>
      </w:r>
      <w:r w:rsidR="002554B6" w:rsidRPr="009D0C8E">
        <w:t xml:space="preserve">may not as such contribute to the incontinence management but </w:t>
      </w:r>
      <w:r w:rsidRPr="009D0C8E">
        <w:t>should be done according to national guidelines</w:t>
      </w:r>
      <w:r w:rsidR="002554B6" w:rsidRPr="009D0C8E">
        <w:t xml:space="preserve"> to avoid overlooking other more relevant conditions</w:t>
      </w:r>
      <w:r w:rsidRPr="009D0C8E">
        <w:t>. More objective data can be obtained from anophysiology studies, but the results have to be interpreted with caution in th</w:t>
      </w:r>
      <w:r w:rsidR="00F90654" w:rsidRPr="009D0C8E">
        <w:t>e context of all other factors.</w:t>
      </w:r>
    </w:p>
    <w:p w14:paraId="26099EB9" w14:textId="5A41EDB8" w:rsidR="00A35864" w:rsidRPr="009D0C8E" w:rsidRDefault="00A35864" w:rsidP="009D0C8E">
      <w:pPr>
        <w:rPr>
          <w:lang w:eastAsia="zh-CN"/>
        </w:rPr>
      </w:pPr>
      <w:r w:rsidRPr="009D0C8E">
        <w:lastRenderedPageBreak/>
        <w:t>Anophysiology studies attempt to correlate the subjective complaints and clinical exam findings with objective parameters. It would be desirable to define parameters that would directly dictate appropriate respective treatment options</w:t>
      </w:r>
      <w:r w:rsidR="005974B7" w:rsidRPr="009D0C8E">
        <w:t xml:space="preserve"> and forecast the outcome</w:t>
      </w:r>
      <w:r w:rsidRPr="009D0C8E">
        <w:t>. However, the predictability of all tests remains a challenge</w:t>
      </w:r>
      <w:r w:rsidR="00F90654" w:rsidRPr="009D0C8E">
        <w:fldChar w:fldCharType="begin"/>
      </w:r>
      <w:r w:rsidR="00F90654" w:rsidRPr="009D0C8E">
        <w:instrText xml:space="preserve"> ADDIN EN.CITE &lt;EndNote&gt;&lt;Cite&gt;&lt;Author&gt;Quezada&lt;/Author&gt;&lt;Year&gt;2015&lt;/Year&gt;&lt;RecNum&gt;325&lt;/RecNum&gt;&lt;DisplayText&gt;&lt;style face="superscript"&gt;[36]&lt;/style&gt;&lt;/DisplayText&gt;&lt;record&gt;&lt;rec-number&gt;325&lt;/rec-number&gt;&lt;foreign-keys&gt;&lt;key app="EN" db-id="w9eep2t0psdrwse0sxov5a9vvazprzrxarr0"&gt;325&lt;/key&gt;&lt;/foreign-keys&gt;&lt;ref-type name="Journal Article"&gt;17&lt;/ref-type&gt;&lt;contributors&gt;&lt;authors&gt;&lt;author&gt;Quezada, Y.&lt;/author&gt;&lt;author&gt;Whiteside, J. L.&lt;/author&gt;&lt;author&gt;Rice, T.&lt;/author&gt;&lt;author&gt;Karram, M.&lt;/author&gt;&lt;author&gt;Rafferty, J. F.&lt;/author&gt;&lt;author&gt;Paquette, I. M.&lt;/author&gt;&lt;/authors&gt;&lt;/contributors&gt;&lt;auth-address&gt;Division of Female Pelvic Medicine and Reconstructive Surgery, The Christ Hospital Department of Obstetrics and Gynecology, Cincinnati, OH, USA.&amp;#xD;Department of Obstetrics and Gynecology, University of Cincinnati College of Medicine, Cincinnati, OH, USA.&amp;#xD;Department of Surgery, University of Cincinnati College of Medicine, Cincinnati, OH, USA.&amp;#xD;Department of Surgery, University of Cincinnati College of Medicine, Cincinnati, OH, USA. ian.paquette@uc.edu.&amp;#xD;, 2123 Auburn Avenue, Suite 524, Cincinnati, OH, 45219, USA. ian.paquette@uc.edu.&lt;/auth-address&gt;&lt;titles&gt;&lt;title&gt;Does preoperative anal physiology testing or ultrasonography predict clinical outcome with sacral neuromodulation for fecal incontinence?&lt;/title&gt;&lt;secondary-title&gt;Int Urogynecol J&lt;/secondary-title&gt;&lt;/titles&gt;&lt;periodical&gt;&lt;full-title&gt;Int Urogynecol J&lt;/full-title&gt;&lt;/periodical&gt;&lt;pages&gt;1613-7&lt;/pages&gt;&lt;volume&gt;26&lt;/volume&gt;&lt;number&gt;11&lt;/number&gt;&lt;edition&gt;2015/05/29&lt;/edition&gt;&lt;dates&gt;&lt;year&gt;2015&lt;/year&gt;&lt;pub-dates&gt;&lt;date&gt;Nov&lt;/date&gt;&lt;/pub-dates&gt;&lt;/dates&gt;&lt;isbn&gt;1433-3023 (Electronic)&amp;#xD;0937-3462 (Linking)&lt;/isbn&gt;&lt;accession-num&gt;26017894&lt;/accession-num&gt;&lt;urls&gt;&lt;related-urls&gt;&lt;url&gt;http://www.ncbi.nlm.nih.gov/pubmed/26017894&lt;/url&gt;&lt;/related-urls&gt;&lt;/urls&gt;&lt;electronic-resource-num&gt;10.1007/s00192-015-2746-1&amp;#xD;10.1007/s00192-015-2746-1 [pii]&lt;/electronic-resource-num&gt;&lt;language&gt;eng&lt;/language&gt;&lt;/record&gt;&lt;/Cite&gt;&lt;/EndNote&gt;</w:instrText>
      </w:r>
      <w:r w:rsidR="00F90654" w:rsidRPr="009D0C8E">
        <w:fldChar w:fldCharType="separate"/>
      </w:r>
      <w:r w:rsidR="00F90654" w:rsidRPr="009D0C8E">
        <w:rPr>
          <w:noProof/>
          <w:vertAlign w:val="superscript"/>
        </w:rPr>
        <w:t>[</w:t>
      </w:r>
      <w:hyperlink w:anchor="_ENREF_36" w:tooltip="Quezada, 2015 #325" w:history="1">
        <w:r w:rsidR="00F90654" w:rsidRPr="009D0C8E">
          <w:rPr>
            <w:noProof/>
            <w:vertAlign w:val="superscript"/>
          </w:rPr>
          <w:t>36</w:t>
        </w:r>
      </w:hyperlink>
      <w:r w:rsidR="00F90654" w:rsidRPr="009D0C8E">
        <w:rPr>
          <w:noProof/>
          <w:vertAlign w:val="superscript"/>
        </w:rPr>
        <w:t>]</w:t>
      </w:r>
      <w:r w:rsidR="00F90654" w:rsidRPr="009D0C8E">
        <w:fldChar w:fldCharType="end"/>
      </w:r>
      <w:r w:rsidRPr="009D0C8E">
        <w:t xml:space="preserve">. Furthermore, the value and timing for issuing such tests remain controversial and need to be defined </w:t>
      </w:r>
      <w:r w:rsidR="00CA3320" w:rsidRPr="009D0C8E">
        <w:t xml:space="preserve">on an </w:t>
      </w:r>
      <w:r w:rsidRPr="009D0C8E">
        <w:t>individual</w:t>
      </w:r>
      <w:r w:rsidR="00CA3320" w:rsidRPr="009D0C8E">
        <w:t xml:space="preserve"> basis</w:t>
      </w:r>
      <w:r w:rsidRPr="009D0C8E">
        <w:t>.</w:t>
      </w:r>
      <w:r w:rsidR="002554B6" w:rsidRPr="009D0C8E">
        <w:t xml:space="preserve"> In recent years since introduction of sacral nerve stimulation, a</w:t>
      </w:r>
      <w:r w:rsidR="00316D02" w:rsidRPr="009D0C8E">
        <w:t>n increasing</w:t>
      </w:r>
      <w:r w:rsidR="002554B6" w:rsidRPr="009D0C8E">
        <w:t xml:space="preserve"> number of authors have suggested to skip basic testing and</w:t>
      </w:r>
      <w:r w:rsidR="00316D02" w:rsidRPr="009D0C8E">
        <w:t xml:space="preserve"> in absence of contraindications</w:t>
      </w:r>
      <w:r w:rsidR="002554B6" w:rsidRPr="009D0C8E">
        <w:t xml:space="preserve"> to proceed with a trial placement of the </w:t>
      </w:r>
      <w:r w:rsidR="009D0C8E" w:rsidRPr="009D0C8E">
        <w:rPr>
          <w:rStyle w:val="Emphasis"/>
          <w:b w:val="0"/>
        </w:rPr>
        <w:t>sacral nerve stimulation (SNS)</w:t>
      </w:r>
      <w:r w:rsidR="002554B6" w:rsidRPr="009D0C8E">
        <w:t xml:space="preserve"> electrode as the first diagnostic and therapeutic step</w:t>
      </w:r>
      <w:r w:rsidR="00F90654" w:rsidRPr="009D0C8E">
        <w:fldChar w:fldCharType="begin"/>
      </w:r>
      <w:r w:rsidR="00F90654" w:rsidRPr="009D0C8E">
        <w:instrText xml:space="preserve"> ADDIN EN.CITE &lt;EndNote&gt;&lt;Cite&gt;&lt;Author&gt;Maeda&lt;/Author&gt;&lt;Year&gt;2015&lt;/Year&gt;&lt;RecNum&gt;737&lt;/RecNum&gt;&lt;DisplayText&gt;&lt;style face="superscript"&gt;[37]&lt;/style&gt;&lt;/DisplayText&gt;&lt;record&gt;&lt;rec-number&gt;737&lt;/rec-number&gt;&lt;foreign-keys&gt;&lt;key app="EN" db-id="w9eep2t0psdrwse0sxov5a9vvazprzrxarr0"&gt;737&lt;/key&gt;&lt;/foreign-keys&gt;&lt;ref-type name="Journal Article"&gt;17&lt;/ref-type&gt;&lt;contributors&gt;&lt;authors&gt;&lt;author&gt;Maeda, Y.&lt;/author&gt;&lt;author&gt;O&amp;apos;Connell, P. R.&lt;/author&gt;&lt;author&gt;Lehur, P. A.&lt;/author&gt;&lt;author&gt;Matzel, K. E.&lt;/author&gt;&lt;author&gt;Laurberg, S.&lt;/author&gt;&lt;/authors&gt;&lt;/contributors&gt;&lt;auth-address&gt;Sir Alan Parks Physiology Unit, St Mark&amp;apos;s Hospital, Harrow, UK.&lt;/auth-address&gt;&lt;titles&gt;&lt;title&gt;Sacral nerve stimulation for faecal incontinence and constipation: a European consensus statement&lt;/title&gt;&lt;secondary-title&gt;Colorectal Dis&lt;/secondary-title&gt;&lt;/titles&gt;&lt;periodical&gt;&lt;full-title&gt;Colorectal Dis&lt;/full-title&gt;&lt;/periodical&gt;&lt;pages&gt;O74-87&lt;/pages&gt;&lt;volume&gt;17&lt;/volume&gt;&lt;number&gt;4&lt;/number&gt;&lt;edition&gt;2015/01/22&lt;/edition&gt;&lt;keywords&gt;&lt;keyword&gt;Constipation/*therapy&lt;/keyword&gt;&lt;keyword&gt;Delphi Technique&lt;/keyword&gt;&lt;keyword&gt;Electric Stimulation Therapy/*methods&lt;/keyword&gt;&lt;keyword&gt;Electrodes, Implanted&lt;/keyword&gt;&lt;keyword&gt;Europe&lt;/keyword&gt;&lt;keyword&gt;Fecal Incontinence/*therapy&lt;/keyword&gt;&lt;keyword&gt;Humans&lt;/keyword&gt;&lt;keyword&gt;*Lumbosacral Plexus&lt;/keyword&gt;&lt;/keywords&gt;&lt;dates&gt;&lt;year&gt;2015&lt;/year&gt;&lt;pub-dates&gt;&lt;date&gt;Apr&lt;/date&gt;&lt;/pub-dates&gt;&lt;/dates&gt;&lt;isbn&gt;1463-1318 (Electronic)&amp;#xD;1462-8910 (Linking)&lt;/isbn&gt;&lt;accession-num&gt;25603960&lt;/accession-num&gt;&lt;urls&gt;&lt;related-urls&gt;&lt;url&gt;http://www.ncbi.nlm.nih.gov/pubmed/25603960&lt;/url&gt;&lt;/related-urls&gt;&lt;/urls&gt;&lt;electronic-resource-num&gt;10.1111/codi.12905&lt;/electronic-resource-num&gt;&lt;language&gt;eng&lt;/language&gt;&lt;/record&gt;&lt;/Cite&gt;&lt;/EndNote&gt;</w:instrText>
      </w:r>
      <w:r w:rsidR="00F90654" w:rsidRPr="009D0C8E">
        <w:fldChar w:fldCharType="separate"/>
      </w:r>
      <w:r w:rsidR="00F90654" w:rsidRPr="009D0C8E">
        <w:rPr>
          <w:noProof/>
          <w:vertAlign w:val="superscript"/>
        </w:rPr>
        <w:t>[</w:t>
      </w:r>
      <w:hyperlink w:anchor="_ENREF_37" w:tooltip="Maeda, 2015 #737" w:history="1">
        <w:r w:rsidR="00F90654" w:rsidRPr="009D0C8E">
          <w:rPr>
            <w:noProof/>
            <w:vertAlign w:val="superscript"/>
          </w:rPr>
          <w:t>37</w:t>
        </w:r>
      </w:hyperlink>
      <w:r w:rsidR="00F90654" w:rsidRPr="009D0C8E">
        <w:rPr>
          <w:noProof/>
          <w:vertAlign w:val="superscript"/>
        </w:rPr>
        <w:t>]</w:t>
      </w:r>
      <w:r w:rsidR="00F90654" w:rsidRPr="009D0C8E">
        <w:fldChar w:fldCharType="end"/>
      </w:r>
      <w:r w:rsidR="002554B6" w:rsidRPr="009D0C8E">
        <w:t>.</w:t>
      </w:r>
    </w:p>
    <w:p w14:paraId="5A1AED0E" w14:textId="0E924162" w:rsidR="00A35864" w:rsidRPr="009D0C8E" w:rsidRDefault="00A35864" w:rsidP="009D0C8E">
      <w:pPr>
        <w:rPr>
          <w:rFonts w:eastAsia="Calibri" w:cs="Calibri"/>
        </w:rPr>
      </w:pPr>
      <w:r w:rsidRPr="009D0C8E">
        <w:t xml:space="preserve">Anorectal ultrasound is </w:t>
      </w:r>
      <w:r w:rsidR="005974B7" w:rsidRPr="009D0C8E">
        <w:t xml:space="preserve">generally accepted as </w:t>
      </w:r>
      <w:r w:rsidRPr="009D0C8E">
        <w:t>the most sensitive tool to assess the sphincter complex for the presence or absence of any defect or structural alteration</w:t>
      </w:r>
      <w:r w:rsidR="002B1F90" w:rsidRPr="009D0C8E">
        <w:t xml:space="preserve"> (see Figure </w:t>
      </w:r>
      <w:r w:rsidR="00E70D3B" w:rsidRPr="009D0C8E">
        <w:t>2</w:t>
      </w:r>
      <w:r w:rsidR="002B1F90" w:rsidRPr="009D0C8E">
        <w:t>)</w:t>
      </w:r>
      <w:r w:rsidRPr="009D0C8E">
        <w:t>.</w:t>
      </w:r>
    </w:p>
    <w:p w14:paraId="7D316650" w14:textId="6E1DCB54" w:rsidR="00B636A6" w:rsidRPr="009D0C8E" w:rsidRDefault="00A35864" w:rsidP="009D0C8E">
      <w:pPr>
        <w:rPr>
          <w:rFonts w:cs="Calibri"/>
          <w:lang w:eastAsia="zh-CN"/>
        </w:rPr>
      </w:pPr>
      <w:r w:rsidRPr="009D0C8E">
        <w:t xml:space="preserve">Anal manometry including anorectal sensation and volume tolerance, as well as determination of the rectal compliance aim at </w:t>
      </w:r>
      <w:r w:rsidR="00B636A6" w:rsidRPr="009D0C8E">
        <w:t xml:space="preserve">objectively </w:t>
      </w:r>
      <w:r w:rsidRPr="009D0C8E">
        <w:t>assessing the muscle strength and the reservoir function</w:t>
      </w:r>
      <w:r w:rsidR="00F90654" w:rsidRPr="009D0C8E">
        <w:rPr>
          <w:iCs/>
        </w:rPr>
        <w:fldChar w:fldCharType="begin">
          <w:fldData xml:space="preserve">PEVuZE5vdGU+PENpdGU+PEF1dGhvcj5Hb29uZXJhdG5lPC9BdXRob3I+PFllYXI+MjAwNzwvWWVh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==
</w:fldData>
        </w:fldChar>
      </w:r>
      <w:r w:rsidR="00F90654" w:rsidRPr="009D0C8E">
        <w:rPr>
          <w:iCs/>
        </w:rPr>
        <w:instrText xml:space="preserve"> ADDIN EN.CITE </w:instrText>
      </w:r>
      <w:r w:rsidR="00F90654" w:rsidRPr="009D0C8E">
        <w:rPr>
          <w:iCs/>
        </w:rPr>
        <w:fldChar w:fldCharType="begin">
          <w:fldData xml:space="preserve">PEVuZE5vdGU+PENpdGU+PEF1dGhvcj5Hb29uZXJhdG5lPC9BdXRob3I+PFllYXI+MjAwNzwvWWVh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==
</w:fldData>
        </w:fldChar>
      </w:r>
      <w:r w:rsidR="00F90654" w:rsidRPr="009D0C8E">
        <w:rPr>
          <w:iCs/>
        </w:rPr>
        <w:instrText xml:space="preserve"> ADDIN EN.CITE.DATA </w:instrText>
      </w:r>
      <w:r w:rsidR="00F90654" w:rsidRPr="009D0C8E">
        <w:rPr>
          <w:iCs/>
        </w:rPr>
      </w:r>
      <w:r w:rsidR="00F90654" w:rsidRPr="009D0C8E">
        <w:rPr>
          <w:iCs/>
        </w:rPr>
        <w:fldChar w:fldCharType="end"/>
      </w:r>
      <w:r w:rsidR="00F90654" w:rsidRPr="009D0C8E">
        <w:rPr>
          <w:iCs/>
        </w:rPr>
      </w:r>
      <w:r w:rsidR="00F90654" w:rsidRPr="009D0C8E">
        <w:rPr>
          <w:iCs/>
        </w:rPr>
        <w:fldChar w:fldCharType="separate"/>
      </w:r>
      <w:r w:rsidR="00F90654" w:rsidRPr="009D0C8E">
        <w:rPr>
          <w:iCs/>
          <w:noProof/>
          <w:vertAlign w:val="superscript"/>
        </w:rPr>
        <w:t>[</w:t>
      </w:r>
      <w:hyperlink w:anchor="_ENREF_38" w:tooltip="Gooneratne, 2007 #144" w:history="1">
        <w:r w:rsidR="00F90654" w:rsidRPr="009D0C8E">
          <w:rPr>
            <w:iCs/>
            <w:noProof/>
            <w:vertAlign w:val="superscript"/>
          </w:rPr>
          <w:t>38-41</w:t>
        </w:r>
      </w:hyperlink>
      <w:r w:rsidR="00F90654" w:rsidRPr="009D0C8E">
        <w:rPr>
          <w:iCs/>
          <w:noProof/>
          <w:vertAlign w:val="superscript"/>
        </w:rPr>
        <w:t>]</w:t>
      </w:r>
      <w:r w:rsidR="00F90654" w:rsidRPr="009D0C8E">
        <w:rPr>
          <w:iCs/>
        </w:rPr>
        <w:fldChar w:fldCharType="end"/>
      </w:r>
      <w:r w:rsidRPr="009D0C8E">
        <w:t>.</w:t>
      </w:r>
      <w:r w:rsidR="009E0103" w:rsidRPr="009D0C8E">
        <w:rPr>
          <w:iCs/>
        </w:rPr>
        <w:t xml:space="preserve"> </w:t>
      </w:r>
      <w:r w:rsidR="00650CF1" w:rsidRPr="009D0C8E">
        <w:rPr>
          <w:iCs/>
        </w:rPr>
        <w:t>Conventional multichannel manometry has increasingly been replaced by high-resolution manometry using an integrated probe that allows for 3D-analysis and visualization of pressure profiles</w:t>
      </w:r>
      <w:r w:rsidR="00F90654" w:rsidRPr="009D0C8E">
        <w:rPr>
          <w:iCs/>
        </w:rPr>
        <w:fldChar w:fldCharType="begin">
          <w:fldData xml:space="preserve">PEVuZE5vdGU+PENpdGU+PEF1dGhvcj5Tb2g8L0F1dGhvcj48WWVhcj4yMDE1PC9ZZWFyPjxSZWNO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</w:fldData>
        </w:fldChar>
      </w:r>
      <w:r w:rsidR="00F90654" w:rsidRPr="009D0C8E">
        <w:rPr>
          <w:iCs/>
        </w:rPr>
        <w:instrText xml:space="preserve"> ADDIN EN.CITE </w:instrText>
      </w:r>
      <w:r w:rsidR="00F90654" w:rsidRPr="009D0C8E">
        <w:rPr>
          <w:iCs/>
        </w:rPr>
        <w:fldChar w:fldCharType="begin">
          <w:fldData xml:space="preserve">PEVuZE5vdGU+PENpdGU+PEF1dGhvcj5Tb2g8L0F1dGhvcj48WWVhcj4yMDE1PC9ZZWFyPjxSZWNO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</w:fldData>
        </w:fldChar>
      </w:r>
      <w:r w:rsidR="00F90654" w:rsidRPr="009D0C8E">
        <w:rPr>
          <w:iCs/>
        </w:rPr>
        <w:instrText xml:space="preserve"> ADDIN EN.CITE.DATA </w:instrText>
      </w:r>
      <w:r w:rsidR="00F90654" w:rsidRPr="009D0C8E">
        <w:rPr>
          <w:iCs/>
        </w:rPr>
      </w:r>
      <w:r w:rsidR="00F90654" w:rsidRPr="009D0C8E">
        <w:rPr>
          <w:iCs/>
        </w:rPr>
        <w:fldChar w:fldCharType="end"/>
      </w:r>
      <w:r w:rsidR="00F90654" w:rsidRPr="009D0C8E">
        <w:rPr>
          <w:iCs/>
        </w:rPr>
      </w:r>
      <w:r w:rsidR="00F90654" w:rsidRPr="009D0C8E">
        <w:rPr>
          <w:iCs/>
        </w:rPr>
        <w:fldChar w:fldCharType="separate"/>
      </w:r>
      <w:r w:rsidR="00F90654" w:rsidRPr="009D0C8E">
        <w:rPr>
          <w:iCs/>
          <w:noProof/>
          <w:vertAlign w:val="superscript"/>
        </w:rPr>
        <w:t>[</w:t>
      </w:r>
      <w:hyperlink w:anchor="_ENREF_42" w:tooltip="Soh, 2015 #982" w:history="1">
        <w:r w:rsidR="00F90654" w:rsidRPr="009D0C8E">
          <w:rPr>
            <w:iCs/>
            <w:noProof/>
            <w:vertAlign w:val="superscript"/>
          </w:rPr>
          <w:t>42</w:t>
        </w:r>
      </w:hyperlink>
      <w:r w:rsidR="00F90654" w:rsidRPr="009D0C8E">
        <w:rPr>
          <w:iCs/>
          <w:noProof/>
          <w:vertAlign w:val="superscript"/>
        </w:rPr>
        <w:t>]</w:t>
      </w:r>
      <w:r w:rsidR="00F90654" w:rsidRPr="009D0C8E">
        <w:rPr>
          <w:iCs/>
        </w:rPr>
        <w:fldChar w:fldCharType="end"/>
      </w:r>
      <w:r w:rsidR="00650CF1" w:rsidRPr="009D0C8E">
        <w:rPr>
          <w:iCs/>
        </w:rPr>
        <w:t xml:space="preserve">. </w:t>
      </w:r>
      <w:r w:rsidR="009E0103" w:rsidRPr="009D0C8E">
        <w:rPr>
          <w:iCs/>
        </w:rPr>
        <w:t xml:space="preserve">A number of reports have correlated clinical symptoms and/or manometry testing with the degree of </w:t>
      </w:r>
      <w:r w:rsidR="00184FD7" w:rsidRPr="009D0C8E">
        <w:rPr>
          <w:iCs/>
        </w:rPr>
        <w:t xml:space="preserve">subjective </w:t>
      </w:r>
      <w:r w:rsidR="009E0103" w:rsidRPr="009D0C8E">
        <w:rPr>
          <w:iCs/>
        </w:rPr>
        <w:t>impairment</w:t>
      </w:r>
      <w:r w:rsidR="00276EB2" w:rsidRPr="009D0C8E">
        <w:rPr>
          <w:iCs/>
        </w:rPr>
        <w:fldChar w:fldCharType="begin">
          <w:fldData xml:space="preserve">PEVuZE5vdGU+PENpdGU+PEF1dGhvcj5adXRzaGk8L0F1dGhvcj48WWVhcj4yMDEwPC9ZZWFyPjxS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</w:fldData>
        </w:fldChar>
      </w:r>
      <w:r w:rsidR="00276EB2" w:rsidRPr="009D0C8E">
        <w:rPr>
          <w:iCs/>
        </w:rPr>
        <w:instrText xml:space="preserve"> ADDIN EN.CITE </w:instrText>
      </w:r>
      <w:r w:rsidR="00276EB2" w:rsidRPr="009D0C8E">
        <w:rPr>
          <w:iCs/>
        </w:rPr>
        <w:fldChar w:fldCharType="begin">
          <w:fldData xml:space="preserve">PEVuZE5vdGU+PENpdGU+PEF1dGhvcj5adXRzaGk8L0F1dGhvcj48WWVhcj4yMDEwPC9ZZWFyPjxS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</w:fldData>
        </w:fldChar>
      </w:r>
      <w:r w:rsidR="00276EB2" w:rsidRPr="009D0C8E">
        <w:rPr>
          <w:iCs/>
        </w:rPr>
        <w:instrText xml:space="preserve"> ADDIN EN.CITE.DATA </w:instrText>
      </w:r>
      <w:r w:rsidR="00276EB2" w:rsidRPr="009D0C8E">
        <w:rPr>
          <w:iCs/>
        </w:rPr>
      </w:r>
      <w:r w:rsidR="00276EB2" w:rsidRPr="009D0C8E">
        <w:rPr>
          <w:iCs/>
        </w:rPr>
        <w:fldChar w:fldCharType="end"/>
      </w:r>
      <w:r w:rsidR="00276EB2" w:rsidRPr="009D0C8E">
        <w:rPr>
          <w:iCs/>
        </w:rPr>
      </w:r>
      <w:r w:rsidR="00276EB2" w:rsidRPr="009D0C8E">
        <w:rPr>
          <w:iCs/>
        </w:rPr>
        <w:fldChar w:fldCharType="separate"/>
      </w:r>
      <w:r w:rsidR="00276EB2" w:rsidRPr="009D0C8E">
        <w:rPr>
          <w:iCs/>
          <w:noProof/>
          <w:vertAlign w:val="superscript"/>
        </w:rPr>
        <w:t>[</w:t>
      </w:r>
      <w:hyperlink w:anchor="_ENREF_43" w:tooltip="Zutshi, 2010 #409" w:history="1">
        <w:r w:rsidR="00276EB2" w:rsidRPr="009D0C8E">
          <w:rPr>
            <w:iCs/>
            <w:noProof/>
            <w:vertAlign w:val="superscript"/>
          </w:rPr>
          <w:t>43</w:t>
        </w:r>
      </w:hyperlink>
      <w:r w:rsidR="00276EB2" w:rsidRPr="009D0C8E">
        <w:rPr>
          <w:iCs/>
          <w:noProof/>
          <w:vertAlign w:val="superscript"/>
        </w:rPr>
        <w:t>]</w:t>
      </w:r>
      <w:r w:rsidR="00276EB2" w:rsidRPr="009D0C8E">
        <w:rPr>
          <w:iCs/>
        </w:rPr>
        <w:fldChar w:fldCharType="end"/>
      </w:r>
      <w:r w:rsidR="00184FD7" w:rsidRPr="009D0C8E">
        <w:rPr>
          <w:iCs/>
        </w:rPr>
        <w:t>, however it has remained a major challenge to reliably define the best treatment modality or treatment response, respectively</w:t>
      </w:r>
      <w:r w:rsidR="00F90654" w:rsidRPr="009D0C8E">
        <w:rPr>
          <w:iCs/>
        </w:rPr>
        <w:fldChar w:fldCharType="begin"/>
      </w:r>
      <w:r w:rsidR="00F90654" w:rsidRPr="009D0C8E">
        <w:rPr>
          <w:iCs/>
        </w:rPr>
        <w:instrText xml:space="preserve"> ADDIN EN.CITE &lt;EndNote&gt;&lt;Cite&gt;&lt;Author&gt;Pehl&lt;/Author&gt;&lt;Year&gt;2012&lt;/Year&gt;&lt;RecNum&gt;987&lt;/RecNum&gt;&lt;DisplayText&gt;&lt;style face="superscript"&gt;[44]&lt;/style&gt;&lt;/DisplayText&gt;&lt;record&gt;&lt;rec-number&gt;987&lt;/rec-number&gt;&lt;foreign-keys&gt;&lt;key app="EN" db-id="w9eep2t0psdrwse0sxov5a9vvazprzrxarr0"&gt;987&lt;/key&gt;&lt;/foreign-keys&gt;&lt;ref-type name="Journal Article"&gt;17&lt;/ref-type&gt;&lt;contributors&gt;&lt;authors&gt;&lt;author&gt;Pehl, C.&lt;/author&gt;&lt;author&gt;Seidl, H.&lt;/author&gt;&lt;author&gt;Scalercio, N.&lt;/author&gt;&lt;author&gt;Gundling, F.&lt;/author&gt;&lt;author&gt;Schmidt, T.&lt;/author&gt;&lt;author&gt;Schepp, W.&lt;/author&gt;&lt;author&gt;Labermeyer, S.&lt;/author&gt;&lt;/authors&gt;&lt;/contributors&gt;&lt;auth-address&gt;Department of Gastroenterology, Hepatology and Gastrointestinal Oncology, Bogenhausen Academic Teaching Hospital, Technical University of Munich, Munich, Germany. christian.pehl@kkh-vilsbiburg.de&lt;/auth-address&gt;&lt;titles&gt;&lt;title&gt;Accuracy of anorectal manometry in patients with fecal incontinence&lt;/title&gt;&lt;secondary-title&gt;Digestion&lt;/secondary-title&gt;&lt;/titles&gt;&lt;periodical&gt;&lt;full-title&gt;Digestion&lt;/full-title&gt;&lt;/periodical&gt;&lt;pages&gt;78-85&lt;/pages&gt;&lt;volume&gt;86&lt;/volume&gt;&lt;number&gt;2&lt;/number&gt;&lt;edition&gt;2012/07/27&lt;/edition&gt;&lt;keywords&gt;&lt;keyword&gt;Adult&lt;/keyword&gt;&lt;keyword&gt;Aged&lt;/keyword&gt;&lt;keyword&gt;Aged, 80 and over&lt;/keyword&gt;&lt;keyword&gt;Anal Canal/*physiopathology&lt;/keyword&gt;&lt;keyword&gt;Case-Control Studies&lt;/keyword&gt;&lt;keyword&gt;Fecal Incontinence/*diagnosis&lt;/keyword&gt;&lt;keyword&gt;Female&lt;/keyword&gt;&lt;keyword&gt;Humans&lt;/keyword&gt;&lt;keyword&gt;Male&lt;/keyword&gt;&lt;keyword&gt;*Manometry&lt;/keyword&gt;&lt;keyword&gt;Middle Aged&lt;/keyword&gt;&lt;keyword&gt;Rectum/*physiopathology&lt;/keyword&gt;&lt;keyword&gt;Sensitivity and Specificity&lt;/keyword&gt;&lt;/keywords&gt;&lt;dates&gt;&lt;year&gt;2012&lt;/year&gt;&lt;/dates&gt;&lt;isbn&gt;1421-9867 (Electronic)&amp;#xD;0012-2823 (Linking)&lt;/isbn&gt;&lt;accession-num&gt;22832781&lt;/accession-num&gt;&lt;urls&gt;&lt;related-urls&gt;&lt;url&gt;http://www.ncbi.nlm.nih.gov/pubmed/22832781&lt;/url&gt;&lt;/related-urls&gt;&lt;/urls&gt;&lt;electronic-resource-num&gt;10.1159/000338954&amp;#xD;000338954 [pii]&lt;/electronic-resource-num&gt;&lt;language&gt;eng&lt;/language&gt;&lt;/record&gt;&lt;/Cite&gt;&lt;/EndNote&gt;</w:instrText>
      </w:r>
      <w:r w:rsidR="00F90654" w:rsidRPr="009D0C8E">
        <w:rPr>
          <w:iCs/>
        </w:rPr>
        <w:fldChar w:fldCharType="separate"/>
      </w:r>
      <w:r w:rsidR="00F90654" w:rsidRPr="009D0C8E">
        <w:rPr>
          <w:iCs/>
          <w:noProof/>
          <w:vertAlign w:val="superscript"/>
        </w:rPr>
        <w:t>[</w:t>
      </w:r>
      <w:hyperlink w:anchor="_ENREF_44" w:tooltip="Pehl, 2012 #987" w:history="1">
        <w:r w:rsidR="00F90654" w:rsidRPr="009D0C8E">
          <w:rPr>
            <w:iCs/>
            <w:noProof/>
            <w:vertAlign w:val="superscript"/>
          </w:rPr>
          <w:t>44</w:t>
        </w:r>
      </w:hyperlink>
      <w:r w:rsidR="00F90654" w:rsidRPr="009D0C8E">
        <w:rPr>
          <w:iCs/>
          <w:noProof/>
          <w:vertAlign w:val="superscript"/>
        </w:rPr>
        <w:t>]</w:t>
      </w:r>
      <w:r w:rsidR="00F90654" w:rsidRPr="009D0C8E">
        <w:rPr>
          <w:iCs/>
        </w:rPr>
        <w:fldChar w:fldCharType="end"/>
      </w:r>
      <w:r w:rsidR="00184FD7" w:rsidRPr="009D0C8E">
        <w:rPr>
          <w:iCs/>
        </w:rPr>
        <w:t>.</w:t>
      </w:r>
    </w:p>
    <w:p w14:paraId="081E8EAA" w14:textId="77777777" w:rsidR="00F90654" w:rsidRPr="009D0C8E" w:rsidRDefault="00F90654" w:rsidP="009D0C8E">
      <w:pPr>
        <w:ind w:firstLineChars="0" w:firstLine="0"/>
        <w:rPr>
          <w:lang w:eastAsia="zh-CN"/>
        </w:rPr>
      </w:pPr>
    </w:p>
    <w:p w14:paraId="1ED1C4CB" w14:textId="5BFCB0FC" w:rsidR="00A35864" w:rsidRPr="009D0C8E" w:rsidRDefault="00A35864" w:rsidP="009D0C8E">
      <w:pPr>
        <w:ind w:firstLineChars="0" w:firstLine="0"/>
        <w:rPr>
          <w:rFonts w:eastAsia="Calibri" w:cs="Calibri"/>
        </w:rPr>
      </w:pPr>
      <w:r w:rsidRPr="009D0C8E">
        <w:rPr>
          <w:b/>
        </w:rPr>
        <w:t>Nerve studies</w:t>
      </w:r>
      <w:r w:rsidRPr="009D0C8E">
        <w:t xml:space="preserve">: </w:t>
      </w:r>
      <w:r w:rsidR="005974B7" w:rsidRPr="009D0C8E">
        <w:t xml:space="preserve">Measurement of the pudendal nerve conductivity, aka as </w:t>
      </w:r>
      <w:r w:rsidRPr="009D0C8E">
        <w:t>pudendal nerve terminal motor latency (PTNML)</w:t>
      </w:r>
      <w:r w:rsidR="005974B7" w:rsidRPr="009D0C8E">
        <w:t xml:space="preserve">, </w:t>
      </w:r>
      <w:r w:rsidR="002E75A6" w:rsidRPr="009D0C8E">
        <w:t xml:space="preserve">is </w:t>
      </w:r>
      <w:r w:rsidR="009E0103" w:rsidRPr="009D0C8E">
        <w:t xml:space="preserve">used </w:t>
      </w:r>
      <w:r w:rsidR="002E75A6" w:rsidRPr="009D0C8E">
        <w:t xml:space="preserve">to identify </w:t>
      </w:r>
      <w:r w:rsidRPr="009D0C8E">
        <w:t>pudendal neuropathy</w:t>
      </w:r>
      <w:r w:rsidR="00184FD7" w:rsidRPr="009D0C8E">
        <w:t>, which may result from direct or indirect impact (</w:t>
      </w:r>
      <w:r w:rsidR="00184FD7" w:rsidRPr="009D0C8E">
        <w:rPr>
          <w:i/>
        </w:rPr>
        <w:t>e</w:t>
      </w:r>
      <w:r w:rsidR="00F90654" w:rsidRPr="009D0C8E">
        <w:rPr>
          <w:rFonts w:hint="eastAsia"/>
          <w:i/>
          <w:lang w:eastAsia="zh-CN"/>
        </w:rPr>
        <w:t>.</w:t>
      </w:r>
      <w:r w:rsidR="00184FD7" w:rsidRPr="009D0C8E">
        <w:rPr>
          <w:i/>
        </w:rPr>
        <w:t>g</w:t>
      </w:r>
      <w:r w:rsidR="00F90654" w:rsidRPr="009D0C8E">
        <w:rPr>
          <w:rFonts w:hint="eastAsia"/>
          <w:i/>
          <w:lang w:eastAsia="zh-CN"/>
        </w:rPr>
        <w:t>.</w:t>
      </w:r>
      <w:r w:rsidR="00184FD7" w:rsidRPr="009D0C8E">
        <w:t>, obstetrical stretch injury, abscess formation, surgery, or radiation) or systemic factors (chemotherapy, diabetes, etc)</w:t>
      </w:r>
      <w:r w:rsidR="009E0103" w:rsidRPr="009D0C8E">
        <w:t xml:space="preserve">. The (controversial) parameter has been </w:t>
      </w:r>
      <w:r w:rsidR="00B636A6" w:rsidRPr="009D0C8E">
        <w:t xml:space="preserve">associated with poor outcomes </w:t>
      </w:r>
      <w:r w:rsidR="00B636A6" w:rsidRPr="009D0C8E">
        <w:rPr>
          <w:iCs/>
        </w:rPr>
        <w:t xml:space="preserve">after overlapping sphincteroplasties </w:t>
      </w:r>
      <w:r w:rsidR="00B636A6" w:rsidRPr="009D0C8E">
        <w:t>in some but not in other studies</w:t>
      </w:r>
      <w:r w:rsidR="00F90654" w:rsidRPr="009D0C8E">
        <w:rPr>
          <w:iCs/>
        </w:rPr>
        <w:fldChar w:fldCharType="begin">
          <w:fldData xml:space="preserve">PEVuZE5vdGU+PENpdGU+PEF1dGhvcj5HaWxsaWxhbmQ8L0F1dGhvcj48WWVhcj4xOTk4PC9ZZWFy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</w:fldData>
        </w:fldChar>
      </w:r>
      <w:r w:rsidR="00F90654" w:rsidRPr="009D0C8E">
        <w:rPr>
          <w:iCs/>
        </w:rPr>
        <w:instrText xml:space="preserve"> ADDIN EN.CITE </w:instrText>
      </w:r>
      <w:r w:rsidR="00F90654" w:rsidRPr="009D0C8E">
        <w:rPr>
          <w:iCs/>
        </w:rPr>
        <w:fldChar w:fldCharType="begin">
          <w:fldData xml:space="preserve">PEVuZE5vdGU+PENpdGU+PEF1dGhvcj5HaWxsaWxhbmQ8L0F1dGhvcj48WWVhcj4xOTk4PC9ZZWFy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</w:fldData>
        </w:fldChar>
      </w:r>
      <w:r w:rsidR="00F90654" w:rsidRPr="009D0C8E">
        <w:rPr>
          <w:iCs/>
        </w:rPr>
        <w:instrText xml:space="preserve"> ADDIN EN.CITE.DATA </w:instrText>
      </w:r>
      <w:r w:rsidR="00F90654" w:rsidRPr="009D0C8E">
        <w:rPr>
          <w:iCs/>
        </w:rPr>
      </w:r>
      <w:r w:rsidR="00F90654" w:rsidRPr="009D0C8E">
        <w:rPr>
          <w:iCs/>
        </w:rPr>
        <w:fldChar w:fldCharType="end"/>
      </w:r>
      <w:r w:rsidR="00F90654" w:rsidRPr="009D0C8E">
        <w:rPr>
          <w:iCs/>
        </w:rPr>
      </w:r>
      <w:r w:rsidR="00F90654" w:rsidRPr="009D0C8E">
        <w:rPr>
          <w:iCs/>
        </w:rPr>
        <w:fldChar w:fldCharType="separate"/>
      </w:r>
      <w:r w:rsidR="00F90654" w:rsidRPr="009D0C8E">
        <w:rPr>
          <w:iCs/>
          <w:noProof/>
          <w:vertAlign w:val="superscript"/>
        </w:rPr>
        <w:t>[</w:t>
      </w:r>
      <w:hyperlink w:anchor="_ENREF_45" w:tooltip="Gilliland, 1998 #148" w:history="1">
        <w:r w:rsidR="00F90654" w:rsidRPr="009D0C8E">
          <w:rPr>
            <w:iCs/>
            <w:noProof/>
            <w:vertAlign w:val="superscript"/>
          </w:rPr>
          <w:t>45-48</w:t>
        </w:r>
      </w:hyperlink>
      <w:r w:rsidR="00F90654" w:rsidRPr="009D0C8E">
        <w:rPr>
          <w:iCs/>
          <w:noProof/>
          <w:vertAlign w:val="superscript"/>
        </w:rPr>
        <w:t>]</w:t>
      </w:r>
      <w:r w:rsidR="00F90654" w:rsidRPr="009D0C8E">
        <w:rPr>
          <w:iCs/>
        </w:rPr>
        <w:fldChar w:fldCharType="end"/>
      </w:r>
      <w:r w:rsidR="00B636A6" w:rsidRPr="009D0C8E">
        <w:t>.</w:t>
      </w:r>
      <w:r w:rsidR="00F90654" w:rsidRPr="009D0C8E">
        <w:rPr>
          <w:rFonts w:hint="eastAsia"/>
          <w:iCs/>
          <w:lang w:eastAsia="zh-CN"/>
        </w:rPr>
        <w:t xml:space="preserve"> </w:t>
      </w:r>
      <w:r w:rsidR="00B636A6" w:rsidRPr="009D0C8E">
        <w:t>Electromyography (EMG)</w:t>
      </w:r>
      <w:r w:rsidR="00184FD7" w:rsidRPr="009D0C8E">
        <w:t xml:space="preserve"> aims at analyzing the neuromuscular motor-units, commonly as summary potential by means of painless but imprecise surface electrodes, rarely through precise but very </w:t>
      </w:r>
      <w:r w:rsidR="00184FD7" w:rsidRPr="009D0C8E">
        <w:lastRenderedPageBreak/>
        <w:t xml:space="preserve">painful needle electrodes. EMG </w:t>
      </w:r>
      <w:r w:rsidR="00DE1C4A" w:rsidRPr="009D0C8E">
        <w:t xml:space="preserve">may </w:t>
      </w:r>
      <w:r w:rsidR="00E53D69" w:rsidRPr="009D0C8E">
        <w:t>play a role in confirming paradoxical puborectalis contraction in patients with obstructed defecation, but otherwise</w:t>
      </w:r>
      <w:r w:rsidR="00B636A6" w:rsidRPr="009D0C8E">
        <w:t xml:space="preserve"> </w:t>
      </w:r>
      <w:r w:rsidR="0078013D" w:rsidRPr="009D0C8E">
        <w:t>is typically of limited value for workup of fecal incontinence.</w:t>
      </w:r>
    </w:p>
    <w:p w14:paraId="70775864" w14:textId="03BC4DFF" w:rsidR="00A35864" w:rsidRPr="009D0C8E" w:rsidRDefault="00A35864" w:rsidP="001C7E3F">
      <w:r w:rsidRPr="009D0C8E">
        <w:t xml:space="preserve">Depending on the presentation and previous findings, other </w:t>
      </w:r>
      <w:r w:rsidR="004F4319" w:rsidRPr="009D0C8E">
        <w:t xml:space="preserve">work-up </w:t>
      </w:r>
      <w:r w:rsidRPr="009D0C8E">
        <w:t xml:space="preserve">steps might be appropriate to evaluate more complex pelvic floor dysfunction, e.g. </w:t>
      </w:r>
      <w:r w:rsidRPr="009D0C8E">
        <w:rPr>
          <w:rFonts w:eastAsia="Calibri" w:cs="Calibri"/>
        </w:rPr>
        <w:t xml:space="preserve">dynamic pelvic MRI, </w:t>
      </w:r>
      <w:r w:rsidRPr="009D0C8E">
        <w:t>defecating, proctogram, urodynamics, or referral and evaluation by other specialties.</w:t>
      </w:r>
    </w:p>
    <w:p w14:paraId="0F224054" w14:textId="77777777" w:rsidR="00733555" w:rsidRPr="009D0C8E" w:rsidRDefault="00733555" w:rsidP="009D0C8E">
      <w:pPr>
        <w:ind w:firstLineChars="0" w:firstLine="0"/>
      </w:pPr>
    </w:p>
    <w:p w14:paraId="22C67FA2" w14:textId="1F6F2927" w:rsidR="00733555" w:rsidRPr="009D0C8E" w:rsidRDefault="002942D1" w:rsidP="009D0C8E">
      <w:pPr>
        <w:pStyle w:val="Heading1"/>
        <w:ind w:firstLineChars="0"/>
      </w:pPr>
      <w:r w:rsidRPr="009D0C8E">
        <w:t xml:space="preserve">NONOPERATIVE </w:t>
      </w:r>
      <w:r w:rsidR="00733555" w:rsidRPr="009D0C8E">
        <w:t>Treatment</w:t>
      </w:r>
    </w:p>
    <w:p w14:paraId="496B919A" w14:textId="047F68FF" w:rsidR="00A35864" w:rsidRPr="009D0C8E" w:rsidRDefault="00A35864" w:rsidP="009D0C8E">
      <w:pPr>
        <w:ind w:firstLineChars="0" w:firstLine="0"/>
      </w:pPr>
      <w:r w:rsidRPr="009D0C8E">
        <w:t xml:space="preserve">Management of patients with fecal incontinence invariably </w:t>
      </w:r>
      <w:r w:rsidR="00E93AE3" w:rsidRPr="009D0C8E">
        <w:t>starts with</w:t>
      </w:r>
      <w:r w:rsidRPr="009D0C8E">
        <w:t xml:space="preserve"> non-operative measures. </w:t>
      </w:r>
      <w:r w:rsidR="007F79E1" w:rsidRPr="009D0C8E">
        <w:t>The most pressing goals are (</w:t>
      </w:r>
      <w:r w:rsidR="00F90654" w:rsidRPr="009D0C8E">
        <w:rPr>
          <w:rFonts w:hint="eastAsia"/>
          <w:lang w:eastAsia="zh-CN"/>
        </w:rPr>
        <w:t>1</w:t>
      </w:r>
      <w:r w:rsidR="007F79E1" w:rsidRPr="009D0C8E">
        <w:t>) to optimize the stool consistency</w:t>
      </w:r>
      <w:r w:rsidR="001C7E3F">
        <w:rPr>
          <w:rFonts w:hint="eastAsia"/>
          <w:lang w:eastAsia="zh-CN"/>
        </w:rPr>
        <w:t>;</w:t>
      </w:r>
      <w:r w:rsidR="007F79E1" w:rsidRPr="009D0C8E">
        <w:t xml:space="preserve"> (</w:t>
      </w:r>
      <w:r w:rsidR="00F90654" w:rsidRPr="009D0C8E">
        <w:rPr>
          <w:rFonts w:hint="eastAsia"/>
          <w:lang w:eastAsia="zh-CN"/>
        </w:rPr>
        <w:t>2</w:t>
      </w:r>
      <w:r w:rsidR="007F79E1" w:rsidRPr="009D0C8E">
        <w:t>) slow down bowel motility</w:t>
      </w:r>
      <w:r w:rsidR="001C7E3F">
        <w:rPr>
          <w:rFonts w:hint="eastAsia"/>
          <w:lang w:eastAsia="zh-CN"/>
        </w:rPr>
        <w:t>;</w:t>
      </w:r>
      <w:r w:rsidR="007F79E1" w:rsidRPr="009D0C8E">
        <w:t xml:space="preserve"> and (</w:t>
      </w:r>
      <w:r w:rsidR="00F90654" w:rsidRPr="009D0C8E">
        <w:rPr>
          <w:rFonts w:hint="eastAsia"/>
          <w:lang w:eastAsia="zh-CN"/>
        </w:rPr>
        <w:t>3</w:t>
      </w:r>
      <w:r w:rsidR="007F79E1" w:rsidRPr="009D0C8E">
        <w:t>) to minimize the average stool load in the rectum, particularly prior to leaving the safety of the private home.</w:t>
      </w:r>
      <w:r w:rsidR="00013249" w:rsidRPr="009D0C8E">
        <w:t xml:space="preserve"> Specific inflammatory conditions should get the appropriate attention and treatment to correct related diarrhea. </w:t>
      </w:r>
      <w:r w:rsidRPr="009D0C8E">
        <w:t xml:space="preserve">Dietary changes are intended to identify and avoid foods that cause diarrhea or urgency. A limited amount of supplementary fibers with limited fluid intake may help to thicken the stool but larger doses tend to </w:t>
      </w:r>
      <w:r w:rsidR="00013249" w:rsidRPr="009D0C8E">
        <w:t xml:space="preserve">unnecessarily </w:t>
      </w:r>
      <w:r w:rsidRPr="009D0C8E">
        <w:t xml:space="preserve">increase the stool volumes and may be counterproductive when at the same time the sphincter function is </w:t>
      </w:r>
      <w:r w:rsidRPr="009D0C8E">
        <w:rPr>
          <w:rFonts w:eastAsia="Calibri" w:cs="Calibri"/>
        </w:rPr>
        <w:t>weak</w:t>
      </w:r>
      <w:r w:rsidRPr="009D0C8E">
        <w:t xml:space="preserve">. Bowel habit </w:t>
      </w:r>
      <w:r w:rsidR="00013249" w:rsidRPr="009D0C8E">
        <w:t xml:space="preserve">and behavioral </w:t>
      </w:r>
      <w:r w:rsidRPr="009D0C8E">
        <w:t>training is important to develop regularity</w:t>
      </w:r>
      <w:r w:rsidR="00013249" w:rsidRPr="009D0C8E">
        <w:t xml:space="preserve"> while avoiding obsessive patterns</w:t>
      </w:r>
      <w:r w:rsidRPr="009D0C8E">
        <w:t>. Supportive measures include application of barrier creams to the perianal skin. The stool load may be reduced through rectal washouts (scheduled enemas). Medications are introduced as needed to slow down the bowels (anti-diarrheal medications), bind bile acids (cholestyramine), or to reduce the reflectory sphincter relaxation (antidepressants such as amitriptyline)</w:t>
      </w:r>
      <w:r w:rsidR="00F90654" w:rsidRPr="009D0C8E">
        <w:fldChar w:fldCharType="begin">
          <w:fldData xml:space="preserve">PEVuZE5vdGU+PENpdGU+PEF1dGhvcj5TYW50b3JvPC9BdXRob3I+PFllYXI+MjAwMDwvWWVhcj48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</w:fldData>
        </w:fldChar>
      </w:r>
      <w:r w:rsidR="00F90654" w:rsidRPr="009D0C8E">
        <w:instrText xml:space="preserve"> ADDIN EN.CITE </w:instrText>
      </w:r>
      <w:r w:rsidR="00F90654" w:rsidRPr="009D0C8E">
        <w:fldChar w:fldCharType="begin">
          <w:fldData xml:space="preserve">PEVuZE5vdGU+PENpdGU+PEF1dGhvcj5TYW50b3JvPC9BdXRob3I+PFllYXI+MjAwMDwvWWVhcj48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49" w:tooltip="Santoro, 2000 #415" w:history="1">
        <w:r w:rsidR="00F90654" w:rsidRPr="009D0C8E">
          <w:rPr>
            <w:noProof/>
            <w:vertAlign w:val="superscript"/>
          </w:rPr>
          <w:t>49</w:t>
        </w:r>
      </w:hyperlink>
      <w:r w:rsidR="00F90654" w:rsidRPr="009D0C8E">
        <w:rPr>
          <w:noProof/>
          <w:vertAlign w:val="superscript"/>
        </w:rPr>
        <w:t>]</w:t>
      </w:r>
      <w:r w:rsidR="00F90654" w:rsidRPr="009D0C8E">
        <w:fldChar w:fldCharType="end"/>
      </w:r>
      <w:r w:rsidRPr="009D0C8E">
        <w:t xml:space="preserve">. </w:t>
      </w:r>
      <w:r w:rsidR="00E93AE3" w:rsidRPr="009D0C8E">
        <w:t xml:space="preserve">There has been speculation about the role of </w:t>
      </w:r>
      <w:r w:rsidR="00A43CB0" w:rsidRPr="009D0C8E">
        <w:t>hormone</w:t>
      </w:r>
      <w:r w:rsidR="00E93AE3" w:rsidRPr="009D0C8E">
        <w:t xml:space="preserve"> replacement therapy in postmenopausal women</w:t>
      </w:r>
      <w:r w:rsidR="00F90654" w:rsidRPr="009D0C8E">
        <w:fldChar w:fldCharType="begin"/>
      </w:r>
      <w:r w:rsidR="00F90654" w:rsidRPr="009D0C8E">
        <w:instrText xml:space="preserve"> ADDIN EN.CITE &lt;EndNote&gt;&lt;Cite&gt;&lt;Author&gt;Melville&lt;/Author&gt;&lt;Year&gt;2006&lt;/Year&gt;&lt;RecNum&gt;355&lt;/RecNum&gt;&lt;DisplayText&gt;&lt;style face="superscript"&gt;[50]&lt;/style&gt;&lt;/DisplayText&gt;&lt;record&gt;&lt;rec-number&gt;355&lt;/rec-number&gt;&lt;foreign-keys&gt;&lt;key app="EN" db-id="w9eep2t0psdrwse0sxov5a9vvazprzrxarr0"&gt;355&lt;/key&gt;&lt;/foreign-keys&gt;&lt;ref-type name="Journal Article"&gt;17&lt;/ref-type&gt;&lt;contributors&gt;&lt;authors&gt;&lt;author&gt;Melville, J. L.&lt;/author&gt;&lt;author&gt;Newton, K.&lt;/author&gt;&lt;author&gt;Fan, M. Y.&lt;/author&gt;&lt;author&gt;Katon, W.&lt;/author&gt;&lt;/authors&gt;&lt;/contributors&gt;&lt;auth-address&gt;Department of Obstetrics and Gynecology, University of Washington, Seattle, WA, USA. jmelvi@u.washington.edu&lt;/auth-address&gt;&lt;titles&gt;&lt;title&gt;Health care discussions and treatment for urinary incontinence in U.S. women&lt;/title&gt;&lt;secondary-title&gt;American Journal of Obstetrics &amp;amp; Gynecology&lt;/secondary-title&gt;&lt;/titles&gt;&lt;pages&gt;729-37&lt;/pages&gt;&lt;volume&gt;194&lt;/volume&gt;&lt;number&gt;3&lt;/number&gt;&lt;edition&gt;2006/03/09&lt;/edition&gt;&lt;keywords&gt;&lt;keyword&gt;Adult&lt;/keyword&gt;&lt;keyword&gt;Aged&lt;/keyword&gt;&lt;keyword&gt;Aged, 80 and over&lt;/keyword&gt;&lt;keyword&gt;Communication&lt;/keyword&gt;&lt;keyword&gt;Female&lt;/keyword&gt;&lt;keyword&gt;Humans&lt;/keyword&gt;&lt;keyword&gt;Middle Aged&lt;/keyword&gt;&lt;keyword&gt;*Patient Acceptance of Health Care&lt;/keyword&gt;&lt;keyword&gt;United States&lt;/keyword&gt;&lt;keyword&gt;*Urinary Incontinence/therapy&lt;/keyword&gt;&lt;/keywords&gt;&lt;dates&gt;&lt;year&gt;2006&lt;/year&gt;&lt;pub-dates&gt;&lt;date&gt;Mar&lt;/date&gt;&lt;/pub-dates&gt;&lt;/dates&gt;&lt;isbn&gt;1097-6868 (Electronic)&amp;#xD;0002-9378 (Linking)&lt;/isbn&gt;&lt;accession-num&gt;16522405&lt;/accession-num&gt;&lt;urls&gt;&lt;related-urls&gt;&lt;url&gt;http://www.ncbi.nlm.nih.gov/pubmed/16522405&lt;/url&gt;&lt;/related-urls&gt;&lt;/urls&gt;&lt;electronic-resource-num&gt;S0002-9378(05)01501-2 [pii]&amp;#xD;10.1016/j.ajog.2005.09.011&lt;/electronic-resource-num&gt;&lt;language&gt;eng&lt;/language&gt;&lt;/record&gt;&lt;/Cite&gt;&lt;/EndNote&gt;</w:instrText>
      </w:r>
      <w:r w:rsidR="00F90654" w:rsidRPr="009D0C8E">
        <w:fldChar w:fldCharType="separate"/>
      </w:r>
      <w:r w:rsidR="00F90654" w:rsidRPr="009D0C8E">
        <w:rPr>
          <w:noProof/>
          <w:vertAlign w:val="superscript"/>
        </w:rPr>
        <w:t>[</w:t>
      </w:r>
      <w:hyperlink w:anchor="_ENREF_50" w:tooltip="Melville, 2006 #355" w:history="1">
        <w:r w:rsidR="00F90654" w:rsidRPr="009D0C8E">
          <w:rPr>
            <w:noProof/>
            <w:vertAlign w:val="superscript"/>
          </w:rPr>
          <w:t>50</w:t>
        </w:r>
      </w:hyperlink>
      <w:r w:rsidR="00F90654" w:rsidRPr="009D0C8E">
        <w:rPr>
          <w:noProof/>
          <w:vertAlign w:val="superscript"/>
        </w:rPr>
        <w:t>]</w:t>
      </w:r>
      <w:r w:rsidR="00F90654" w:rsidRPr="009D0C8E">
        <w:fldChar w:fldCharType="end"/>
      </w:r>
      <w:r w:rsidR="00E93AE3" w:rsidRPr="009D0C8E">
        <w:t>, but no definitive recommendation has been released.</w:t>
      </w:r>
    </w:p>
    <w:p w14:paraId="3EBDAF8A" w14:textId="5E6D1BB9" w:rsidR="00A35864" w:rsidRPr="009D0C8E" w:rsidRDefault="00A35864" w:rsidP="009D0C8E">
      <w:pPr>
        <w:rPr>
          <w:lang w:eastAsia="zh-CN"/>
        </w:rPr>
      </w:pPr>
      <w:r w:rsidRPr="009D0C8E">
        <w:t xml:space="preserve">Physical therapy and biofeedback training </w:t>
      </w:r>
      <w:r w:rsidR="00950866" w:rsidRPr="009D0C8E">
        <w:t>aim at</w:t>
      </w:r>
      <w:r w:rsidRPr="009D0C8E">
        <w:t xml:space="preserve"> strengthen</w:t>
      </w:r>
      <w:r w:rsidR="00950866" w:rsidRPr="009D0C8E">
        <w:t xml:space="preserve">ing and </w:t>
      </w:r>
      <w:r w:rsidR="00A43CB0" w:rsidRPr="009D0C8E">
        <w:t>coordinating</w:t>
      </w:r>
      <w:r w:rsidRPr="009D0C8E">
        <w:t xml:space="preserve"> the pelvic floor and sphincter function </w:t>
      </w:r>
      <w:r w:rsidRPr="009D0C8E">
        <w:rPr>
          <w:rFonts w:eastAsia="Calibri" w:cs="Calibri"/>
        </w:rPr>
        <w:t>in response to rectal distention</w:t>
      </w:r>
      <w:r w:rsidR="00C07F68" w:rsidRPr="009D0C8E">
        <w:rPr>
          <w:rFonts w:eastAsia="Calibri" w:cs="Calibri"/>
        </w:rPr>
        <w:t>, commonly in conjunction with other above mentioned conservative measures</w:t>
      </w:r>
      <w:r w:rsidR="00F90654" w:rsidRPr="009D0C8E">
        <w:fldChar w:fldCharType="begin">
          <w:fldData xml:space="preserve">PEVuZE5vdGU+PENpdGU+PEF1dGhvcj5Tam9kYWhsPC9BdXRob3I+PFllYXI+MjAxNTwvWWVhcj48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</w:fldData>
        </w:fldChar>
      </w:r>
      <w:r w:rsidR="00F90654" w:rsidRPr="009D0C8E">
        <w:instrText xml:space="preserve"> ADDIN EN.CITE </w:instrText>
      </w:r>
      <w:r w:rsidR="00F90654" w:rsidRPr="009D0C8E">
        <w:fldChar w:fldCharType="begin">
          <w:fldData xml:space="preserve">PEVuZE5vdGU+PENpdGU+PEF1dGhvcj5Tam9kYWhsPC9BdXRob3I+PFllYXI+MjAxNTwvWWVhcj48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51" w:tooltip="Sjodahl, 2015 #224" w:history="1">
        <w:r w:rsidR="00F90654" w:rsidRPr="009D0C8E">
          <w:rPr>
            <w:noProof/>
            <w:vertAlign w:val="superscript"/>
          </w:rPr>
          <w:t>51</w:t>
        </w:r>
      </w:hyperlink>
      <w:r w:rsidR="00F90654" w:rsidRPr="009D0C8E">
        <w:rPr>
          <w:noProof/>
          <w:vertAlign w:val="superscript"/>
        </w:rPr>
        <w:t>]</w:t>
      </w:r>
      <w:r w:rsidR="00F90654" w:rsidRPr="009D0C8E">
        <w:fldChar w:fldCharType="end"/>
      </w:r>
      <w:r w:rsidRPr="009D0C8E">
        <w:t xml:space="preserve">. The approach is </w:t>
      </w:r>
      <w:r w:rsidRPr="009D0C8E">
        <w:lastRenderedPageBreak/>
        <w:t xml:space="preserve">simple, </w:t>
      </w:r>
      <w:r w:rsidR="008B490C" w:rsidRPr="009D0C8E">
        <w:t>non-invasive</w:t>
      </w:r>
      <w:r w:rsidRPr="009D0C8E">
        <w:t xml:space="preserve">, and without any adverse side effects. </w:t>
      </w:r>
      <w:r w:rsidR="00F357FF" w:rsidRPr="009D0C8E">
        <w:t xml:space="preserve">Detecting an objective improvement </w:t>
      </w:r>
      <w:r w:rsidR="008B490C" w:rsidRPr="009D0C8E">
        <w:t xml:space="preserve">compared to standard care </w:t>
      </w:r>
      <w:r w:rsidRPr="009D0C8E">
        <w:t>is</w:t>
      </w:r>
      <w:r w:rsidR="008B490C" w:rsidRPr="009D0C8E">
        <w:t xml:space="preserve"> frequently impossible</w:t>
      </w:r>
      <w:r w:rsidR="00F90654" w:rsidRPr="009D0C8E">
        <w:rPr>
          <w:iCs/>
        </w:rPr>
        <w:fldChar w:fldCharType="begin">
          <w:fldData xml:space="preserve">PEVuZE5vdGU+PENpdGU+PEF1dGhvcj5Ob3J0b248L0F1dGhvcj48WWVhcj4yMDEyPC9ZZWFyPjxS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zMjAtOTwvcGFnZXM+PHZvbHVtZT4xMjU8L3ZvbHVtZT48bnVtYmVyPjU8L251bWJl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</w:fldData>
        </w:fldChar>
      </w:r>
      <w:r w:rsidR="00F90654" w:rsidRPr="009D0C8E">
        <w:rPr>
          <w:iCs/>
        </w:rPr>
        <w:instrText xml:space="preserve"> ADDIN EN.CITE </w:instrText>
      </w:r>
      <w:r w:rsidR="00F90654" w:rsidRPr="009D0C8E">
        <w:rPr>
          <w:iCs/>
        </w:rPr>
        <w:fldChar w:fldCharType="begin">
          <w:fldData xml:space="preserve">PEVuZE5vdGU+PENpdGU+PEF1dGhvcj5Ob3J0b248L0F1dGhvcj48WWVhcj4yMDEyPC9ZZWFyPjxS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zMjAtOTwvcGFnZXM+PHZvbHVtZT4xMjU8L3ZvbHVtZT48bnVtYmVyPjU8L251bWJl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</w:fldData>
        </w:fldChar>
      </w:r>
      <w:r w:rsidR="00F90654" w:rsidRPr="009D0C8E">
        <w:rPr>
          <w:iCs/>
        </w:rPr>
        <w:instrText xml:space="preserve"> ADDIN EN.CITE.DATA </w:instrText>
      </w:r>
      <w:r w:rsidR="00F90654" w:rsidRPr="009D0C8E">
        <w:rPr>
          <w:iCs/>
        </w:rPr>
      </w:r>
      <w:r w:rsidR="00F90654" w:rsidRPr="009D0C8E">
        <w:rPr>
          <w:iCs/>
        </w:rPr>
        <w:fldChar w:fldCharType="end"/>
      </w:r>
      <w:r w:rsidR="00F90654" w:rsidRPr="009D0C8E">
        <w:rPr>
          <w:iCs/>
        </w:rPr>
      </w:r>
      <w:r w:rsidR="00F90654" w:rsidRPr="009D0C8E">
        <w:rPr>
          <w:iCs/>
        </w:rPr>
        <w:fldChar w:fldCharType="separate"/>
      </w:r>
      <w:r w:rsidR="00F90654" w:rsidRPr="009D0C8E">
        <w:rPr>
          <w:iCs/>
          <w:noProof/>
          <w:vertAlign w:val="superscript"/>
        </w:rPr>
        <w:t>[</w:t>
      </w:r>
      <w:hyperlink w:anchor="_ENREF_52" w:tooltip="Norton, 2012 #154" w:history="1">
        <w:r w:rsidR="00F90654" w:rsidRPr="009D0C8E">
          <w:rPr>
            <w:iCs/>
            <w:noProof/>
            <w:vertAlign w:val="superscript"/>
          </w:rPr>
          <w:t>52</w:t>
        </w:r>
      </w:hyperlink>
      <w:r w:rsidR="00F90654" w:rsidRPr="009D0C8E">
        <w:rPr>
          <w:iCs/>
          <w:noProof/>
          <w:vertAlign w:val="superscript"/>
        </w:rPr>
        <w:t>,</w:t>
      </w:r>
      <w:hyperlink w:anchor="_ENREF_53" w:tooltip="Norton, 2003 #159" w:history="1">
        <w:r w:rsidR="00F90654" w:rsidRPr="009D0C8E">
          <w:rPr>
            <w:iCs/>
            <w:noProof/>
            <w:vertAlign w:val="superscript"/>
          </w:rPr>
          <w:t>53</w:t>
        </w:r>
      </w:hyperlink>
      <w:r w:rsidR="00F90654" w:rsidRPr="009D0C8E">
        <w:rPr>
          <w:iCs/>
          <w:noProof/>
          <w:vertAlign w:val="superscript"/>
        </w:rPr>
        <w:t>]</w:t>
      </w:r>
      <w:r w:rsidR="00F90654" w:rsidRPr="009D0C8E">
        <w:rPr>
          <w:iCs/>
        </w:rPr>
        <w:fldChar w:fldCharType="end"/>
      </w:r>
      <w:r w:rsidR="008B490C" w:rsidRPr="009D0C8E">
        <w:t>,</w:t>
      </w:r>
      <w:r w:rsidR="000E1C92" w:rsidRPr="009D0C8E">
        <w:t xml:space="preserve"> </w:t>
      </w:r>
      <w:r w:rsidRPr="009D0C8E">
        <w:t>even if the patient</w:t>
      </w:r>
      <w:r w:rsidR="00B86B99" w:rsidRPr="009D0C8E">
        <w:t>s</w:t>
      </w:r>
      <w:r w:rsidRPr="009D0C8E">
        <w:t xml:space="preserve"> report a subjective benefit</w:t>
      </w:r>
      <w:r w:rsidR="00F357FF" w:rsidRPr="009D0C8E">
        <w:t xml:space="preserve"> in 64</w:t>
      </w:r>
      <w:r w:rsidR="00F90654" w:rsidRPr="009D0C8E">
        <w:rPr>
          <w:rFonts w:hint="eastAsia"/>
          <w:lang w:eastAsia="zh-CN"/>
        </w:rPr>
        <w:t>%</w:t>
      </w:r>
      <w:r w:rsidR="00F357FF" w:rsidRPr="009D0C8E">
        <w:t>-89%</w:t>
      </w:r>
      <w:r w:rsidR="00F90654" w:rsidRPr="009D0C8E">
        <w:rPr>
          <w:iCs/>
        </w:rPr>
        <w:fldChar w:fldCharType="begin">
          <w:fldData xml:space="preserve">PEVuZE5vdGU+PENpdGU+PEF1dGhvcj5DaGlhcmlvbmk8L0F1dGhvcj48WWVhcj4yMDAyPC9ZZWFy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</w:fldData>
        </w:fldChar>
      </w:r>
      <w:r w:rsidR="00F90654" w:rsidRPr="009D0C8E">
        <w:rPr>
          <w:iCs/>
        </w:rPr>
        <w:instrText xml:space="preserve"> ADDIN EN.CITE </w:instrText>
      </w:r>
      <w:r w:rsidR="00F90654" w:rsidRPr="009D0C8E">
        <w:rPr>
          <w:iCs/>
        </w:rPr>
        <w:fldChar w:fldCharType="begin">
          <w:fldData xml:space="preserve">PEVuZE5vdGU+PENpdGU+PEF1dGhvcj5DaGlhcmlvbmk8L0F1dGhvcj48WWVhcj4yMDAyPC9ZZWFy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</w:fldData>
        </w:fldChar>
      </w:r>
      <w:r w:rsidR="00F90654" w:rsidRPr="009D0C8E">
        <w:rPr>
          <w:iCs/>
        </w:rPr>
        <w:instrText xml:space="preserve"> ADDIN EN.CITE.DATA </w:instrText>
      </w:r>
      <w:r w:rsidR="00F90654" w:rsidRPr="009D0C8E">
        <w:rPr>
          <w:iCs/>
        </w:rPr>
      </w:r>
      <w:r w:rsidR="00F90654" w:rsidRPr="009D0C8E">
        <w:rPr>
          <w:iCs/>
        </w:rPr>
        <w:fldChar w:fldCharType="end"/>
      </w:r>
      <w:r w:rsidR="00F90654" w:rsidRPr="009D0C8E">
        <w:rPr>
          <w:iCs/>
        </w:rPr>
      </w:r>
      <w:r w:rsidR="00F90654" w:rsidRPr="009D0C8E">
        <w:rPr>
          <w:iCs/>
        </w:rPr>
        <w:fldChar w:fldCharType="separate"/>
      </w:r>
      <w:r w:rsidR="00F90654" w:rsidRPr="009D0C8E">
        <w:rPr>
          <w:iCs/>
          <w:noProof/>
          <w:vertAlign w:val="superscript"/>
        </w:rPr>
        <w:t>[</w:t>
      </w:r>
      <w:hyperlink w:anchor="_ENREF_54" w:tooltip="Chiarioni, 2002 #157" w:history="1">
        <w:r w:rsidR="00F90654" w:rsidRPr="009D0C8E">
          <w:rPr>
            <w:iCs/>
            <w:noProof/>
            <w:vertAlign w:val="superscript"/>
          </w:rPr>
          <w:t>54</w:t>
        </w:r>
      </w:hyperlink>
      <w:r w:rsidR="00F90654" w:rsidRPr="009D0C8E">
        <w:rPr>
          <w:iCs/>
          <w:noProof/>
          <w:vertAlign w:val="superscript"/>
        </w:rPr>
        <w:t>,</w:t>
      </w:r>
      <w:hyperlink w:anchor="_ENREF_55" w:tooltip="Lacima, 2010 #155" w:history="1">
        <w:r w:rsidR="00F90654" w:rsidRPr="009D0C8E">
          <w:rPr>
            <w:iCs/>
            <w:noProof/>
            <w:vertAlign w:val="superscript"/>
          </w:rPr>
          <w:t>55</w:t>
        </w:r>
      </w:hyperlink>
      <w:r w:rsidR="00F90654" w:rsidRPr="009D0C8E">
        <w:rPr>
          <w:iCs/>
          <w:noProof/>
          <w:vertAlign w:val="superscript"/>
        </w:rPr>
        <w:t>]</w:t>
      </w:r>
      <w:r w:rsidR="00F90654" w:rsidRPr="009D0C8E">
        <w:rPr>
          <w:iCs/>
        </w:rPr>
        <w:fldChar w:fldCharType="end"/>
      </w:r>
      <w:r w:rsidRPr="009D0C8E">
        <w:t>.</w:t>
      </w:r>
      <w:r w:rsidR="008B490C" w:rsidRPr="009D0C8E">
        <w:t xml:space="preserve"> </w:t>
      </w:r>
      <w:r w:rsidR="00850053" w:rsidRPr="009D0C8E">
        <w:t xml:space="preserve">In the end, the most significant impact on the </w:t>
      </w:r>
      <w:r w:rsidR="008B490C" w:rsidRPr="009D0C8E">
        <w:t>patient</w:t>
      </w:r>
      <w:r w:rsidR="00850053" w:rsidRPr="009D0C8E">
        <w:t>s</w:t>
      </w:r>
      <w:r w:rsidR="008B490C" w:rsidRPr="009D0C8E">
        <w:t xml:space="preserve"> </w:t>
      </w:r>
      <w:r w:rsidR="00850053" w:rsidRPr="009D0C8E">
        <w:t xml:space="preserve">may be the fact that they are tasked </w:t>
      </w:r>
      <w:r w:rsidR="008B490C" w:rsidRPr="009D0C8E">
        <w:t>to take an active role in overcoming the</w:t>
      </w:r>
      <w:r w:rsidR="00850053" w:rsidRPr="009D0C8E">
        <w:t>ir</w:t>
      </w:r>
      <w:r w:rsidR="008B490C" w:rsidRPr="009D0C8E">
        <w:t xml:space="preserve"> incontinence.</w:t>
      </w:r>
      <w:r w:rsidR="00275F75" w:rsidRPr="009D0C8E">
        <w:t xml:space="preserve"> The use of pelvic floor muscle training (PFMT) and biofeedback for reconditioning of dysfunctional pelvic floor muscles has long been a conservative fecal incontinence modality. A 2012 Cochrane review of 21 studies with a total of 1525 participants </w:t>
      </w:r>
      <w:r w:rsidR="00347D51" w:rsidRPr="009D0C8E">
        <w:t>found that a limited number of trials did not provide sufficient evidence for the effectiveness of anal sphincter exercise and biofeedback therapy, but suggested that biofeedback and/or PFMT in combination with other modalities (</w:t>
      </w:r>
      <w:r w:rsidR="00347D51" w:rsidRPr="009D0C8E">
        <w:rPr>
          <w:i/>
        </w:rPr>
        <w:t>e</w:t>
      </w:r>
      <w:r w:rsidR="00F90654" w:rsidRPr="009D0C8E">
        <w:rPr>
          <w:rFonts w:hint="eastAsia"/>
          <w:i/>
          <w:lang w:eastAsia="zh-CN"/>
        </w:rPr>
        <w:t>.</w:t>
      </w:r>
      <w:r w:rsidR="00347D51" w:rsidRPr="009D0C8E">
        <w:rPr>
          <w:i/>
        </w:rPr>
        <w:t>g</w:t>
      </w:r>
      <w:r w:rsidR="00F90654" w:rsidRPr="009D0C8E">
        <w:rPr>
          <w:rFonts w:hint="eastAsia"/>
          <w:i/>
          <w:lang w:eastAsia="zh-CN"/>
        </w:rPr>
        <w:t>.</w:t>
      </w:r>
      <w:r w:rsidR="00347D51" w:rsidRPr="009D0C8E">
        <w:t xml:space="preserve">, electrical nerve stimulation techniques) may enhance the </w:t>
      </w:r>
      <w:r w:rsidR="00013249" w:rsidRPr="009D0C8E">
        <w:t xml:space="preserve">overall </w:t>
      </w:r>
      <w:r w:rsidR="00347D51" w:rsidRPr="009D0C8E">
        <w:t xml:space="preserve">outcome. </w:t>
      </w:r>
      <w:r w:rsidR="00394109" w:rsidRPr="009D0C8E">
        <w:t xml:space="preserve">But due to the </w:t>
      </w:r>
      <w:r w:rsidR="00013249" w:rsidRPr="009D0C8E">
        <w:t>general</w:t>
      </w:r>
      <w:r w:rsidR="00394109" w:rsidRPr="009D0C8E">
        <w:t xml:space="preserve"> weakness of the </w:t>
      </w:r>
      <w:r w:rsidR="00013249" w:rsidRPr="009D0C8E">
        <w:t xml:space="preserve">reported </w:t>
      </w:r>
      <w:r w:rsidR="00394109" w:rsidRPr="009D0C8E">
        <w:t>data, t</w:t>
      </w:r>
      <w:r w:rsidR="00347D51" w:rsidRPr="009D0C8E">
        <w:t xml:space="preserve">he authors </w:t>
      </w:r>
      <w:r w:rsidR="00394109" w:rsidRPr="009D0C8E">
        <w:t xml:space="preserve">concluded that the suggested therapeutic effect of </w:t>
      </w:r>
      <w:r w:rsidR="00347D51" w:rsidRPr="009D0C8E">
        <w:t>some elements of biofeedback therapy and sphincter exercises</w:t>
      </w:r>
      <w:r w:rsidR="00394109" w:rsidRPr="009D0C8E">
        <w:t xml:space="preserve"> was not certain</w:t>
      </w:r>
      <w:r w:rsidR="00F90654" w:rsidRPr="009D0C8E">
        <w:fldChar w:fldCharType="begin">
          <w:fldData xml:space="preserve">PEVuZE5vdGU+PENpdGU+PEF1dGhvcj5Ob3J0b248L0F1dGhvcj48WWVhcj4yMDEyPC9ZZWFyPjxS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=
</w:fldData>
        </w:fldChar>
      </w:r>
      <w:r w:rsidR="00F90654" w:rsidRPr="009D0C8E">
        <w:instrText xml:space="preserve"> ADDIN EN.CITE </w:instrText>
      </w:r>
      <w:r w:rsidR="00F90654" w:rsidRPr="009D0C8E">
        <w:fldChar w:fldCharType="begin">
          <w:fldData xml:space="preserve">PEVuZE5vdGU+PENpdGU+PEF1dGhvcj5Ob3J0b248L0F1dGhvcj48WWVhcj4yMDEyPC9ZZWFyPjxS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=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52" w:tooltip="Norton, 2012 #154" w:history="1">
        <w:r w:rsidR="00F90654" w:rsidRPr="009D0C8E">
          <w:rPr>
            <w:noProof/>
            <w:vertAlign w:val="superscript"/>
          </w:rPr>
          <w:t>52</w:t>
        </w:r>
      </w:hyperlink>
      <w:r w:rsidR="00F90654" w:rsidRPr="009D0C8E">
        <w:rPr>
          <w:noProof/>
          <w:vertAlign w:val="superscript"/>
        </w:rPr>
        <w:t>]</w:t>
      </w:r>
      <w:r w:rsidR="00F90654" w:rsidRPr="009D0C8E">
        <w:fldChar w:fldCharType="end"/>
      </w:r>
      <w:r w:rsidR="00347D51" w:rsidRPr="009D0C8E">
        <w:t>.</w:t>
      </w:r>
    </w:p>
    <w:p w14:paraId="01703404" w14:textId="77777777" w:rsidR="00C07F68" w:rsidRPr="009D0C8E" w:rsidRDefault="00C07F68" w:rsidP="009D0C8E">
      <w:pPr>
        <w:ind w:firstLineChars="0" w:firstLine="0"/>
      </w:pPr>
    </w:p>
    <w:p w14:paraId="5687B0B6" w14:textId="45E17BC8" w:rsidR="00733555" w:rsidRPr="009D0C8E" w:rsidRDefault="00BC3454" w:rsidP="009D0C8E">
      <w:pPr>
        <w:pStyle w:val="Heading1"/>
        <w:ind w:firstLineChars="0"/>
      </w:pPr>
      <w:r w:rsidRPr="009D0C8E">
        <w:t>Operative</w:t>
      </w:r>
      <w:r w:rsidR="00733555" w:rsidRPr="009D0C8E">
        <w:t xml:space="preserve"> </w:t>
      </w:r>
      <w:r w:rsidR="00F90654" w:rsidRPr="009D0C8E">
        <w:t>s</w:t>
      </w:r>
      <w:r w:rsidR="00FF65BA" w:rsidRPr="009D0C8E">
        <w:t>trategies</w:t>
      </w:r>
    </w:p>
    <w:p w14:paraId="2E931102" w14:textId="594E00BD" w:rsidR="00733555" w:rsidRPr="009D0C8E" w:rsidRDefault="00733555" w:rsidP="009D0C8E">
      <w:pPr>
        <w:ind w:firstLineChars="0" w:firstLine="0"/>
        <w:rPr>
          <w:lang w:eastAsia="zh-CN"/>
        </w:rPr>
      </w:pPr>
      <w:r w:rsidRPr="009D0C8E">
        <w:t>Surgical options are explored in patients with significant fecal incontinence that is refractory to conservative management</w:t>
      </w:r>
      <w:r w:rsidR="00F90654" w:rsidRPr="009D0C8E">
        <w:fldChar w:fldCharType="begin"/>
      </w:r>
      <w:r w:rsidR="00F90654" w:rsidRPr="009D0C8E">
        <w:instrText xml:space="preserve"> ADDIN EN.CITE &lt;EndNote&gt;&lt;Cite&gt;&lt;Author&gt;Brown&lt;/Author&gt;&lt;Year&gt;2013&lt;/Year&gt;&lt;RecNum&gt;358&lt;/RecNum&gt;&lt;DisplayText&gt;&lt;style face="superscript"&gt;[56]&lt;/style&gt;&lt;/DisplayText&gt;&lt;record&gt;&lt;rec-number&gt;358&lt;/rec-number&gt;&lt;foreign-keys&gt;&lt;key app="EN" db-id="w9eep2t0psdrwse0sxov5a9vvazprzrxarr0"&gt;358&lt;/key&gt;&lt;/foreign-keys&gt;&lt;ref-type name="Journal Article"&gt;17&lt;/ref-type&gt;&lt;contributors&gt;&lt;authors&gt;&lt;author&gt;Brown, S. R.&lt;/author&gt;&lt;author&gt;Wadhawan, H.&lt;/author&gt;&lt;author&gt;Nelson, R. L.&lt;/author&gt;&lt;/authors&gt;&lt;/contributors&gt;&lt;auth-address&gt;Surgery, Sheffield Teaching Hospitals, Sheffield S7, UK. stevebrown@doctors.org.uk.&lt;/auth-address&gt;&lt;titles&gt;&lt;title&gt;Surgery for faecal incontinence in adults&lt;/title&gt;&lt;secondary-title&gt;Cochrane Database of Systematic Reviews&lt;/secondary-title&gt;&lt;/titles&gt;&lt;periodical&gt;&lt;full-title&gt;Cochrane Database of Systematic Reviews&lt;/full-title&gt;&lt;abbr-1&gt;Cochrane DB Syst Rev&lt;/abbr-1&gt;&lt;/periodical&gt;&lt;pages&gt;CD001757&lt;/pages&gt;&lt;volume&gt;7&lt;/volume&gt;&lt;edition&gt;2013/07/04&lt;/edition&gt;&lt;keywords&gt;&lt;keyword&gt;Adult&lt;/keyword&gt;&lt;keyword&gt;Anal Canal/surgery&lt;/keyword&gt;&lt;keyword&gt;Artificial Organs&lt;/keyword&gt;&lt;keyword&gt;Electric Stimulation Therapy/methods&lt;/keyword&gt;&lt;keyword&gt;Fecal Incontinence/*surgery/therapy&lt;/keyword&gt;&lt;keyword&gt;Humans&lt;/keyword&gt;&lt;keyword&gt;Pelvic Floor/surgery&lt;/keyword&gt;&lt;keyword&gt;Randomized Controlled Trials as Topic&lt;/keyword&gt;&lt;/keywords&gt;&lt;dates&gt;&lt;year&gt;2013&lt;/year&gt;&lt;/dates&gt;&lt;isbn&gt;1469-493X (Electronic)&amp;#xD;1361-6137 (Linking)&lt;/isbn&gt;&lt;accession-num&gt;23821339&lt;/accession-num&gt;&lt;urls&gt;&lt;related-urls&gt;&lt;url&gt;http://www.ncbi.nlm.nih.gov/pubmed/23821339&lt;/url&gt;&lt;/related-urls&gt;&lt;/urls&gt;&lt;electronic-resource-num&gt;10.1002/14651858.CD001757.pub4&lt;/electronic-resource-num&gt;&lt;language&gt;eng&lt;/language&gt;&lt;/record&gt;&lt;/Cite&gt;&lt;/EndNote&gt;</w:instrText>
      </w:r>
      <w:r w:rsidR="00F90654" w:rsidRPr="009D0C8E">
        <w:fldChar w:fldCharType="separate"/>
      </w:r>
      <w:r w:rsidR="00F90654" w:rsidRPr="009D0C8E">
        <w:rPr>
          <w:noProof/>
          <w:vertAlign w:val="superscript"/>
        </w:rPr>
        <w:t>[</w:t>
      </w:r>
      <w:hyperlink w:anchor="_ENREF_56" w:tooltip="Brown, 2013 #358" w:history="1">
        <w:r w:rsidR="00F90654" w:rsidRPr="009D0C8E">
          <w:rPr>
            <w:noProof/>
            <w:vertAlign w:val="superscript"/>
          </w:rPr>
          <w:t>56</w:t>
        </w:r>
      </w:hyperlink>
      <w:r w:rsidR="00F90654" w:rsidRPr="009D0C8E">
        <w:rPr>
          <w:noProof/>
          <w:vertAlign w:val="superscript"/>
        </w:rPr>
        <w:t>]</w:t>
      </w:r>
      <w:r w:rsidR="00F90654" w:rsidRPr="009D0C8E">
        <w:fldChar w:fldCharType="end"/>
      </w:r>
      <w:r w:rsidRPr="009D0C8E">
        <w:t xml:space="preserve">. </w:t>
      </w:r>
      <w:r w:rsidR="00013249" w:rsidRPr="009D0C8E">
        <w:t>while avoiding obsessive patterns.</w:t>
      </w:r>
      <w:r w:rsidR="00013249" w:rsidRPr="009D0C8E" w:rsidDel="00013249">
        <w:t xml:space="preserve"> </w:t>
      </w:r>
      <w:r w:rsidR="00013249" w:rsidRPr="009D0C8E">
        <w:t>O</w:t>
      </w:r>
      <w:r w:rsidRPr="009D0C8E">
        <w:t xml:space="preserve">bvious and correctable </w:t>
      </w:r>
      <w:r w:rsidR="00B87F24" w:rsidRPr="009D0C8E">
        <w:t xml:space="preserve">structural </w:t>
      </w:r>
      <w:r w:rsidRPr="009D0C8E">
        <w:t>deformit</w:t>
      </w:r>
      <w:r w:rsidR="00013249" w:rsidRPr="009D0C8E">
        <w:t>ies</w:t>
      </w:r>
      <w:r w:rsidRPr="009D0C8E">
        <w:t xml:space="preserve"> </w:t>
      </w:r>
      <w:r w:rsidR="00B87F24" w:rsidRPr="009D0C8E">
        <w:t xml:space="preserve">that </w:t>
      </w:r>
      <w:r w:rsidRPr="009D0C8E">
        <w:t xml:space="preserve">lend </w:t>
      </w:r>
      <w:r w:rsidR="00013249" w:rsidRPr="009D0C8E">
        <w:t xml:space="preserve">themselves </w:t>
      </w:r>
      <w:r w:rsidRPr="009D0C8E">
        <w:t xml:space="preserve">to a </w:t>
      </w:r>
      <w:r w:rsidR="00FF65BA" w:rsidRPr="009D0C8E">
        <w:t>surgical intervention</w:t>
      </w:r>
      <w:r w:rsidR="00F63357" w:rsidRPr="009D0C8E">
        <w:t xml:space="preserve"> should always be addressed first</w:t>
      </w:r>
      <w:r w:rsidR="00B87F24" w:rsidRPr="009D0C8E">
        <w:t xml:space="preserve">. Examples include a </w:t>
      </w:r>
      <w:r w:rsidRPr="009D0C8E">
        <w:t>cloaca-like deformity</w:t>
      </w:r>
      <w:r w:rsidR="002B1F90" w:rsidRPr="009D0C8E">
        <w:t xml:space="preserve"> (see Figure </w:t>
      </w:r>
      <w:r w:rsidR="00571E08" w:rsidRPr="009D0C8E">
        <w:t>3</w:t>
      </w:r>
      <w:r w:rsidR="002B1F90" w:rsidRPr="009D0C8E">
        <w:t>)</w:t>
      </w:r>
      <w:r w:rsidR="00F90654" w:rsidRPr="009D0C8E">
        <w:fldChar w:fldCharType="begin"/>
      </w:r>
      <w:r w:rsidR="00F90654" w:rsidRPr="009D0C8E">
        <w:instrText xml:space="preserve"> ADDIN EN.CITE &lt;EndNote&gt;&lt;Cite&gt;&lt;Author&gt;Kaiser&lt;/Author&gt;&lt;Year&gt;2008&lt;/Year&gt;&lt;RecNum&gt;331&lt;/RecNum&gt;&lt;DisplayText&gt;&lt;style face="superscript"&gt;[57]&lt;/style&gt;&lt;/DisplayText&gt;&lt;record&gt;&lt;rec-number&gt;331&lt;/rec-number&gt;&lt;foreign-keys&gt;&lt;key app="EN" db-id="w9eep2t0psdrwse0sxov5a9vvazprzrxarr0"&gt;331&lt;/key&gt;&lt;/foreign-keys&gt;&lt;ref-type name="Journal Article"&gt;17&lt;/ref-type&gt;&lt;contributors&gt;&lt;authors&gt;&lt;author&gt;Kaiser, A. M.&lt;/author&gt;&lt;/authors&gt;&lt;/contributors&gt;&lt;auth-address&gt;Department of Colorectal Surgery, Keck School of Medicine, University of Southern California, Los Angeles, California 90033, USA. akaiser@usc.edu&lt;/auth-address&gt;&lt;titles&gt;&lt;title&gt;Cloaca-like deformity with faecal incontinence after severe obstetric injury--technique and functional outcome of ano-vaginal and perineal reconstruction with X-flaps and sphincteroplasty&lt;/title&gt;&lt;secondary-title&gt;Colorectal Disease&lt;/secondary-title&gt;&lt;/titles&gt;&lt;periodical&gt;&lt;full-title&gt;Colorectal Disease&lt;/full-title&gt;&lt;abbr-1&gt;Colorectal Dis&lt;/abbr-1&gt;&lt;/periodical&gt;&lt;pages&gt;827-32&lt;/pages&gt;&lt;volume&gt;10&lt;/volume&gt;&lt;number&gt;8&lt;/number&gt;&lt;dates&gt;&lt;year&gt;2008&lt;/year&gt;&lt;pub-dates&gt;&lt;date&gt;Oct&lt;/date&gt;&lt;/pub-dates&gt;&lt;/dates&gt;&lt;accession-num&gt;18205849&lt;/accession-num&gt;&lt;urls&gt;&lt;/urls&gt;&lt;/record&gt;&lt;/Cite&gt;&lt;/EndNote&gt;</w:instrText>
      </w:r>
      <w:r w:rsidR="00F90654" w:rsidRPr="009D0C8E">
        <w:fldChar w:fldCharType="separate"/>
      </w:r>
      <w:r w:rsidR="00F90654" w:rsidRPr="009D0C8E">
        <w:rPr>
          <w:noProof/>
          <w:vertAlign w:val="superscript"/>
        </w:rPr>
        <w:t>[</w:t>
      </w:r>
      <w:hyperlink w:anchor="_ENREF_57" w:tooltip="Kaiser, 2008 #331" w:history="1">
        <w:r w:rsidR="00F90654" w:rsidRPr="009D0C8E">
          <w:rPr>
            <w:noProof/>
            <w:vertAlign w:val="superscript"/>
          </w:rPr>
          <w:t>57</w:t>
        </w:r>
      </w:hyperlink>
      <w:r w:rsidR="00F90654" w:rsidRPr="009D0C8E">
        <w:rPr>
          <w:noProof/>
          <w:vertAlign w:val="superscript"/>
        </w:rPr>
        <w:t>]</w:t>
      </w:r>
      <w:r w:rsidR="00F90654" w:rsidRPr="009D0C8E">
        <w:fldChar w:fldCharType="end"/>
      </w:r>
      <w:r w:rsidRPr="009D0C8E">
        <w:t xml:space="preserve">, </w:t>
      </w:r>
      <w:r w:rsidR="00FF65BA" w:rsidRPr="009D0C8E">
        <w:t xml:space="preserve">hemorrhoidal or </w:t>
      </w:r>
      <w:r w:rsidR="0011410C" w:rsidRPr="009D0C8E">
        <w:t xml:space="preserve">full-thickness </w:t>
      </w:r>
      <w:r w:rsidR="00FF65BA" w:rsidRPr="009D0C8E">
        <w:t xml:space="preserve">rectal prolapse, </w:t>
      </w:r>
      <w:r w:rsidRPr="009D0C8E">
        <w:t>keyhole deformity</w:t>
      </w:r>
      <w:r w:rsidR="00FF65BA" w:rsidRPr="009D0C8E">
        <w:t xml:space="preserve"> (after fistulotomy or other surgeries</w:t>
      </w:r>
      <w:r w:rsidR="003A30AE" w:rsidRPr="009D0C8E">
        <w:t xml:space="preserve">, see Figure </w:t>
      </w:r>
      <w:r w:rsidR="007B3AE8" w:rsidRPr="009D0C8E">
        <w:t>4</w:t>
      </w:r>
      <w:r w:rsidR="00FF65BA" w:rsidRPr="009D0C8E">
        <w:t>)</w:t>
      </w:r>
      <w:r w:rsidRPr="009D0C8E">
        <w:t xml:space="preserve">, </w:t>
      </w:r>
      <w:r w:rsidR="00B87F24" w:rsidRPr="009D0C8E">
        <w:t>or a</w:t>
      </w:r>
      <w:r w:rsidR="00FF65BA" w:rsidRPr="009D0C8E">
        <w:t xml:space="preserve"> mucosal</w:t>
      </w:r>
      <w:r w:rsidR="00B87F24" w:rsidRPr="009D0C8E">
        <w:t xml:space="preserve"> </w:t>
      </w:r>
      <w:r w:rsidRPr="009D0C8E">
        <w:t xml:space="preserve">ectropion. </w:t>
      </w:r>
      <w:r w:rsidR="00B87F24" w:rsidRPr="009D0C8E">
        <w:t xml:space="preserve">Other conditions that may emulate the symptom of incontinence (perirectal fistula, rectovaginal fistula) unquestionably should be </w:t>
      </w:r>
      <w:r w:rsidR="00F63357" w:rsidRPr="009D0C8E">
        <w:t xml:space="preserve">corrected </w:t>
      </w:r>
      <w:r w:rsidR="00B87F24" w:rsidRPr="009D0C8E">
        <w:t>prior to focusing on the</w:t>
      </w:r>
      <w:r w:rsidR="0011410C" w:rsidRPr="009D0C8E">
        <w:t xml:space="preserve"> workup or management of the</w:t>
      </w:r>
      <w:r w:rsidR="00B87F24" w:rsidRPr="009D0C8E">
        <w:t xml:space="preserve"> “incontinence” as such</w:t>
      </w:r>
      <w:r w:rsidR="00F90654" w:rsidRPr="009D0C8E">
        <w:fldChar w:fldCharType="begin"/>
      </w:r>
      <w:r w:rsidR="00F90654" w:rsidRPr="009D0C8E">
        <w:instrText xml:space="preserve"> ADDIN EN.CITE &lt;EndNote&gt;&lt;Cite&gt;&lt;Author&gt;Kaiser&lt;/Author&gt;&lt;Year&gt;2009&lt;/Year&gt;&lt;RecNum&gt;332&lt;/RecNum&gt;&lt;DisplayText&gt;&lt;style face="superscript"&gt;[4]&lt;/style&gt;&lt;/DisplayText&gt;&lt;record&gt;&lt;rec-number&gt;332&lt;/rec-number&gt;&lt;foreign-keys&gt;&lt;key app="EN" db-id="w9eep2t0psdrwse0sxov5a9vvazprzrxarr0"&gt;332&lt;/key&gt;&lt;/foreign-keys&gt;&lt;ref-type name="Web Page"&gt;12&lt;/ref-type&gt;&lt;contributors&gt;&lt;authors&gt;&lt;author&gt;Kaiser, A. M.&lt;/author&gt;&lt;/authors&gt;&lt;/contributors&gt;&lt;titles&gt;&lt;title&gt;McGraw-Hill Manual: Colorectal Surgery&lt;/title&gt;&lt;secondary-title&gt;Access Surgery&lt;/secondary-title&gt;&lt;/titles&gt;&lt;volume&gt;2015&lt;/volume&gt;&lt;number&gt;April 12&lt;/number&gt;&lt;dates&gt;&lt;year&gt;2009&lt;/year&gt;&lt;/dates&gt;&lt;pub-location&gt;New York&lt;/pub-location&gt;&lt;publisher&gt;McGraw-Hill Medical&lt;/publisher&gt;&lt;urls&gt;&lt;related-urls&gt;&lt;url&gt;http://accesssurgery.com/resourceToc.aspx?resourceID=211&lt;/url&gt;&lt;/related-urls&gt;&lt;/urls&gt;&lt;/record&gt;&lt;/Cite&gt;&lt;/EndNote&gt;</w:instrText>
      </w:r>
      <w:r w:rsidR="00F90654" w:rsidRPr="009D0C8E">
        <w:fldChar w:fldCharType="separate"/>
      </w:r>
      <w:r w:rsidR="00F90654" w:rsidRPr="009D0C8E">
        <w:rPr>
          <w:noProof/>
          <w:vertAlign w:val="superscript"/>
        </w:rPr>
        <w:t>[</w:t>
      </w:r>
      <w:hyperlink w:anchor="_ENREF_4" w:tooltip="Kaiser, 2009 #332" w:history="1">
        <w:r w:rsidR="00F90654" w:rsidRPr="009D0C8E">
          <w:rPr>
            <w:noProof/>
            <w:vertAlign w:val="superscript"/>
          </w:rPr>
          <w:t>4</w:t>
        </w:r>
      </w:hyperlink>
      <w:r w:rsidR="00F90654" w:rsidRPr="009D0C8E">
        <w:rPr>
          <w:noProof/>
          <w:vertAlign w:val="superscript"/>
        </w:rPr>
        <w:t>]</w:t>
      </w:r>
      <w:r w:rsidR="00F90654" w:rsidRPr="009D0C8E">
        <w:fldChar w:fldCharType="end"/>
      </w:r>
      <w:r w:rsidR="00B87F24" w:rsidRPr="009D0C8E">
        <w:t>.</w:t>
      </w:r>
    </w:p>
    <w:p w14:paraId="5B0039DD" w14:textId="16BBF0CA" w:rsidR="00733555" w:rsidRPr="009D0C8E" w:rsidRDefault="00F63357" w:rsidP="009D0C8E">
      <w:pPr>
        <w:rPr>
          <w:lang w:eastAsia="zh-CN"/>
        </w:rPr>
      </w:pPr>
      <w:r w:rsidRPr="009D0C8E">
        <w:t>If gross morphological pathology is either absent or has been corrected, a number of operative approaches strategies are available to address the incontinence itself</w:t>
      </w:r>
      <w:r w:rsidR="00F90654" w:rsidRPr="003F7E37">
        <w:rPr>
          <w:vertAlign w:val="superscript"/>
        </w:rPr>
        <w:fldChar w:fldCharType="begin">
          <w:fldData xml:space="preserve">PEVuZE5vdGU+PENpdGU+PEF1dGhvcj5NYWRvZmY8L0F1dGhvcj48WWVhcj4yMDA0PC9ZZWFyPjxS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lM0OC01NDwvcGFnZXM+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YyMS0zMjwvcGFnZXM+PHZvbHVtZT4zNjQ8L3ZvbHVtZT48bnVt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</w:fldData>
        </w:fldChar>
      </w:r>
      <w:r w:rsidR="00F90654" w:rsidRPr="003F7E37">
        <w:rPr>
          <w:vertAlign w:val="superscript"/>
        </w:rPr>
        <w:instrText xml:space="preserve"> ADDIN EN.CITE </w:instrText>
      </w:r>
      <w:r w:rsidR="00F90654" w:rsidRPr="003F7E37">
        <w:rPr>
          <w:vertAlign w:val="superscript"/>
        </w:rPr>
        <w:fldChar w:fldCharType="begin">
          <w:fldData xml:space="preserve">PEVuZE5vdGU+PENpdGU+PEF1dGhvcj5NYWRvZmY8L0F1dGhvcj48WWVhcj4yMDA0PC9ZZWFyPjxS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lM0OC01NDwvcGFnZXM+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YyMS0zMjwvcGFnZXM+PHZvbHVtZT4zNjQ8L3ZvbHVtZT48bnVt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</w:fldData>
        </w:fldChar>
      </w:r>
      <w:r w:rsidR="00F90654" w:rsidRPr="003F7E37">
        <w:rPr>
          <w:vertAlign w:val="superscript"/>
        </w:rPr>
        <w:instrText xml:space="preserve"> ADDIN EN.CITE.DATA </w:instrText>
      </w:r>
      <w:r w:rsidR="00F90654" w:rsidRPr="003F7E37">
        <w:rPr>
          <w:vertAlign w:val="superscript"/>
        </w:rPr>
      </w:r>
      <w:r w:rsidR="00F90654" w:rsidRPr="003F7E37">
        <w:rPr>
          <w:vertAlign w:val="superscript"/>
        </w:rPr>
        <w:fldChar w:fldCharType="end"/>
      </w:r>
      <w:r w:rsidR="00F90654" w:rsidRPr="003F7E37">
        <w:rPr>
          <w:vertAlign w:val="superscript"/>
        </w:rPr>
      </w:r>
      <w:r w:rsidR="00F90654" w:rsidRPr="003F7E37">
        <w:rPr>
          <w:vertAlign w:val="superscript"/>
        </w:rPr>
        <w:fldChar w:fldCharType="separate"/>
      </w:r>
      <w:r w:rsidR="00F90654" w:rsidRPr="003F7E37">
        <w:rPr>
          <w:vertAlign w:val="superscript"/>
        </w:rPr>
        <w:t>[</w:t>
      </w:r>
      <w:hyperlink w:anchor="_ENREF_8" w:tooltip="Madoff, 2004 #120" w:history="1">
        <w:r w:rsidR="00F90654" w:rsidRPr="003F7E37">
          <w:rPr>
            <w:vertAlign w:val="superscript"/>
          </w:rPr>
          <w:t>8</w:t>
        </w:r>
      </w:hyperlink>
      <w:r w:rsidR="00F90654" w:rsidRPr="003F7E37">
        <w:rPr>
          <w:vertAlign w:val="superscript"/>
        </w:rPr>
        <w:t>,</w:t>
      </w:r>
      <w:hyperlink w:anchor="_ENREF_58" w:tooltip="Madoff, 2004 #125" w:history="1">
        <w:r w:rsidR="00F90654" w:rsidRPr="003F7E37">
          <w:rPr>
            <w:vertAlign w:val="superscript"/>
          </w:rPr>
          <w:t>58</w:t>
        </w:r>
      </w:hyperlink>
      <w:r w:rsidR="00F90654" w:rsidRPr="003F7E37">
        <w:rPr>
          <w:vertAlign w:val="superscript"/>
        </w:rPr>
        <w:t>]</w:t>
      </w:r>
      <w:r w:rsidR="00F90654" w:rsidRPr="003F7E37">
        <w:rPr>
          <w:vertAlign w:val="superscript"/>
        </w:rPr>
        <w:fldChar w:fldCharType="end"/>
      </w:r>
      <w:r w:rsidR="00733555" w:rsidRPr="009D0C8E">
        <w:t xml:space="preserve">. Their applicability depends on the individual </w:t>
      </w:r>
      <w:r w:rsidRPr="009D0C8E">
        <w:t>circumstances</w:t>
      </w:r>
      <w:r w:rsidR="00733555" w:rsidRPr="009D0C8E">
        <w:t xml:space="preserve">, </w:t>
      </w:r>
      <w:r w:rsidR="00885264" w:rsidRPr="009D0C8E">
        <w:t xml:space="preserve">the </w:t>
      </w:r>
      <w:r w:rsidR="00B87F24" w:rsidRPr="009D0C8E">
        <w:t xml:space="preserve">severity of </w:t>
      </w:r>
      <w:r w:rsidR="00885264" w:rsidRPr="009D0C8E">
        <w:t xml:space="preserve">the patient’s </w:t>
      </w:r>
      <w:r w:rsidR="00733555" w:rsidRPr="009D0C8E">
        <w:t>symptoms</w:t>
      </w:r>
      <w:r w:rsidR="00B87F24" w:rsidRPr="009D0C8E">
        <w:t xml:space="preserve">, as well as </w:t>
      </w:r>
      <w:r w:rsidR="00733555" w:rsidRPr="009D0C8E">
        <w:t xml:space="preserve">a clear definition of </w:t>
      </w:r>
      <w:r w:rsidR="00B87F24" w:rsidRPr="009D0C8E">
        <w:t xml:space="preserve">the </w:t>
      </w:r>
      <w:r w:rsidR="00733555" w:rsidRPr="009D0C8E">
        <w:t>treatment goals and priorities</w:t>
      </w:r>
      <w:r w:rsidR="00F90654" w:rsidRPr="003F7E37">
        <w:rPr>
          <w:vertAlign w:val="superscript"/>
        </w:rPr>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F90654" w:rsidRPr="003F7E37">
        <w:rPr>
          <w:vertAlign w:val="superscript"/>
        </w:rPr>
        <w:instrText xml:space="preserve"> ADDIN EN.CITE </w:instrText>
      </w:r>
      <w:r w:rsidR="00F90654" w:rsidRPr="003F7E37">
        <w:rPr>
          <w:vertAlign w:val="superscript"/>
        </w:rPr>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F90654" w:rsidRPr="003F7E37">
        <w:rPr>
          <w:vertAlign w:val="superscript"/>
        </w:rPr>
        <w:instrText xml:space="preserve"> ADDIN EN.CITE.DATA </w:instrText>
      </w:r>
      <w:r w:rsidR="00F90654" w:rsidRPr="003F7E37">
        <w:rPr>
          <w:vertAlign w:val="superscript"/>
        </w:rPr>
      </w:r>
      <w:r w:rsidR="00F90654" w:rsidRPr="003F7E37">
        <w:rPr>
          <w:vertAlign w:val="superscript"/>
        </w:rPr>
        <w:fldChar w:fldCharType="end"/>
      </w:r>
      <w:r w:rsidR="00F90654" w:rsidRPr="003F7E37">
        <w:rPr>
          <w:vertAlign w:val="superscript"/>
        </w:rPr>
      </w:r>
      <w:r w:rsidR="00F90654" w:rsidRPr="003F7E37">
        <w:rPr>
          <w:vertAlign w:val="superscript"/>
        </w:rPr>
        <w:fldChar w:fldCharType="separate"/>
      </w:r>
      <w:r w:rsidR="00F90654" w:rsidRPr="003F7E37">
        <w:rPr>
          <w:vertAlign w:val="superscript"/>
        </w:rPr>
        <w:t>[</w:t>
      </w:r>
      <w:hyperlink w:anchor="_ENREF_9" w:tooltip="Kaiser, 2014 #364" w:history="1">
        <w:r w:rsidR="00F90654" w:rsidRPr="003F7E37">
          <w:rPr>
            <w:vertAlign w:val="superscript"/>
          </w:rPr>
          <w:t>9</w:t>
        </w:r>
      </w:hyperlink>
      <w:r w:rsidR="00F90654" w:rsidRPr="003F7E37">
        <w:rPr>
          <w:vertAlign w:val="superscript"/>
        </w:rPr>
        <w:t>]</w:t>
      </w:r>
      <w:r w:rsidR="00F90654" w:rsidRPr="003F7E37">
        <w:rPr>
          <w:vertAlign w:val="superscript"/>
        </w:rPr>
        <w:fldChar w:fldCharType="end"/>
      </w:r>
      <w:r w:rsidR="00733555" w:rsidRPr="009D0C8E">
        <w:t>.</w:t>
      </w:r>
      <w:r w:rsidR="00B87F24" w:rsidRPr="009D0C8E">
        <w:t xml:space="preserve"> </w:t>
      </w:r>
      <w:r w:rsidR="00B83DE1" w:rsidRPr="009D0C8E">
        <w:t xml:space="preserve">Both the </w:t>
      </w:r>
      <w:r w:rsidR="00B83DE1" w:rsidRPr="009D0C8E">
        <w:lastRenderedPageBreak/>
        <w:t>patient and treating physicians need to engage in an optimistic but at the same time honest discussion about the pros and cons, realistic versus unrealistic goals, and the expected outcomes of the various surgeries</w:t>
      </w:r>
      <w:r w:rsidR="00F90654" w:rsidRPr="009D0C8E">
        <w:fldChar w:fldCharType="begin">
          <w:fldData xml:space="preserve">PEVuZE5vdGU+PENpdGU+PEF1dGhvcj5QYXF1ZXR0ZTwvQXV0aG9yPjxZZWFyPjIwMTU8L1llYXI+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=
</w:fldData>
        </w:fldChar>
      </w:r>
      <w:r w:rsidR="00F90654" w:rsidRPr="009D0C8E">
        <w:instrText xml:space="preserve"> ADDIN EN.CITE </w:instrText>
      </w:r>
      <w:r w:rsidR="00F90654" w:rsidRPr="009D0C8E">
        <w:fldChar w:fldCharType="begin">
          <w:fldData xml:space="preserve">PEVuZE5vdGU+PENpdGU+PEF1dGhvcj5QYXF1ZXR0ZTwvQXV0aG9yPjxZZWFyPjIwMTU8L1llYXI+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=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3" w:tooltip="Paquette, 2015 #206" w:history="1">
        <w:r w:rsidR="00F90654" w:rsidRPr="009D0C8E">
          <w:rPr>
            <w:noProof/>
            <w:vertAlign w:val="superscript"/>
          </w:rPr>
          <w:t>3</w:t>
        </w:r>
      </w:hyperlink>
      <w:r w:rsidR="00F90654" w:rsidRPr="009D0C8E">
        <w:rPr>
          <w:noProof/>
          <w:vertAlign w:val="superscript"/>
        </w:rPr>
        <w:t>,</w:t>
      </w:r>
      <w:hyperlink w:anchor="_ENREF_10" w:tooltip="Alavi, 2015 #200" w:history="1">
        <w:r w:rsidR="00F90654" w:rsidRPr="009D0C8E">
          <w:rPr>
            <w:noProof/>
            <w:vertAlign w:val="superscript"/>
          </w:rPr>
          <w:t>10</w:t>
        </w:r>
      </w:hyperlink>
      <w:r w:rsidR="00F90654" w:rsidRPr="009D0C8E">
        <w:rPr>
          <w:noProof/>
          <w:vertAlign w:val="superscript"/>
        </w:rPr>
        <w:t>]</w:t>
      </w:r>
      <w:r w:rsidR="00F90654" w:rsidRPr="009D0C8E">
        <w:fldChar w:fldCharType="end"/>
      </w:r>
      <w:r w:rsidR="00B83DE1" w:rsidRPr="009D0C8E">
        <w:t>.</w:t>
      </w:r>
      <w:r w:rsidR="00571E08" w:rsidRPr="009D0C8E">
        <w:t xml:space="preserve"> While this review provides an overview of the concepts</w:t>
      </w:r>
      <w:r w:rsidR="00DC4CA8" w:rsidRPr="009D0C8E">
        <w:t xml:space="preserve"> (Table 4)</w:t>
      </w:r>
      <w:r w:rsidR="00571E08" w:rsidRPr="009D0C8E">
        <w:t>, a detailed discussion of the techniques</w:t>
      </w:r>
      <w:r w:rsidR="0011410C" w:rsidRPr="009D0C8E">
        <w:t xml:space="preserve"> </w:t>
      </w:r>
      <w:r w:rsidR="00565FC4" w:rsidRPr="009D0C8E">
        <w:t>and their</w:t>
      </w:r>
      <w:r w:rsidR="0011410C" w:rsidRPr="009D0C8E">
        <w:t xml:space="preserve"> respective</w:t>
      </w:r>
      <w:r w:rsidR="00565FC4" w:rsidRPr="009D0C8E">
        <w:t xml:space="preserve"> results </w:t>
      </w:r>
      <w:r w:rsidR="00571E08" w:rsidRPr="009D0C8E">
        <w:t xml:space="preserve">will be beyond its </w:t>
      </w:r>
      <w:r w:rsidR="00DC4CA8" w:rsidRPr="009D0C8E">
        <w:t>scope</w:t>
      </w:r>
      <w:r w:rsidR="00C01949" w:rsidRPr="009D0C8E">
        <w:t>.</w:t>
      </w:r>
      <w:r w:rsidR="000610AE" w:rsidRPr="009D0C8E">
        <w:t xml:space="preserve"> </w:t>
      </w:r>
      <w:r w:rsidR="00C01949" w:rsidRPr="009D0C8E">
        <w:t xml:space="preserve">A task force of the American Society of Colon and Rectal Surgeons, however, has recently reviewed the evidence and published a </w:t>
      </w:r>
      <w:r w:rsidR="0011410C" w:rsidRPr="009D0C8E">
        <w:t>current status on new technologies</w:t>
      </w:r>
      <w:r w:rsidR="00F90654"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F90654" w:rsidRPr="009D0C8E">
        <w:instrText xml:space="preserve"> ADDIN EN.CITE </w:instrText>
      </w:r>
      <w:r w:rsidR="00F90654"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F90654" w:rsidRPr="009D0C8E">
        <w:instrText xml:space="preserve"> ADDIN EN.CITE.DATA </w:instrText>
      </w:r>
      <w:r w:rsidR="00F90654" w:rsidRPr="009D0C8E">
        <w:fldChar w:fldCharType="end"/>
      </w:r>
      <w:r w:rsidR="00F90654" w:rsidRPr="009D0C8E">
        <w:fldChar w:fldCharType="separate"/>
      </w:r>
      <w:r w:rsidR="00F90654" w:rsidRPr="009D0C8E">
        <w:rPr>
          <w:noProof/>
          <w:vertAlign w:val="superscript"/>
        </w:rPr>
        <w:t>[</w:t>
      </w:r>
      <w:hyperlink w:anchor="_ENREF_9" w:tooltip="Kaiser, 2014 #364" w:history="1">
        <w:r w:rsidR="00F90654" w:rsidRPr="009D0C8E">
          <w:rPr>
            <w:noProof/>
            <w:vertAlign w:val="superscript"/>
          </w:rPr>
          <w:t>9</w:t>
        </w:r>
      </w:hyperlink>
      <w:r w:rsidR="00F90654" w:rsidRPr="009D0C8E">
        <w:rPr>
          <w:noProof/>
          <w:vertAlign w:val="superscript"/>
        </w:rPr>
        <w:t>]</w:t>
      </w:r>
      <w:r w:rsidR="00F90654" w:rsidRPr="009D0C8E">
        <w:fldChar w:fldCharType="end"/>
      </w:r>
      <w:r w:rsidR="00571E08" w:rsidRPr="009D0C8E">
        <w:t>.</w:t>
      </w:r>
    </w:p>
    <w:p w14:paraId="5F0174BA" w14:textId="77777777" w:rsidR="00DF3CAC" w:rsidRPr="009D0C8E" w:rsidRDefault="00DF3CAC" w:rsidP="009D0C8E">
      <w:pPr>
        <w:ind w:firstLineChars="0" w:firstLine="0"/>
      </w:pPr>
    </w:p>
    <w:p w14:paraId="29CCF067" w14:textId="63406A1B" w:rsidR="002942D1" w:rsidRPr="009D0C8E" w:rsidRDefault="00B20D5B" w:rsidP="009D0C8E">
      <w:pPr>
        <w:pStyle w:val="Subtitle"/>
        <w:ind w:firstLineChars="0" w:firstLine="0"/>
        <w:rPr>
          <w:rStyle w:val="SubtleEmphasis"/>
          <w:i w:val="0"/>
          <w:lang w:eastAsia="zh-CN"/>
        </w:rPr>
      </w:pPr>
      <w:r w:rsidRPr="009D0C8E">
        <w:rPr>
          <w:rStyle w:val="SubtleEmphasis"/>
        </w:rPr>
        <w:t>Correction of morphological deformities</w:t>
      </w:r>
    </w:p>
    <w:p w14:paraId="454C94B6" w14:textId="29F15169" w:rsidR="00DF3CAC" w:rsidRPr="009D0C8E" w:rsidRDefault="005C4F24" w:rsidP="009D0C8E">
      <w:pPr>
        <w:ind w:firstLineChars="0" w:firstLine="0"/>
        <w:rPr>
          <w:rStyle w:val="SubtleEmphasis"/>
          <w:b w:val="0"/>
          <w:lang w:eastAsia="zh-CN"/>
        </w:rPr>
      </w:pPr>
      <w:r w:rsidRPr="009D0C8E">
        <w:rPr>
          <w:rStyle w:val="SubtleEmphasis"/>
          <w:b w:val="0"/>
        </w:rPr>
        <w:t>Reshaping and correction of gross deformities and pathologies (see above).</w:t>
      </w:r>
    </w:p>
    <w:p w14:paraId="2141529E" w14:textId="77777777" w:rsidR="001003CC" w:rsidRPr="009D0C8E" w:rsidRDefault="001003CC" w:rsidP="009D0C8E">
      <w:pPr>
        <w:ind w:firstLineChars="0" w:firstLine="0"/>
        <w:rPr>
          <w:rStyle w:val="SubtleEmphasis"/>
          <w:lang w:eastAsia="zh-CN"/>
        </w:rPr>
      </w:pPr>
    </w:p>
    <w:p w14:paraId="1EA3FB97" w14:textId="5186F5E3" w:rsidR="008136E4" w:rsidRPr="009D0C8E" w:rsidRDefault="00DF3CAC" w:rsidP="009D0C8E">
      <w:pPr>
        <w:pStyle w:val="Subtitle"/>
        <w:ind w:firstLineChars="0" w:firstLine="0"/>
        <w:rPr>
          <w:rStyle w:val="SubtleEmphasis"/>
          <w:i w:val="0"/>
          <w:lang w:eastAsia="zh-CN"/>
        </w:rPr>
      </w:pPr>
      <w:r w:rsidRPr="009D0C8E">
        <w:rPr>
          <w:rStyle w:val="SubtleEmphasis"/>
        </w:rPr>
        <w:t>Sphincter repair</w:t>
      </w:r>
    </w:p>
    <w:p w14:paraId="36E768E8" w14:textId="4EE76895" w:rsidR="00CB382B" w:rsidRPr="009D0C8E" w:rsidRDefault="00DF3CAC" w:rsidP="009D0C8E">
      <w:pPr>
        <w:ind w:firstLineChars="0" w:firstLine="0"/>
        <w:rPr>
          <w:iCs/>
          <w:lang w:eastAsia="zh-CN"/>
        </w:rPr>
      </w:pPr>
      <w:r w:rsidRPr="009D0C8E">
        <w:t xml:space="preserve">Sphincter repair (sphincteroplasty) </w:t>
      </w:r>
      <w:r w:rsidR="005C4F24" w:rsidRPr="009D0C8E">
        <w:t>seems to be</w:t>
      </w:r>
      <w:r w:rsidRPr="009D0C8E">
        <w:t xml:space="preserve"> a rational </w:t>
      </w:r>
      <w:r w:rsidR="00C3477C" w:rsidRPr="009D0C8E">
        <w:t xml:space="preserve">and still probably the most frequently used </w:t>
      </w:r>
      <w:r w:rsidRPr="009D0C8E">
        <w:t>approach if a segmental sphincter defect is identified</w:t>
      </w:r>
      <w:r w:rsidR="00C901DE" w:rsidRPr="009D0C8E">
        <w:t xml:space="preserve"> (see Figure 2)</w:t>
      </w:r>
      <w:r w:rsidRPr="009D0C8E">
        <w:t xml:space="preserve">. </w:t>
      </w:r>
      <w:r w:rsidR="00FA0277" w:rsidRPr="009D0C8E">
        <w:t>The goal is to reconstitute the circular configuration of the muscle around the anal canal</w:t>
      </w:r>
      <w:r w:rsidR="00C3477C" w:rsidRPr="009D0C8E">
        <w:t xml:space="preserve"> </w:t>
      </w:r>
      <w:r w:rsidR="007B3AE8" w:rsidRPr="009D0C8E">
        <w:t xml:space="preserve">(see Figure 1) </w:t>
      </w:r>
      <w:r w:rsidR="00C3477C" w:rsidRPr="009D0C8E">
        <w:t>and with that the high pressure zone</w:t>
      </w:r>
      <w:r w:rsidR="00FA0277" w:rsidRPr="009D0C8E">
        <w:t xml:space="preserve">. </w:t>
      </w:r>
      <w:r w:rsidRPr="009D0C8E">
        <w:t>The short-term results are generally good</w:t>
      </w:r>
      <w:r w:rsidR="005C4F24" w:rsidRPr="009D0C8E">
        <w:t xml:space="preserve"> with an estimated 75</w:t>
      </w:r>
      <w:r w:rsidR="001003CC" w:rsidRPr="009D0C8E">
        <w:rPr>
          <w:rFonts w:hint="eastAsia"/>
          <w:lang w:eastAsia="zh-CN"/>
        </w:rPr>
        <w:t>%</w:t>
      </w:r>
      <w:r w:rsidR="005C4F24" w:rsidRPr="009D0C8E">
        <w:t xml:space="preserve">-86% improvement of incontinence episodes. However, the urgency may persist and over time, </w:t>
      </w:r>
      <w:r w:rsidRPr="009D0C8E">
        <w:t>the long-term function</w:t>
      </w:r>
      <w:r w:rsidR="005C4F24" w:rsidRPr="009D0C8E">
        <w:t xml:space="preserve"> has been noted to </w:t>
      </w:r>
      <w:r w:rsidRPr="009D0C8E">
        <w:t>deteriorate</w:t>
      </w:r>
      <w:r w:rsidR="005C4F24" w:rsidRPr="009D0C8E">
        <w:t xml:space="preserve"> with some series reporting only 0</w:t>
      </w:r>
      <w:r w:rsidR="001003CC" w:rsidRPr="009D0C8E">
        <w:rPr>
          <w:rFonts w:hint="eastAsia"/>
          <w:lang w:eastAsia="zh-CN"/>
        </w:rPr>
        <w:t>%</w:t>
      </w:r>
      <w:r w:rsidR="005C4F24" w:rsidRPr="009D0C8E">
        <w:t xml:space="preserve">-50% of patients still being </w:t>
      </w:r>
      <w:r w:rsidR="00104DDF" w:rsidRPr="009D0C8E">
        <w:t xml:space="preserve">fully </w:t>
      </w:r>
      <w:r w:rsidR="005C4F24" w:rsidRPr="009D0C8E">
        <w:t>continent after 5</w:t>
      </w:r>
      <w:r w:rsidR="00104DDF" w:rsidRPr="009D0C8E">
        <w:t>-10</w:t>
      </w:r>
      <w:r w:rsidR="005C4F24" w:rsidRPr="009D0C8E">
        <w:t xml:space="preserve"> years</w:t>
      </w:r>
      <w:r w:rsidR="001003CC" w:rsidRPr="009D0C8E">
        <w:fldChar w:fldCharType="begin">
          <w:fldData xml:space="preserve">PEVuZE5vdGU+PENpdGU+PEF1dGhvcj5Kb2huc29uPC9BdXRob3I+PFllYXI+MjAxMDwvWWVhcj48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</w:fldData>
        </w:fldChar>
      </w:r>
      <w:r w:rsidR="001003CC" w:rsidRPr="009D0C8E">
        <w:instrText xml:space="preserve"> ADDIN EN.CITE </w:instrText>
      </w:r>
      <w:r w:rsidR="001003CC" w:rsidRPr="009D0C8E">
        <w:fldChar w:fldCharType="begin">
          <w:fldData xml:space="preserve">PEVuZE5vdGU+PENpdGU+PEF1dGhvcj5Kb2huc29uPC9BdXRob3I+PFllYXI+MjAxMDwvWWVhcj48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</w:fldData>
        </w:fldChar>
      </w:r>
      <w:r w:rsidR="001003CC" w:rsidRPr="009D0C8E">
        <w:instrText xml:space="preserve"> ADDIN EN.CITE.DATA </w:instrText>
      </w:r>
      <w:r w:rsidR="001003CC" w:rsidRPr="009D0C8E">
        <w:fldChar w:fldCharType="end"/>
      </w:r>
      <w:r w:rsidR="001003CC" w:rsidRPr="009D0C8E">
        <w:fldChar w:fldCharType="separate"/>
      </w:r>
      <w:r w:rsidR="001003CC" w:rsidRPr="009D0C8E">
        <w:rPr>
          <w:noProof/>
          <w:vertAlign w:val="superscript"/>
        </w:rPr>
        <w:t>[</w:t>
      </w:r>
      <w:hyperlink w:anchor="_ENREF_59" w:tooltip="Johnson, 2010 #152" w:history="1">
        <w:r w:rsidR="001003CC" w:rsidRPr="009D0C8E">
          <w:rPr>
            <w:noProof/>
            <w:vertAlign w:val="superscript"/>
          </w:rPr>
          <w:t>59-61</w:t>
        </w:r>
      </w:hyperlink>
      <w:r w:rsidR="001003CC" w:rsidRPr="009D0C8E">
        <w:rPr>
          <w:noProof/>
          <w:vertAlign w:val="superscript"/>
        </w:rPr>
        <w:t>]</w:t>
      </w:r>
      <w:r w:rsidR="001003CC" w:rsidRPr="009D0C8E">
        <w:fldChar w:fldCharType="end"/>
      </w:r>
      <w:r w:rsidR="005C4F24" w:rsidRPr="009D0C8E">
        <w:t xml:space="preserve">. </w:t>
      </w:r>
      <w:r w:rsidR="00CB382B" w:rsidRPr="009D0C8E">
        <w:t>A systematic review of 16 studies with more than 5 years of follow-up and nearly 900 sphincter repairs noted that most patients remained satisfied with their surgical outcome despite worsening results over time</w:t>
      </w:r>
      <w:r w:rsidR="001003CC" w:rsidRPr="009D0C8E">
        <w:fldChar w:fldCharType="begin"/>
      </w:r>
      <w:r w:rsidR="001003CC" w:rsidRPr="009D0C8E">
        <w:instrText xml:space="preserve"> ADDIN EN.CITE &lt;EndNote&gt;&lt;Cite&gt;&lt;Author&gt;Glasgow&lt;/Author&gt;&lt;Year&gt;2012&lt;/Year&gt;&lt;RecNum&gt;746&lt;/RecNum&gt;&lt;DisplayText&gt;&lt;style face="superscript"&gt;[62]&lt;/style&gt;&lt;/DisplayText&gt;&lt;record&gt;&lt;rec-number&gt;746&lt;/rec-number&gt;&lt;foreign-keys&gt;&lt;key app="EN" db-id="w9eep2t0psdrwse0sxov5a9vvazprzrxarr0"&gt;746&lt;/key&gt;&lt;/foreign-keys&gt;&lt;ref-type name="Journal Article"&gt;17&lt;/ref-type&gt;&lt;contributors&gt;&lt;authors&gt;&lt;author&gt;Glasgow, S. C.&lt;/author&gt;&lt;author&gt;Lowry, A. C.&lt;/author&gt;&lt;/authors&gt;&lt;/contributors&gt;&lt;auth-address&gt;Department of Surgery, San Antonio Military Medical Center, San Antonio, TX, USA. sean.glasgow@alumni.duke.edu&lt;/auth-address&gt;&lt;titles&gt;&lt;title&gt;Long-term outcomes of anal sphincter repair for fecal incontinence: a systematic review&lt;/title&gt;&lt;secondary-title&gt;Dis Colon Rectum&lt;/secondary-title&gt;&lt;/titles&gt;&lt;periodical&gt;&lt;full-title&gt;Dis Colon Rectum&lt;/full-title&gt;&lt;/periodical&gt;&lt;pages&gt;482-90&lt;/pages&gt;&lt;volume&gt;55&lt;/volume&gt;&lt;number&gt;4&lt;/number&gt;&lt;edition&gt;2012/03/20&lt;/edition&gt;&lt;keywords&gt;&lt;keyword&gt;Anal Canal/*physiopathology/*surgery&lt;/keyword&gt;&lt;keyword&gt;Fecal Incontinence/*physiopathology/*surgery&lt;/keyword&gt;&lt;keyword&gt;Humans&lt;/keyword&gt;&lt;keyword&gt;Outcome Assessment (Health Care)&lt;/keyword&gt;&lt;keyword&gt;Quality of Life&lt;/keyword&gt;&lt;keyword&gt;Severity of Illness Index&lt;/keyword&gt;&lt;keyword&gt;Surveys and Questionnaires&lt;/keyword&gt;&lt;/keywords&gt;&lt;dates&gt;&lt;year&gt;2012&lt;/year&gt;&lt;pub-dates&gt;&lt;date&gt;Apr&lt;/date&gt;&lt;/pub-dates&gt;&lt;/dates&gt;&lt;isbn&gt;1530-0358 (Electronic)&amp;#xD;0012-3706 (Linking)&lt;/isbn&gt;&lt;accession-num&gt;22426274&lt;/accession-num&gt;&lt;urls&gt;&lt;related-urls&gt;&lt;url&gt;http://www.ncbi.nlm.nih.gov/pubmed/22426274&lt;/url&gt;&lt;/related-urls&gt;&lt;/urls&gt;&lt;electronic-resource-num&gt;10.1097/DCR.0b013e3182468c22&amp;#xD;00003453-201204000-00017 [pii]&lt;/electronic-resource-num&gt;&lt;language&gt;eng&lt;/language&gt;&lt;/record&gt;&lt;/Cite&gt;&lt;/EndNote&gt;</w:instrText>
      </w:r>
      <w:r w:rsidR="001003CC" w:rsidRPr="009D0C8E">
        <w:fldChar w:fldCharType="separate"/>
      </w:r>
      <w:r w:rsidR="001003CC" w:rsidRPr="009D0C8E">
        <w:rPr>
          <w:noProof/>
          <w:vertAlign w:val="superscript"/>
        </w:rPr>
        <w:t>[</w:t>
      </w:r>
      <w:hyperlink w:anchor="_ENREF_62" w:tooltip="Glasgow, 2012 #746" w:history="1">
        <w:r w:rsidR="001003CC" w:rsidRPr="009D0C8E">
          <w:rPr>
            <w:noProof/>
            <w:vertAlign w:val="superscript"/>
          </w:rPr>
          <w:t>62</w:t>
        </w:r>
      </w:hyperlink>
      <w:r w:rsidR="001003CC" w:rsidRPr="009D0C8E">
        <w:rPr>
          <w:noProof/>
          <w:vertAlign w:val="superscript"/>
        </w:rPr>
        <w:t>]</w:t>
      </w:r>
      <w:r w:rsidR="001003CC" w:rsidRPr="009D0C8E">
        <w:fldChar w:fldCharType="end"/>
      </w:r>
      <w:r w:rsidR="00CB382B" w:rsidRPr="009D0C8E">
        <w:t>.</w:t>
      </w:r>
    </w:p>
    <w:p w14:paraId="6EDB69F0" w14:textId="207F3AD0" w:rsidR="00DF3CAC" w:rsidRPr="009D0C8E" w:rsidRDefault="005C4F24" w:rsidP="009D0C8E">
      <w:r w:rsidRPr="009D0C8E">
        <w:t>One might speculate that</w:t>
      </w:r>
      <w:r w:rsidR="00C901DE" w:rsidRPr="009D0C8E">
        <w:t xml:space="preserve"> reasons for this unsatisfactory durability are to be found in the fact </w:t>
      </w:r>
      <w:r w:rsidR="00B83DE1" w:rsidRPr="009D0C8E">
        <w:t>that the</w:t>
      </w:r>
      <w:r w:rsidRPr="009D0C8E">
        <w:t xml:space="preserve"> sphincter defect represents a much larger than measurable injury and leads to a faster degeneration process (Figure </w:t>
      </w:r>
      <w:r w:rsidR="007B3AE8" w:rsidRPr="009D0C8E">
        <w:t>5</w:t>
      </w:r>
      <w:r w:rsidRPr="009D0C8E">
        <w:t>). It will have to be seen whether systematic combination with physical therapy and/or sacral nerve stimulation could result in more durable outcomes of either technique.</w:t>
      </w:r>
    </w:p>
    <w:p w14:paraId="45507205" w14:textId="77777777" w:rsidR="008136E4" w:rsidRPr="009D0C8E" w:rsidRDefault="008136E4" w:rsidP="009D0C8E">
      <w:pPr>
        <w:ind w:firstLineChars="0" w:firstLine="0"/>
      </w:pPr>
    </w:p>
    <w:p w14:paraId="159EBD43" w14:textId="0C413F9E" w:rsidR="00DF3CAC" w:rsidRPr="009D0C8E" w:rsidRDefault="00DF3CAC" w:rsidP="009D0C8E">
      <w:pPr>
        <w:pStyle w:val="Subtitle"/>
        <w:ind w:firstLineChars="0" w:firstLine="0"/>
        <w:rPr>
          <w:rStyle w:val="SubtleEmphasis"/>
          <w:lang w:eastAsia="zh-CN"/>
        </w:rPr>
      </w:pPr>
      <w:r w:rsidRPr="009D0C8E">
        <w:rPr>
          <w:rStyle w:val="SubtleEmphasis"/>
        </w:rPr>
        <w:t>Enhancement</w:t>
      </w:r>
      <w:r w:rsidR="009D0C8E">
        <w:rPr>
          <w:rStyle w:val="SubtleEmphasis"/>
        </w:rPr>
        <w:t xml:space="preserve"> of impaired sphincter function</w:t>
      </w:r>
    </w:p>
    <w:p w14:paraId="77F6182A" w14:textId="4D1BA593" w:rsidR="00932F70" w:rsidRPr="009D0C8E" w:rsidRDefault="009D0C8E" w:rsidP="009D0C8E">
      <w:pPr>
        <w:ind w:firstLineChars="0" w:firstLine="0"/>
        <w:rPr>
          <w:b/>
          <w:iCs/>
        </w:rPr>
      </w:pPr>
      <w:r>
        <w:rPr>
          <w:rStyle w:val="Emphasis"/>
        </w:rPr>
        <w:lastRenderedPageBreak/>
        <w:t>SNS</w:t>
      </w:r>
      <w:r w:rsidR="00B20D5B" w:rsidRPr="009D0C8E">
        <w:rPr>
          <w:rStyle w:val="Emphasis"/>
        </w:rPr>
        <w:t>:</w:t>
      </w:r>
      <w:r>
        <w:rPr>
          <w:rStyle w:val="Emphasis"/>
          <w:rFonts w:hint="eastAsia"/>
          <w:lang w:eastAsia="zh-CN"/>
        </w:rPr>
        <w:t xml:space="preserve"> </w:t>
      </w:r>
      <w:r w:rsidR="00D46B01" w:rsidRPr="009D0C8E">
        <w:t>This is the</w:t>
      </w:r>
      <w:r w:rsidR="00022E36" w:rsidRPr="009D0C8E">
        <w:t xml:space="preserve"> concept and</w:t>
      </w:r>
      <w:r w:rsidR="00EA0AC0" w:rsidRPr="009D0C8E">
        <w:t xml:space="preserve"> surgical modality that </w:t>
      </w:r>
      <w:r w:rsidR="008864F9" w:rsidRPr="009D0C8E">
        <w:t xml:space="preserve">- </w:t>
      </w:r>
      <w:r w:rsidR="00D46B01" w:rsidRPr="009D0C8E">
        <w:t xml:space="preserve">in the last two decades </w:t>
      </w:r>
      <w:r w:rsidR="008864F9" w:rsidRPr="009D0C8E">
        <w:t xml:space="preserve">- </w:t>
      </w:r>
      <w:r w:rsidR="00EA0AC0" w:rsidRPr="009D0C8E">
        <w:t xml:space="preserve">has </w:t>
      </w:r>
      <w:r w:rsidR="00022E36" w:rsidRPr="009D0C8E">
        <w:t xml:space="preserve">transformed </w:t>
      </w:r>
      <w:r w:rsidR="00EA0AC0" w:rsidRPr="009D0C8E">
        <w:t xml:space="preserve">the management of fecal incontinence </w:t>
      </w:r>
      <w:r w:rsidR="00D46B01" w:rsidRPr="009D0C8E">
        <w:t xml:space="preserve">in </w:t>
      </w:r>
      <w:r w:rsidR="00022E36" w:rsidRPr="009D0C8E">
        <w:t xml:space="preserve">the </w:t>
      </w:r>
      <w:r w:rsidR="00EA0AC0" w:rsidRPr="009D0C8E">
        <w:t xml:space="preserve">most </w:t>
      </w:r>
      <w:r w:rsidR="00D46B01" w:rsidRPr="009D0C8E">
        <w:t>dramatic way</w:t>
      </w:r>
      <w:r w:rsidR="00C3477C" w:rsidRPr="009D0C8E">
        <w:t>. In contrast to other interventions, it does not focus at all on the anal canal as such, and yet, it</w:t>
      </w:r>
      <w:r w:rsidR="0051220B" w:rsidRPr="009D0C8E">
        <w:t xml:space="preserve"> </w:t>
      </w:r>
      <w:r w:rsidR="00C3477C" w:rsidRPr="009D0C8E">
        <w:t>showed remarkable short- and long-term improvements regardless of whether a sphincter defect was present or not</w:t>
      </w:r>
      <w:r w:rsidR="00276EB2" w:rsidRPr="009D0C8E">
        <w:fldChar w:fldCharType="begin"/>
      </w:r>
      <w:r w:rsidR="00276EB2" w:rsidRPr="009D0C8E">
        <w:instrText xml:space="preserve"> ADDIN EN.CITE &lt;EndNote&gt;&lt;Cite&gt;&lt;Author&gt;Ratto&lt;/Author&gt;&lt;Year&gt;2012&lt;/Year&gt;&lt;RecNum&gt;32&lt;/RecNum&gt;&lt;DisplayText&gt;&lt;style face="superscript"&gt;[63]&lt;/style&gt;&lt;/DisplayText&gt;&lt;record&gt;&lt;rec-number&gt;32&lt;/rec-number&gt;&lt;foreign-keys&gt;&lt;key app="EN" db-id="w9eep2t0psdrwse0sxov5a9vvazprzrxarr0"&gt;32&lt;/key&gt;&lt;/foreign-keys&gt;&lt;ref-type name="Journal Article"&gt;17&lt;/ref-type&gt;&lt;contributors&gt;&lt;authors&gt;&lt;author&gt;Ratto, C.&lt;/author&gt;&lt;author&gt;Litta, F.&lt;/author&gt;&lt;author&gt;Parello, A.&lt;/author&gt;&lt;author&gt;Donisi, L.&lt;/author&gt;&lt;author&gt;De Simone, V.&lt;/author&gt;&lt;author&gt;Zaccone, G.&lt;/author&gt;&lt;/authors&gt;&lt;/contributors&gt;&lt;auth-address&gt;Department of Surgical Sciences, Catholic University, Rome, Italy.&lt;/auth-address&gt;&lt;titles&gt;&lt;title&gt;Sacral nerve stimulation in faecal incontinence associated with an anal sphincter lesion: a systematic review&lt;/title&gt;&lt;secondary-title&gt;Colorectal Dis&lt;/secondary-title&gt;&lt;alt-title&gt;Colorectal disease : the official journal of the Association of Coloproctology of Great Britain and Ireland&lt;/alt-title&gt;&lt;/titles&gt;&lt;periodical&gt;&lt;full-title&gt;Colorectal Dis&lt;/full-title&gt;&lt;/periodical&gt;&lt;pages&gt;e297-304&lt;/pages&gt;&lt;volume&gt;14&lt;/volume&gt;&lt;number&gt;6&lt;/number&gt;&lt;edition&gt;2012/02/24&lt;/edition&gt;&lt;dates&gt;&lt;year&gt;2012&lt;/year&gt;&lt;pub-dates&gt;&lt;date&gt;Jun&lt;/date&gt;&lt;/pub-dates&gt;&lt;/dates&gt;&lt;isbn&gt;1463-1318 (Electronic)&amp;#xD;1462-8910 (Linking)&lt;/isbn&gt;&lt;accession-num&gt;22356165&lt;/accession-num&gt;&lt;urls&gt;&lt;related-urls&gt;&lt;url&gt;http://www.ncbi.nlm.nih.gov/pubmed/22356165&lt;/url&gt;&lt;/related-urls&gt;&lt;/urls&gt;&lt;electronic-resource-num&gt;10.1111/j.1463-1318.2012.03003.x&lt;/electronic-resource-num&gt;&lt;language&gt;eng&lt;/language&gt;&lt;/record&gt;&lt;/Cite&gt;&lt;/EndNote&gt;</w:instrText>
      </w:r>
      <w:r w:rsidR="00276EB2" w:rsidRPr="009D0C8E">
        <w:fldChar w:fldCharType="separate"/>
      </w:r>
      <w:r w:rsidR="00276EB2" w:rsidRPr="009D0C8E">
        <w:rPr>
          <w:noProof/>
          <w:vertAlign w:val="superscript"/>
        </w:rPr>
        <w:t>[</w:t>
      </w:r>
      <w:hyperlink w:anchor="_ENREF_63" w:tooltip="Ratto, 2012 #32" w:history="1">
        <w:r w:rsidR="00276EB2" w:rsidRPr="009D0C8E">
          <w:rPr>
            <w:noProof/>
            <w:vertAlign w:val="superscript"/>
          </w:rPr>
          <w:t>63</w:t>
        </w:r>
      </w:hyperlink>
      <w:r w:rsidR="00276EB2" w:rsidRPr="009D0C8E">
        <w:rPr>
          <w:noProof/>
          <w:vertAlign w:val="superscript"/>
        </w:rPr>
        <w:t>]</w:t>
      </w:r>
      <w:r w:rsidR="00276EB2" w:rsidRPr="009D0C8E">
        <w:fldChar w:fldCharType="end"/>
      </w:r>
      <w:r w:rsidR="00C3477C" w:rsidRPr="009D0C8E">
        <w:t xml:space="preserve">. </w:t>
      </w:r>
      <w:r w:rsidR="00022E36" w:rsidRPr="009D0C8E">
        <w:t xml:space="preserve">Prior to being introduced for fecal incontinence, it had been widely </w:t>
      </w:r>
      <w:r w:rsidR="00D46B01" w:rsidRPr="009D0C8E">
        <w:t>utilized</w:t>
      </w:r>
      <w:r w:rsidR="00022E36" w:rsidRPr="009D0C8E">
        <w:t xml:space="preserve"> for </w:t>
      </w:r>
      <w:r w:rsidR="00D46B01" w:rsidRPr="009D0C8E">
        <w:t xml:space="preserve">patients with </w:t>
      </w:r>
      <w:r w:rsidR="00022E36" w:rsidRPr="009D0C8E">
        <w:t xml:space="preserve">urinary incontinence. In 1995, the first trial </w:t>
      </w:r>
      <w:r w:rsidR="003F3721" w:rsidRPr="009D0C8E">
        <w:t xml:space="preserve">for bowel control </w:t>
      </w:r>
      <w:r w:rsidR="00022E36" w:rsidRPr="009D0C8E">
        <w:t>was reported in Europe and set the starting point for a worldwide revolution</w:t>
      </w:r>
      <w:r w:rsidR="00276EB2" w:rsidRPr="009D0C8E">
        <w:fldChar w:fldCharType="begin"/>
      </w:r>
      <w:r w:rsidR="00276EB2" w:rsidRPr="009D0C8E">
        <w:instrText xml:space="preserve"> ADDIN EN.CITE &lt;EndNote&gt;&lt;Cite&gt;&lt;Author&gt;Matzel&lt;/Author&gt;&lt;Year&gt;1995&lt;/Year&gt;&lt;RecNum&gt;29&lt;/RecNum&gt;&lt;DisplayText&gt;&lt;style face="superscript"&gt;[64]&lt;/style&gt;&lt;/DisplayText&gt;&lt;record&gt;&lt;rec-number&gt;29&lt;/rec-number&gt;&lt;foreign-keys&gt;&lt;key app="EN" db-id="w9eep2t0psdrwse0sxov5a9vvazprzrxarr0"&gt;29&lt;/key&gt;&lt;/foreign-keys&gt;&lt;ref-type name="Journal Article"&gt;17&lt;/ref-type&gt;&lt;contributors&gt;&lt;authors&gt;&lt;author&gt;Matzel, K. E.&lt;/author&gt;&lt;author&gt;Stadelmaier, U.&lt;/author&gt;&lt;author&gt;Hohenfellner, M.&lt;/author&gt;&lt;author&gt;Gall, F. P.&lt;/author&gt;&lt;/authors&gt;&lt;/contributors&gt;&lt;auth-address&gt;Chirurgische Klinik mit Poliklinik der Universitat Erlangen-Numberg.&lt;/auth-address&gt;&lt;titles&gt;&lt;title&gt;Electrical stimulation of sacral spinal nerves for treatment of faecal incontinence&lt;/title&gt;&lt;secondary-title&gt;Lancet&lt;/secondary-title&gt;&lt;alt-title&gt;Lancet&lt;/alt-title&gt;&lt;/titles&gt;&lt;periodical&gt;&lt;full-title&gt;Lancet&lt;/full-title&gt;&lt;/periodical&gt;&lt;alt-periodical&gt;&lt;full-title&gt;Lancet&lt;/full-title&gt;&lt;/alt-periodical&gt;&lt;pages&gt;1124-7&lt;/pages&gt;&lt;volume&gt;346&lt;/volume&gt;&lt;number&gt;8983&lt;/number&gt;&lt;edition&gt;1995/10/28&lt;/edition&gt;&lt;keywords&gt;&lt;keyword&gt;Adult&lt;/keyword&gt;&lt;keyword&gt;Anal Canal/*innervation/physiopathology&lt;/keyword&gt;&lt;keyword&gt;*Electric Stimulation Therapy/instrumentation/methods&lt;/keyword&gt;&lt;keyword&gt;Electrodes&lt;/keyword&gt;&lt;keyword&gt;Electrodes, Implanted&lt;/keyword&gt;&lt;keyword&gt;Evaluation Studies as Topic&lt;/keyword&gt;&lt;keyword&gt;Feasibility Studies&lt;/keyword&gt;&lt;keyword&gt;Fecal Incontinence/physiopathology/*therapy&lt;/keyword&gt;&lt;keyword&gt;Female&lt;/keyword&gt;&lt;keyword&gt;Humans&lt;/keyword&gt;&lt;keyword&gt;Male&lt;/keyword&gt;&lt;keyword&gt;Manometry&lt;/keyword&gt;&lt;keyword&gt;Middle Aged&lt;/keyword&gt;&lt;keyword&gt;Pressure&lt;/keyword&gt;&lt;keyword&gt;Rectum/*innervation/physiopathology&lt;/keyword&gt;&lt;/keywords&gt;&lt;dates&gt;&lt;year&gt;1995&lt;/year&gt;&lt;pub-dates&gt;&lt;date&gt;Oct 28&lt;/date&gt;&lt;/pub-dates&gt;&lt;/dates&gt;&lt;isbn&gt;0140-6736 (Print)&amp;#xD;0140-6736 (Linking)&lt;/isbn&gt;&lt;accession-num&gt;7475602&lt;/accession-num&gt;&lt;work-type&gt;Case Reports&amp;#xD;Research Support, Non-U.S. Gov&amp;apos;t&lt;/work-type&gt;&lt;urls&gt;&lt;related-urls&gt;&lt;url&gt;http://www.ncbi.nlm.nih.gov/pubmed/7475602&lt;/url&gt;&lt;/related-urls&gt;&lt;/urls&gt;&lt;language&gt;eng&lt;/language&gt;&lt;/record&gt;&lt;/Cite&gt;&lt;/EndNote&gt;</w:instrText>
      </w:r>
      <w:r w:rsidR="00276EB2" w:rsidRPr="009D0C8E">
        <w:fldChar w:fldCharType="separate"/>
      </w:r>
      <w:r w:rsidR="00276EB2" w:rsidRPr="009D0C8E">
        <w:rPr>
          <w:noProof/>
          <w:vertAlign w:val="superscript"/>
        </w:rPr>
        <w:t>[</w:t>
      </w:r>
      <w:hyperlink w:anchor="_ENREF_64" w:tooltip="Matzel, 1995 #29" w:history="1">
        <w:r w:rsidR="00276EB2" w:rsidRPr="009D0C8E">
          <w:rPr>
            <w:noProof/>
            <w:vertAlign w:val="superscript"/>
          </w:rPr>
          <w:t>64</w:t>
        </w:r>
      </w:hyperlink>
      <w:r w:rsidR="00276EB2" w:rsidRPr="009D0C8E">
        <w:rPr>
          <w:noProof/>
          <w:vertAlign w:val="superscript"/>
        </w:rPr>
        <w:t>]</w:t>
      </w:r>
      <w:r w:rsidR="00276EB2" w:rsidRPr="009D0C8E">
        <w:fldChar w:fldCharType="end"/>
      </w:r>
      <w:r w:rsidR="00022E36" w:rsidRPr="009D0C8E">
        <w:t>.</w:t>
      </w:r>
      <w:r w:rsidR="00D57AD0" w:rsidRPr="009D0C8E">
        <w:t xml:space="preserve"> </w:t>
      </w:r>
      <w:r w:rsidR="003F3721" w:rsidRPr="009D0C8E">
        <w:t>The technique involves two short outpatient procedures under superficial anesthesia. During the first, placement of a 4-point electrode at the sacral root S3 is carried out and linked to a temporary external stimulation device. If the patient shows a good response within the</w:t>
      </w:r>
      <w:r>
        <w:t xml:space="preserve"> subsequent 2-w</w:t>
      </w:r>
      <w:r w:rsidR="003F3721" w:rsidRPr="009D0C8E">
        <w:t xml:space="preserve">k trial period, a definitive implantation of the pacemaker-like stimulator device is performed in the second surgery; otherwise the electrode is removed. </w:t>
      </w:r>
      <w:r w:rsidR="00D46B01" w:rsidRPr="009D0C8E">
        <w:t xml:space="preserve">Although the exact mechanism of this technique is yet to be completely understood, </w:t>
      </w:r>
      <w:r w:rsidR="00B20D5B" w:rsidRPr="009D0C8E">
        <w:t xml:space="preserve">SNS is believed to </w:t>
      </w:r>
      <w:r w:rsidR="00B83DE1" w:rsidRPr="009D0C8E">
        <w:t>re-stimulate</w:t>
      </w:r>
      <w:r w:rsidR="00B20D5B" w:rsidRPr="009D0C8E">
        <w:t xml:space="preserve"> a dysfunctional</w:t>
      </w:r>
      <w:r w:rsidR="00C901DE" w:rsidRPr="009D0C8E">
        <w:t xml:space="preserve"> pelvic floor and receptor pathway</w:t>
      </w:r>
      <w:r w:rsidR="00EA0AC0" w:rsidRPr="009D0C8E">
        <w:t xml:space="preserve"> on one hand and in addition to activate the afferent brain pathway related to the continence mechanism</w:t>
      </w:r>
      <w:r w:rsidR="00276EB2" w:rsidRPr="009D0C8E">
        <w:fldChar w:fldCharType="begin">
          <w:fldData xml:space="preserve">PEVuZE5vdGU+PENpdGU+PEF1dGhvcj5MdW5kYnk8L0F1dGhvcj48WWVhcj4yMDExPC9ZZWFyPjxS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=
</w:fldData>
        </w:fldChar>
      </w:r>
      <w:r w:rsidR="00276EB2" w:rsidRPr="009D0C8E">
        <w:instrText xml:space="preserve"> ADDIN EN.CITE </w:instrText>
      </w:r>
      <w:r w:rsidR="00276EB2" w:rsidRPr="009D0C8E">
        <w:fldChar w:fldCharType="begin">
          <w:fldData xml:space="preserve">PEVuZE5vdGU+PENpdGU+PEF1dGhvcj5MdW5kYnk8L0F1dGhvcj48WWVhcj4yMDExPC9ZZWFyPjxS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=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65" w:tooltip="Lundby, 2011 #28" w:history="1">
        <w:r w:rsidR="00276EB2" w:rsidRPr="009D0C8E">
          <w:rPr>
            <w:noProof/>
            <w:vertAlign w:val="superscript"/>
          </w:rPr>
          <w:t>65</w:t>
        </w:r>
      </w:hyperlink>
      <w:r w:rsidR="00276EB2" w:rsidRPr="009D0C8E">
        <w:rPr>
          <w:noProof/>
          <w:vertAlign w:val="superscript"/>
        </w:rPr>
        <w:t>,</w:t>
      </w:r>
      <w:hyperlink w:anchor="_ENREF_66" w:tooltip="Michelsen, 2010 #27" w:history="1">
        <w:r w:rsidR="00276EB2" w:rsidRPr="009D0C8E">
          <w:rPr>
            <w:noProof/>
            <w:vertAlign w:val="superscript"/>
          </w:rPr>
          <w:t>66</w:t>
        </w:r>
      </w:hyperlink>
      <w:r w:rsidR="00276EB2" w:rsidRPr="009D0C8E">
        <w:rPr>
          <w:noProof/>
          <w:vertAlign w:val="superscript"/>
        </w:rPr>
        <w:t>]</w:t>
      </w:r>
      <w:r w:rsidR="00276EB2" w:rsidRPr="009D0C8E">
        <w:fldChar w:fldCharType="end"/>
      </w:r>
      <w:r w:rsidR="00B20D5B" w:rsidRPr="009D0C8E">
        <w:t xml:space="preserve">. </w:t>
      </w:r>
      <w:r w:rsidR="003F3721" w:rsidRPr="009D0C8E">
        <w:t>Furthermore, there has been some evidence that it might affect the pacing of the colon and potentially even induce retroperistaltic activity</w:t>
      </w:r>
      <w:r w:rsidR="00276EB2" w:rsidRPr="009D0C8E">
        <w:fldChar w:fldCharType="begin"/>
      </w:r>
      <w:r w:rsidR="00276EB2" w:rsidRPr="009D0C8E">
        <w:instrText xml:space="preserve"> ADDIN EN.CITE &lt;EndNote&gt;&lt;Cite&gt;&lt;Author&gt;Patton&lt;/Author&gt;&lt;Year&gt;2013&lt;/Year&gt;&lt;RecNum&gt;1026&lt;/RecNum&gt;&lt;DisplayText&gt;&lt;style face="superscript"&gt;[67]&lt;/style&gt;&lt;/DisplayText&gt;&lt;record&gt;&lt;rec-number&gt;1026&lt;/rec-number&gt;&lt;foreign-keys&gt;&lt;key app="EN" db-id="w9eep2t0psdrwse0sxov5a9vvazprzrxarr0"&gt;1026&lt;/key&gt;&lt;/foreign-keys&gt;&lt;ref-type name="Journal Article"&gt;17&lt;/ref-type&gt;&lt;contributors&gt;&lt;authors&gt;&lt;author&gt;Patton, V.&lt;/author&gt;&lt;author&gt;Wiklendt, L.&lt;/author&gt;&lt;author&gt;Arkwright, J. W.&lt;/author&gt;&lt;author&gt;Lubowski, D. Z.&lt;/author&gt;&lt;author&gt;Dinning, P. G.&lt;/author&gt;&lt;/authors&gt;&lt;/contributors&gt;&lt;auth-address&gt;Department of Anorectal Physiology, St George Hospital, Sydney, Australia.&lt;/auth-address&gt;&lt;titles&gt;&lt;title&gt;The effect of sacral nerve stimulation on distal colonic motility in patients with faecal incontinence&lt;/title&gt;&lt;secondary-title&gt;Br J Surg&lt;/secondary-title&gt;&lt;/titles&gt;&lt;periodical&gt;&lt;full-title&gt;Br J Surg&lt;/full-title&gt;&lt;/periodical&gt;&lt;pages&gt;959-68&lt;/pages&gt;&lt;volume&gt;100&lt;/volume&gt;&lt;number&gt;7&lt;/number&gt;&lt;edition&gt;2013/03/29&lt;/edition&gt;&lt;keywords&gt;&lt;keyword&gt;Adolescent&lt;/keyword&gt;&lt;keyword&gt;Adult&lt;/keyword&gt;&lt;keyword&gt;Aged&lt;/keyword&gt;&lt;keyword&gt;Aged, 80 and over&lt;/keyword&gt;&lt;keyword&gt;Colonoscopy/methods&lt;/keyword&gt;&lt;keyword&gt;Cross-Over Studies&lt;/keyword&gt;&lt;keyword&gt;Double-Blind Method&lt;/keyword&gt;&lt;keyword&gt;Electric Stimulation Therapy/instrumentation/*methods&lt;/keyword&gt;&lt;keyword&gt;Electrodes, Implanted&lt;/keyword&gt;&lt;keyword&gt;Fecal Incontinence/physiopathology/*therapy&lt;/keyword&gt;&lt;keyword&gt;Female&lt;/keyword&gt;&lt;keyword&gt;Humans&lt;/keyword&gt;&lt;keyword&gt;Lumbosacral Plexus&lt;/keyword&gt;&lt;keyword&gt;Male&lt;/keyword&gt;&lt;keyword&gt;Manometry/methods&lt;/keyword&gt;&lt;keyword&gt;Middle Aged&lt;/keyword&gt;&lt;keyword&gt;Pressure&lt;/keyword&gt;&lt;keyword&gt;Treatment Outcome&lt;/keyword&gt;&lt;keyword&gt;Young Adult&lt;/keyword&gt;&lt;/keywords&gt;&lt;dates&gt;&lt;year&gt;2013&lt;/year&gt;&lt;pub-dates&gt;&lt;date&gt;Jun&lt;/date&gt;&lt;/pub-dates&gt;&lt;/dates&gt;&lt;isbn&gt;1365-2168 (Electronic)&amp;#xD;0007-1323 (Linking)&lt;/isbn&gt;&lt;accession-num&gt;23536312&lt;/accession-num&gt;&lt;urls&gt;&lt;related-urls&gt;&lt;url&gt;http://www.ncbi.nlm.nih.gov/pubmed/23536312&lt;/url&gt;&lt;/related-urls&gt;&lt;/urls&gt;&lt;electronic-resource-num&gt;10.1002/bjs.9114&lt;/electronic-resource-num&gt;&lt;language&gt;eng&lt;/language&gt;&lt;/record&gt;&lt;/Cite&gt;&lt;/EndNote&gt;</w:instrText>
      </w:r>
      <w:r w:rsidR="00276EB2" w:rsidRPr="009D0C8E">
        <w:fldChar w:fldCharType="separate"/>
      </w:r>
      <w:r w:rsidR="00276EB2" w:rsidRPr="009D0C8E">
        <w:rPr>
          <w:noProof/>
          <w:vertAlign w:val="superscript"/>
        </w:rPr>
        <w:t>[</w:t>
      </w:r>
      <w:hyperlink w:anchor="_ENREF_67" w:tooltip="Patton, 2013 #1026" w:history="1">
        <w:r w:rsidR="00276EB2" w:rsidRPr="009D0C8E">
          <w:rPr>
            <w:noProof/>
            <w:vertAlign w:val="superscript"/>
          </w:rPr>
          <w:t>67</w:t>
        </w:r>
      </w:hyperlink>
      <w:r w:rsidR="00276EB2" w:rsidRPr="009D0C8E">
        <w:rPr>
          <w:noProof/>
          <w:vertAlign w:val="superscript"/>
        </w:rPr>
        <w:t>]</w:t>
      </w:r>
      <w:r w:rsidR="00276EB2" w:rsidRPr="009D0C8E">
        <w:fldChar w:fldCharType="end"/>
      </w:r>
      <w:r w:rsidR="003F3721" w:rsidRPr="009D0C8E">
        <w:t>. Independent of the true nature of its effect, t</w:t>
      </w:r>
      <w:r w:rsidR="00B20D5B" w:rsidRPr="009D0C8E">
        <w:t xml:space="preserve">he </w:t>
      </w:r>
      <w:r w:rsidR="00A349C8" w:rsidRPr="009D0C8E">
        <w:t xml:space="preserve">results are fascinating insofar as two thirds of the patients have a greater than 50% improvement such that </w:t>
      </w:r>
      <w:r w:rsidR="00ED0B9A" w:rsidRPr="009D0C8E">
        <w:t>they have the a definitive stimulator implanted</w: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 </w:instrTex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r w:rsidR="00276EB2" w:rsidRPr="009D0C8E">
        <w:fldChar w:fldCharType="end"/>
      </w:r>
      <w:r w:rsidR="002F5F1A" w:rsidRPr="009D0C8E">
        <w:t xml:space="preserve">. </w:t>
      </w:r>
      <w:r w:rsidR="00ED0B9A" w:rsidRPr="009D0C8E">
        <w:t>For the most part, the positive experience is sustained, both immediately and over time. After definitive implantation,</w:t>
      </w:r>
      <w:r w:rsidR="00ED0B9A" w:rsidRPr="009D0C8E" w:rsidDel="00ED0B9A">
        <w:t xml:space="preserve"> </w:t>
      </w:r>
      <w:r w:rsidR="002F5F1A" w:rsidRPr="009D0C8E">
        <w:t>86</w:t>
      </w:r>
      <w:r w:rsidRPr="009D0C8E">
        <w:t>%</w:t>
      </w:r>
      <w:r w:rsidR="002F5F1A" w:rsidRPr="009D0C8E">
        <w:t>-87% of patients reported a greater than 50% improvement and about 40% of the patients achieved perfect control</w:t>
      </w:r>
      <w:r w:rsidR="003919BC" w:rsidRPr="009D0C8E">
        <w:t xml:space="preserve">, a success than </w:t>
      </w:r>
      <w:r w:rsidR="00ED0B9A" w:rsidRPr="009D0C8E">
        <w:t xml:space="preserve">persisted </w:t>
      </w:r>
      <w:r w:rsidR="003919BC" w:rsidRPr="009D0C8E">
        <w:t>over 3</w:t>
      </w:r>
      <w:r w:rsidR="009412D5" w:rsidRPr="009D0C8E">
        <w:t>-5</w:t>
      </w:r>
      <w:r w:rsidR="003919BC" w:rsidRPr="009D0C8E">
        <w:t xml:space="preserve"> years</w:t>
      </w:r>
      <w:r w:rsidR="009412D5" w:rsidRPr="009D0C8E">
        <w:t xml:space="preserve"> and beyond</w:t>
      </w:r>
      <w:r w:rsidR="00276EB2" w:rsidRPr="009D0C8E">
        <w:fldChar w:fldCharType="begin">
          <w:fldData xml:space="preserve">PEVuZE5vdGU+PENpdGU+PEF1dGhvcj5XZXhuZXI8L0F1dGhvcj48WWVhcj4yMDEwPC9ZZWFyPjxS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</w:fldData>
        </w:fldChar>
      </w:r>
      <w:r w:rsidR="00276EB2" w:rsidRPr="009D0C8E">
        <w:instrText xml:space="preserve"> ADDIN EN.CITE </w:instrText>
      </w:r>
      <w:r w:rsidR="00276EB2" w:rsidRPr="009D0C8E">
        <w:fldChar w:fldCharType="begin">
          <w:fldData xml:space="preserve">PEVuZE5vdGU+PENpdGU+PEF1dGhvcj5XZXhuZXI8L0F1dGhvcj48WWVhcj4yMDEwPC9ZZWFyPjxS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hyperlink w:anchor="_ENREF_68" w:tooltip="Wexner, 2010 #37" w:history="1">
        <w:r w:rsidR="00276EB2" w:rsidRPr="009D0C8E">
          <w:rPr>
            <w:noProof/>
            <w:vertAlign w:val="superscript"/>
          </w:rPr>
          <w:t>68-70</w:t>
        </w:r>
      </w:hyperlink>
      <w:r w:rsidR="00276EB2" w:rsidRPr="009D0C8E">
        <w:rPr>
          <w:noProof/>
          <w:vertAlign w:val="superscript"/>
        </w:rPr>
        <w:t>]</w:t>
      </w:r>
      <w:r w:rsidR="00276EB2" w:rsidRPr="009D0C8E">
        <w:fldChar w:fldCharType="end"/>
      </w:r>
      <w:r w:rsidR="003919BC" w:rsidRPr="009D0C8E">
        <w:t>.</w:t>
      </w:r>
      <w:r w:rsidR="00932F70" w:rsidRPr="009D0C8E">
        <w:t xml:space="preserve"> </w:t>
      </w:r>
      <w:r w:rsidR="00ED0B9A" w:rsidRPr="009D0C8E">
        <w:t xml:space="preserve">The complication rate is relatively low, whereby infection and dislocation of the electrode are the most frequent ones with </w:t>
      </w:r>
      <w:r w:rsidR="00AA68C5" w:rsidRPr="009D0C8E">
        <w:t>3%</w:t>
      </w:r>
      <w:r w:rsidR="00ED0B9A" w:rsidRPr="009D0C8E">
        <w:t xml:space="preserve"> and </w:t>
      </w:r>
      <w:r w:rsidR="00AA68C5" w:rsidRPr="009D0C8E">
        <w:t>12%</w:t>
      </w:r>
      <w:r w:rsidR="00ED0B9A" w:rsidRPr="009D0C8E">
        <w:t>, respectively</w:t>
      </w:r>
      <w:r w:rsidR="00276EB2" w:rsidRPr="009D0C8E">
        <w:fldChar w:fldCharType="begin"/>
      </w:r>
      <w:r w:rsidR="00276EB2" w:rsidRPr="009D0C8E">
        <w:instrText xml:space="preserve"> ADDIN EN.CITE &lt;EndNote&gt;&lt;Cite&gt;&lt;Author&gt;Duelund-Jakobsen&lt;/Author&gt;&lt;Year&gt;2016&lt;/Year&gt;&lt;RecNum&gt;722&lt;/RecNum&gt;&lt;DisplayText&gt;&lt;style face="superscript"&gt;[71]&lt;/style&gt;&lt;/DisplayText&gt;&lt;record&gt;&lt;rec-number&gt;722&lt;/rec-number&gt;&lt;foreign-keys&gt;&lt;key app="EN" db-id="w9eep2t0psdrwse0sxov5a9vvazprzrxarr0"&gt;722&lt;/key&gt;&lt;/foreign-keys&gt;&lt;ref-type name="Journal Article"&gt;17&lt;/ref-type&gt;&lt;contributors&gt;&lt;authors&gt;&lt;author&gt;Duelund-Jakobsen, J.&lt;/author&gt;&lt;author&gt;Lehur, P. A.&lt;/author&gt;&lt;author&gt;Lundby, L.&lt;/author&gt;&lt;author&gt;Wyart, V.&lt;/author&gt;&lt;author&gt;Laurberg, S.&lt;/author&gt;&lt;author&gt;Buntzen, S.&lt;/author&gt;&lt;/authors&gt;&lt;/contributors&gt;&lt;titles&gt;&lt;title&gt;Sacral nerve stimulation for faecal incontinence - efficacy confirmed from a two-centre prospectively maintained database&lt;/title&gt;&lt;secondary-title&gt;Int J Colorectal Dis&lt;/secondary-title&gt;&lt;/titles&gt;&lt;periodical&gt;&lt;full-title&gt;Int J Colorectal Dis&lt;/full-title&gt;&lt;/periodical&gt;&lt;pages&gt;421-8&lt;/pages&gt;&lt;volume&gt;31&lt;/volume&gt;&lt;number&gt;2&lt;/number&gt;&lt;edition&gt;2015/10/23&lt;/edition&gt;&lt;dates&gt;&lt;year&gt;2016&lt;/year&gt;&lt;pub-dates&gt;&lt;date&gt;Feb&lt;/date&gt;&lt;/pub-dates&gt;&lt;/dates&gt;&lt;isbn&gt;1432-1262 (Electronic)&amp;#xD;0179-1958 (Linking)&lt;/isbn&gt;&lt;accession-num&gt;26490052&lt;/accession-num&gt;&lt;urls&gt;&lt;related-urls&gt;&lt;url&gt;http://www.ncbi.nlm.nih.gov/pubmed/26490052&lt;/url&gt;&lt;/related-urls&gt;&lt;/urls&gt;&lt;electronic-resource-num&gt;10.1007/s00384-015-2411-7&amp;#xD;10.1007/s00384-015-2411-7 [pii]&lt;/electronic-resource-num&gt;&lt;language&gt;eng&lt;/language&gt;&lt;/record&gt;&lt;/Cite&gt;&lt;/EndNote&gt;</w:instrText>
      </w:r>
      <w:r w:rsidR="00276EB2" w:rsidRPr="009D0C8E">
        <w:fldChar w:fldCharType="separate"/>
      </w:r>
      <w:r w:rsidR="00276EB2" w:rsidRPr="009D0C8E">
        <w:rPr>
          <w:noProof/>
          <w:vertAlign w:val="superscript"/>
        </w:rPr>
        <w:t>[</w:t>
      </w:r>
      <w:hyperlink w:anchor="_ENREF_71" w:tooltip="Duelund-Jakobsen, 2016 #722" w:history="1">
        <w:r w:rsidR="00276EB2" w:rsidRPr="009D0C8E">
          <w:rPr>
            <w:noProof/>
            <w:vertAlign w:val="superscript"/>
          </w:rPr>
          <w:t>71</w:t>
        </w:r>
      </w:hyperlink>
      <w:r w:rsidR="00276EB2" w:rsidRPr="009D0C8E">
        <w:rPr>
          <w:noProof/>
          <w:vertAlign w:val="superscript"/>
        </w:rPr>
        <w:t>]</w:t>
      </w:r>
      <w:r w:rsidR="00276EB2" w:rsidRPr="009D0C8E">
        <w:fldChar w:fldCharType="end"/>
      </w:r>
      <w:r w:rsidR="00ED0B9A" w:rsidRPr="009D0C8E">
        <w:t>.</w:t>
      </w:r>
      <w:r w:rsidR="009412D5" w:rsidRPr="009D0C8E">
        <w:t xml:space="preserve"> However, </w:t>
      </w:r>
      <w:r w:rsidR="00AA68C5" w:rsidRPr="009D0C8E">
        <w:t>19</w:t>
      </w:r>
      <w:r w:rsidRPr="009D0C8E">
        <w:t>%</w:t>
      </w:r>
      <w:r w:rsidR="00AA68C5" w:rsidRPr="009D0C8E">
        <w:t>-</w:t>
      </w:r>
      <w:r w:rsidR="009412D5" w:rsidRPr="009D0C8E">
        <w:t>36% of patients require subsequent interventions for revision or device replacement (battery life)</w:t>
      </w:r>
      <w:r w:rsidR="00276EB2" w:rsidRPr="009D0C8E">
        <w:t xml:space="preserve"> </w:t>
      </w:r>
      <w:r w:rsidR="00276EB2" w:rsidRPr="009D0C8E">
        <w:fldChar w:fldCharType="begin">
          <w:fldData xml:space="preserve">PEVuZE5vdGU+PENpdGU+PEF1dGhvcj5IdWxsPC9BdXRob3I+PFllYXI+MjAxMzwvWWVhcj48UmVj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</w:fldData>
        </w:fldChar>
      </w:r>
      <w:r w:rsidR="00276EB2" w:rsidRPr="009D0C8E">
        <w:instrText xml:space="preserve"> ADDIN EN.CITE </w:instrText>
      </w:r>
      <w:r w:rsidR="00276EB2" w:rsidRPr="009D0C8E">
        <w:fldChar w:fldCharType="begin">
          <w:fldData xml:space="preserve">PEVuZE5vdGU+PENpdGU+PEF1dGhvcj5IdWxsPC9BdXRob3I+PFllYXI+MjAxMzwvWWVhcj48UmVj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70" w:tooltip="Hull, 2013 #929" w:history="1">
        <w:r w:rsidR="00276EB2" w:rsidRPr="009D0C8E">
          <w:rPr>
            <w:noProof/>
            <w:vertAlign w:val="superscript"/>
          </w:rPr>
          <w:t>70</w:t>
        </w:r>
      </w:hyperlink>
      <w:r w:rsidR="00276EB2" w:rsidRPr="009D0C8E">
        <w:rPr>
          <w:noProof/>
          <w:vertAlign w:val="superscript"/>
        </w:rPr>
        <w:t>,</w:t>
      </w:r>
      <w:hyperlink w:anchor="_ENREF_71" w:tooltip="Duelund-Jakobsen, 2016 #722" w:history="1">
        <w:r w:rsidR="00276EB2" w:rsidRPr="009D0C8E">
          <w:rPr>
            <w:noProof/>
            <w:vertAlign w:val="superscript"/>
          </w:rPr>
          <w:t>71</w:t>
        </w:r>
      </w:hyperlink>
      <w:r w:rsidR="00276EB2" w:rsidRPr="009D0C8E">
        <w:rPr>
          <w:noProof/>
          <w:vertAlign w:val="superscript"/>
        </w:rPr>
        <w:t>]</w:t>
      </w:r>
      <w:r w:rsidR="00276EB2" w:rsidRPr="009D0C8E">
        <w:fldChar w:fldCharType="end"/>
      </w:r>
      <w:r w:rsidR="009412D5" w:rsidRPr="009D0C8E">
        <w:t>.</w:t>
      </w:r>
      <w:r w:rsidR="00276EB2" w:rsidRPr="009D0C8E">
        <w:t xml:space="preserve"> </w:t>
      </w:r>
    </w:p>
    <w:p w14:paraId="1EEECECB" w14:textId="77777777" w:rsidR="009D0C8E" w:rsidRDefault="009D0C8E" w:rsidP="009D0C8E">
      <w:pPr>
        <w:ind w:firstLineChars="0" w:firstLine="0"/>
        <w:rPr>
          <w:rStyle w:val="Emphasis"/>
          <w:lang w:eastAsia="zh-CN"/>
        </w:rPr>
      </w:pPr>
    </w:p>
    <w:p w14:paraId="55E63172" w14:textId="43CD8A63" w:rsidR="00B7242F" w:rsidRPr="009D0C8E" w:rsidRDefault="005865B2" w:rsidP="009D0C8E">
      <w:pPr>
        <w:ind w:firstLineChars="0" w:firstLine="0"/>
        <w:rPr>
          <w:b/>
          <w:iCs/>
          <w:lang w:eastAsia="zh-CN"/>
        </w:rPr>
      </w:pPr>
      <w:r w:rsidRPr="009D0C8E">
        <w:rPr>
          <w:rStyle w:val="Emphasis"/>
        </w:rPr>
        <w:lastRenderedPageBreak/>
        <w:t xml:space="preserve">Tibial nerve stimulation: </w:t>
      </w:r>
      <w:r w:rsidR="00B7242F" w:rsidRPr="009D0C8E">
        <w:t xml:space="preserve">Another related </w:t>
      </w:r>
      <w:r w:rsidR="009572F6" w:rsidRPr="009D0C8E">
        <w:t xml:space="preserve">modality </w:t>
      </w:r>
      <w:r w:rsidR="00B7242F" w:rsidRPr="009D0C8E">
        <w:t>of nerve stimulation utilized for the management of fecal incontinence is percutaneous tibial nerve stimulation (PTNS). Similar to the introduction of SNS, PTNS is a technology that was initially studied and used for the treatment of urinary incontinence</w:t>
      </w:r>
      <w:r w:rsidR="00276EB2" w:rsidRPr="009D0C8E">
        <w:fldChar w:fldCharType="begin"/>
      </w:r>
      <w:r w:rsidR="00276EB2" w:rsidRPr="009D0C8E">
        <w:instrText xml:space="preserve"> ADDIN EN.CITE &lt;EndNote&gt;&lt;Cite&gt;&lt;Author&gt;Wexner&lt;/Author&gt;&lt;Year&gt;2015&lt;/Year&gt;&lt;RecNum&gt;189&lt;/RecNum&gt;&lt;DisplayText&gt;&lt;style face="superscript"&gt;[72]&lt;/style&gt;&lt;/DisplayText&gt;&lt;record&gt;&lt;rec-number&gt;189&lt;/rec-number&gt;&lt;foreign-keys&gt;&lt;key app="EN" db-id="w9eep2t0psdrwse0sxov5a9vvazprzrxarr0"&gt;189&lt;/key&gt;&lt;/foreign-keys&gt;&lt;ref-type name="Journal Article"&gt;17&lt;/ref-type&gt;&lt;contributors&gt;&lt;authors&gt;&lt;author&gt;Wexner, S. D.&lt;/author&gt;&lt;author&gt;Bleier, J.&lt;/author&gt;&lt;/authors&gt;&lt;/contributors&gt;&lt;auth-address&gt;a 1 Cleveland Clinic Florida, 2950 Cleveland Clinic Blvd, Weston, FL 33331, USA.&amp;#xD;b 2 University of Pennsylvania Health System, Department of Surgery, 800 Walnut St. 20th Floor, Philadelphia, PA 19106, USA.&lt;/auth-address&gt;&lt;titles&gt;&lt;title&gt;Current surgical strategies to treat fecal incontinence&lt;/title&gt;&lt;secondary-title&gt;Expert Rev Gastroenterol Hepatol&lt;/secondary-title&gt;&lt;/titles&gt;&lt;periodical&gt;&lt;full-title&gt;Expert Rev Gastroenterol Hepatol&lt;/full-title&gt;&lt;/periodical&gt;&lt;pages&gt;1577-89&lt;/pages&gt;&lt;volume&gt;9&lt;/volume&gt;&lt;number&gt;12&lt;/number&gt;&lt;edition&gt;2015/09/29&lt;/edition&gt;&lt;dates&gt;&lt;year&gt;2015&lt;/year&gt;&lt;/dates&gt;&lt;isbn&gt;1747-4132 (Electronic)&amp;#xD;1747-4124 (Linking)&lt;/isbn&gt;&lt;accession-num&gt;26414494&lt;/accession-num&gt;&lt;urls&gt;&lt;related-urls&gt;&lt;url&gt;http://www.ncbi.nlm.nih.gov/pubmed/26414494&lt;/url&gt;&lt;/related-urls&gt;&lt;/urls&gt;&lt;electronic-resource-num&gt;10.1586/17474124.2015.1093417&lt;/electronic-resource-num&gt;&lt;language&gt;eng&lt;/language&gt;&lt;/record&gt;&lt;/Cite&gt;&lt;/EndNote&gt;</w:instrText>
      </w:r>
      <w:r w:rsidR="00276EB2" w:rsidRPr="009D0C8E">
        <w:fldChar w:fldCharType="separate"/>
      </w:r>
      <w:r w:rsidR="00276EB2" w:rsidRPr="009D0C8E">
        <w:rPr>
          <w:noProof/>
          <w:vertAlign w:val="superscript"/>
        </w:rPr>
        <w:t>[</w:t>
      </w:r>
      <w:hyperlink w:anchor="_ENREF_72" w:tooltip="Wexner, 2015 #189" w:history="1">
        <w:r w:rsidR="00276EB2" w:rsidRPr="009D0C8E">
          <w:rPr>
            <w:noProof/>
            <w:vertAlign w:val="superscript"/>
          </w:rPr>
          <w:t>72</w:t>
        </w:r>
      </w:hyperlink>
      <w:r w:rsidR="00276EB2" w:rsidRPr="009D0C8E">
        <w:rPr>
          <w:noProof/>
          <w:vertAlign w:val="superscript"/>
        </w:rPr>
        <w:t>]</w:t>
      </w:r>
      <w:r w:rsidR="00276EB2" w:rsidRPr="009D0C8E">
        <w:fldChar w:fldCharType="end"/>
      </w:r>
      <w:r w:rsidR="00B7242F" w:rsidRPr="009D0C8E">
        <w:t>.</w:t>
      </w:r>
      <w:r w:rsidR="009572F6" w:rsidRPr="009D0C8E">
        <w:t xml:space="preserve"> U</w:t>
      </w:r>
      <w:r w:rsidR="00B7242F" w:rsidRPr="009D0C8E">
        <w:t>s</w:t>
      </w:r>
      <w:r w:rsidR="009572F6" w:rsidRPr="009D0C8E">
        <w:t>ing</w:t>
      </w:r>
      <w:r w:rsidR="00B7242F" w:rsidRPr="009D0C8E">
        <w:t xml:space="preserve"> either transcutaneous or percutaneous electrodes</w:t>
      </w:r>
      <w:r w:rsidR="009572F6" w:rsidRPr="009D0C8E">
        <w:t>, the posterior tibial nerve is stimulated</w:t>
      </w:r>
      <w:r w:rsidR="00B7242F" w:rsidRPr="009D0C8E">
        <w:t xml:space="preserve"> </w:t>
      </w:r>
      <w:r w:rsidR="009572F6" w:rsidRPr="009D0C8E">
        <w:t xml:space="preserve">in </w:t>
      </w:r>
      <w:r w:rsidR="00B7242F" w:rsidRPr="009D0C8E">
        <w:t xml:space="preserve">sessions </w:t>
      </w:r>
      <w:r w:rsidR="009572F6" w:rsidRPr="009D0C8E">
        <w:t xml:space="preserve">of </w:t>
      </w:r>
      <w:r w:rsidR="00B7242F" w:rsidRPr="009D0C8E">
        <w:t>approximately 30</w:t>
      </w:r>
      <w:r w:rsidR="00ED0B9A" w:rsidRPr="009D0C8E">
        <w:t xml:space="preserve"> </w:t>
      </w:r>
      <w:r w:rsidR="00B7242F" w:rsidRPr="009D0C8E">
        <w:t>min</w:t>
      </w:r>
      <w:r w:rsidR="009D0C8E">
        <w:rPr>
          <w:rFonts w:hint="eastAsia"/>
          <w:lang w:eastAsia="zh-CN"/>
        </w:rPr>
        <w:t xml:space="preserve"> </w:t>
      </w:r>
      <w:r w:rsidR="009572F6" w:rsidRPr="009D0C8E">
        <w:t xml:space="preserve">duration over a </w:t>
      </w:r>
      <w:r w:rsidR="00B7242F" w:rsidRPr="009D0C8E">
        <w:t>minimum of 3 mo</w:t>
      </w:r>
      <w:r w:rsidR="00276EB2" w:rsidRPr="009D0C8E">
        <w:fldChar w:fldCharType="begin"/>
      </w:r>
      <w:r w:rsidR="00276EB2" w:rsidRPr="009D0C8E">
        <w:instrText xml:space="preserve"> ADDIN EN.CITE &lt;EndNote&gt;&lt;Cite&gt;&lt;Author&gt;Wexner&lt;/Author&gt;&lt;Year&gt;2015&lt;/Year&gt;&lt;RecNum&gt;189&lt;/RecNum&gt;&lt;DisplayText&gt;&lt;style face="superscript"&gt;[72]&lt;/style&gt;&lt;/DisplayText&gt;&lt;record&gt;&lt;rec-number&gt;189&lt;/rec-number&gt;&lt;foreign-keys&gt;&lt;key app="EN" db-id="w9eep2t0psdrwse0sxov5a9vvazprzrxarr0"&gt;189&lt;/key&gt;&lt;/foreign-keys&gt;&lt;ref-type name="Journal Article"&gt;17&lt;/ref-type&gt;&lt;contributors&gt;&lt;authors&gt;&lt;author&gt;Wexner, S. D.&lt;/author&gt;&lt;author&gt;Bleier, J.&lt;/author&gt;&lt;/authors&gt;&lt;/contributors&gt;&lt;auth-address&gt;a 1 Cleveland Clinic Florida, 2950 Cleveland Clinic Blvd, Weston, FL 33331, USA.&amp;#xD;b 2 University of Pennsylvania Health System, Department of Surgery, 800 Walnut St. 20th Floor, Philadelphia, PA 19106, USA.&lt;/auth-address&gt;&lt;titles&gt;&lt;title&gt;Current surgical strategies to treat fecal incontinence&lt;/title&gt;&lt;secondary-title&gt;Expert Rev Gastroenterol Hepatol&lt;/secondary-title&gt;&lt;/titles&gt;&lt;periodical&gt;&lt;full-title&gt;Expert Rev Gastroenterol Hepatol&lt;/full-title&gt;&lt;/periodical&gt;&lt;pages&gt;1577-89&lt;/pages&gt;&lt;volume&gt;9&lt;/volume&gt;&lt;number&gt;12&lt;/number&gt;&lt;edition&gt;2015/09/29&lt;/edition&gt;&lt;dates&gt;&lt;year&gt;2015&lt;/year&gt;&lt;/dates&gt;&lt;isbn&gt;1747-4132 (Electronic)&amp;#xD;1747-4124 (Linking)&lt;/isbn&gt;&lt;accession-num&gt;26414494&lt;/accession-num&gt;&lt;urls&gt;&lt;related-urls&gt;&lt;url&gt;http://www.ncbi.nlm.nih.gov/pubmed/26414494&lt;/url&gt;&lt;/related-urls&gt;&lt;/urls&gt;&lt;electronic-resource-num&gt;10.1586/17474124.2015.1093417&lt;/electronic-resource-num&gt;&lt;language&gt;eng&lt;/language&gt;&lt;/record&gt;&lt;/Cite&gt;&lt;/EndNote&gt;</w:instrText>
      </w:r>
      <w:r w:rsidR="00276EB2" w:rsidRPr="009D0C8E">
        <w:fldChar w:fldCharType="separate"/>
      </w:r>
      <w:r w:rsidR="00276EB2" w:rsidRPr="009D0C8E">
        <w:rPr>
          <w:noProof/>
          <w:vertAlign w:val="superscript"/>
        </w:rPr>
        <w:t>[</w:t>
      </w:r>
      <w:hyperlink w:anchor="_ENREF_72" w:tooltip="Wexner, 2015 #189" w:history="1">
        <w:r w:rsidR="00276EB2" w:rsidRPr="009D0C8E">
          <w:rPr>
            <w:noProof/>
            <w:vertAlign w:val="superscript"/>
          </w:rPr>
          <w:t>72</w:t>
        </w:r>
      </w:hyperlink>
      <w:r w:rsidR="00276EB2" w:rsidRPr="009D0C8E">
        <w:rPr>
          <w:noProof/>
          <w:vertAlign w:val="superscript"/>
        </w:rPr>
        <w:t>]</w:t>
      </w:r>
      <w:r w:rsidR="00276EB2" w:rsidRPr="009D0C8E">
        <w:fldChar w:fldCharType="end"/>
      </w:r>
      <w:r w:rsidR="009572F6" w:rsidRPr="009D0C8E">
        <w:t xml:space="preserve">. </w:t>
      </w:r>
      <w:r w:rsidR="00B7242F" w:rsidRPr="009D0C8E">
        <w:t xml:space="preserve">Although </w:t>
      </w:r>
      <w:r w:rsidR="009572F6" w:rsidRPr="009D0C8E">
        <w:t xml:space="preserve">the benefit and </w:t>
      </w:r>
      <w:r w:rsidR="00B7242F" w:rsidRPr="009D0C8E">
        <w:t xml:space="preserve">mechanism of action of tibial nerve stimulation is </w:t>
      </w:r>
      <w:r w:rsidR="009572F6" w:rsidRPr="009D0C8E">
        <w:t>even less intuitive and far from being understood</w:t>
      </w:r>
      <w:r w:rsidR="00B7242F" w:rsidRPr="009D0C8E">
        <w:t xml:space="preserve">, it </w:t>
      </w:r>
      <w:r w:rsidR="009572F6" w:rsidRPr="009D0C8E">
        <w:t xml:space="preserve">again </w:t>
      </w:r>
      <w:r w:rsidR="00B7242F" w:rsidRPr="009D0C8E">
        <w:t xml:space="preserve">is believed to </w:t>
      </w:r>
      <w:r w:rsidR="002F7E3F" w:rsidRPr="009D0C8E">
        <w:t>impact fecal control</w:t>
      </w:r>
      <w:r w:rsidR="00B7242F" w:rsidRPr="009D0C8E">
        <w:t xml:space="preserve"> through the activation of </w:t>
      </w:r>
      <w:r w:rsidR="002F7E3F" w:rsidRPr="009D0C8E">
        <w:t xml:space="preserve">the central nervous system and supra-sacral neural centers </w:t>
      </w:r>
      <w:r w:rsidR="002F7E3F" w:rsidRPr="009D0C8E">
        <w:rPr>
          <w:i/>
        </w:rPr>
        <w:t>via</w:t>
      </w:r>
      <w:r w:rsidR="002F7E3F" w:rsidRPr="009D0C8E">
        <w:t xml:space="preserve"> </w:t>
      </w:r>
      <w:r w:rsidR="00B7242F" w:rsidRPr="009D0C8E">
        <w:t xml:space="preserve">the afferent </w:t>
      </w:r>
      <w:r w:rsidR="002F7E3F" w:rsidRPr="009D0C8E">
        <w:t xml:space="preserve">fibers of the </w:t>
      </w:r>
      <w:r w:rsidR="00B7242F" w:rsidRPr="009D0C8E">
        <w:t xml:space="preserve">peripheral nervous system. </w:t>
      </w:r>
      <w:r w:rsidR="002F7E3F" w:rsidRPr="009D0C8E">
        <w:t>As</w:t>
      </w:r>
      <w:r w:rsidR="00B7242F" w:rsidRPr="009D0C8E">
        <w:t xml:space="preserve"> the posterior tibial nerve originates from </w:t>
      </w:r>
      <w:r w:rsidR="002F7E3F" w:rsidRPr="009D0C8E">
        <w:t>the ventral branches of lumbar</w:t>
      </w:r>
      <w:r w:rsidR="00B7242F" w:rsidRPr="009D0C8E">
        <w:t xml:space="preserve"> and sacral nerves, it is </w:t>
      </w:r>
      <w:r w:rsidR="002F7E3F" w:rsidRPr="009D0C8E">
        <w:t xml:space="preserve">furthermore </w:t>
      </w:r>
      <w:r w:rsidR="00B7242F" w:rsidRPr="009D0C8E">
        <w:t xml:space="preserve">believed that </w:t>
      </w:r>
      <w:r w:rsidR="002F7E3F" w:rsidRPr="009D0C8E">
        <w:t xml:space="preserve">a similar response may be elicited as by means of </w:t>
      </w:r>
      <w:r w:rsidR="00B7242F" w:rsidRPr="009D0C8E">
        <w:t>SNS</w:t>
      </w:r>
      <w:r w:rsidR="00276EB2" w:rsidRPr="009D0C8E">
        <w:fldChar w:fldCharType="begin"/>
      </w:r>
      <w:r w:rsidR="00276EB2" w:rsidRPr="009D0C8E">
        <w:instrText xml:space="preserve"> ADDIN EN.CITE &lt;EndNote&gt;&lt;Cite&gt;&lt;Author&gt;Pena Ros&lt;/Author&gt;&lt;Year&gt;2016&lt;/Year&gt;&lt;RecNum&gt;482&lt;/RecNum&gt;&lt;DisplayText&gt;&lt;style face="superscript"&gt;[73]&lt;/style&gt;&lt;/DisplayText&gt;&lt;record&gt;&lt;rec-number&gt;482&lt;/rec-number&gt;&lt;foreign-keys&gt;&lt;key app="EN" db-id="w9eep2t0psdrwse0sxov5a9vvazprzrxarr0"&gt;482&lt;/key&gt;&lt;/foreign-keys&gt;&lt;ref-type name="Journal Article"&gt;17&lt;/ref-type&gt;&lt;contributors&gt;&lt;authors&gt;&lt;author&gt;Pena Ros, E.&lt;/author&gt;&lt;author&gt;Parra Banos, P. A.&lt;/author&gt;&lt;author&gt;Benavides Buleje, J. A.&lt;/author&gt;&lt;author&gt;Munoz Camarena, J. M.&lt;/author&gt;&lt;author&gt;Escamilla Segade, C.&lt;/author&gt;&lt;author&gt;Candel Arenas, M. F.&lt;/author&gt;&lt;author&gt;Gonzalez Valverde, F. M.&lt;/author&gt;&lt;author&gt;Albarracin Marin-Blazquez, A.&lt;/author&gt;&lt;/authors&gt;&lt;/contributors&gt;&lt;titles&gt;&lt;title&gt;Short-term outcome of percutaneous posterior tibial nerve stimulation (PTNS) for the treatment of faecal incontinence&lt;/title&gt;&lt;secondary-title&gt;Tech Coloproctol&lt;/secondary-title&gt;&lt;/titles&gt;&lt;periodical&gt;&lt;full-title&gt;Tech Coloproctol&lt;/full-title&gt;&lt;/periodical&gt;&lt;pages&gt;19-24&lt;/pages&gt;&lt;volume&gt;20&lt;/volume&gt;&lt;number&gt;1&lt;/number&gt;&lt;dates&gt;&lt;year&gt;2016&lt;/year&gt;&lt;pub-dates&gt;&lt;date&gt;Jan&lt;/date&gt;&lt;/pub-dates&gt;&lt;/dates&gt;&lt;isbn&gt;1128-045X (Electronic)&amp;#xD;1123-6337 (Linking)&lt;/isbn&gt;&lt;accession-num&gt;26499791&lt;/accession-num&gt;&lt;urls&gt;&lt;related-urls&gt;&lt;url&gt;http://www.ncbi.nlm.nih.gov/pubmed/26499791&lt;/url&gt;&lt;/related-urls&gt;&lt;/urls&gt;&lt;electronic-resource-num&gt;10.1007/s10151-015-1380-8&lt;/electronic-resource-num&gt;&lt;/record&gt;&lt;/Cite&gt;&lt;/EndNote&gt;</w:instrText>
      </w:r>
      <w:r w:rsidR="00276EB2" w:rsidRPr="009D0C8E">
        <w:fldChar w:fldCharType="separate"/>
      </w:r>
      <w:r w:rsidR="00276EB2" w:rsidRPr="009D0C8E">
        <w:rPr>
          <w:noProof/>
          <w:vertAlign w:val="superscript"/>
        </w:rPr>
        <w:t>[</w:t>
      </w:r>
      <w:hyperlink w:anchor="_ENREF_73" w:tooltip="Pena Ros, 2016 #482" w:history="1">
        <w:r w:rsidR="00276EB2" w:rsidRPr="009D0C8E">
          <w:rPr>
            <w:noProof/>
            <w:vertAlign w:val="superscript"/>
          </w:rPr>
          <w:t>73</w:t>
        </w:r>
      </w:hyperlink>
      <w:r w:rsidR="00276EB2" w:rsidRPr="009D0C8E">
        <w:rPr>
          <w:noProof/>
          <w:vertAlign w:val="superscript"/>
        </w:rPr>
        <w:t>]</w:t>
      </w:r>
      <w:r w:rsidR="00276EB2" w:rsidRPr="009D0C8E">
        <w:fldChar w:fldCharType="end"/>
      </w:r>
      <w:r w:rsidR="002F7E3F" w:rsidRPr="009D0C8E">
        <w:t>.</w:t>
      </w:r>
    </w:p>
    <w:p w14:paraId="4D323D15" w14:textId="77777777" w:rsidR="009D0C8E" w:rsidRDefault="009D0C8E" w:rsidP="009D0C8E">
      <w:pPr>
        <w:ind w:firstLineChars="0" w:firstLine="0"/>
        <w:rPr>
          <w:rStyle w:val="Emphasis"/>
          <w:lang w:eastAsia="zh-CN"/>
        </w:rPr>
      </w:pPr>
    </w:p>
    <w:p w14:paraId="726E178F" w14:textId="066EA5C6" w:rsidR="005865B2" w:rsidRPr="009D0C8E" w:rsidRDefault="005865B2" w:rsidP="009D0C8E">
      <w:pPr>
        <w:ind w:firstLineChars="0" w:firstLine="0"/>
        <w:rPr>
          <w:b/>
          <w:iCs/>
          <w:lang w:eastAsia="zh-CN"/>
        </w:rPr>
      </w:pPr>
      <w:r w:rsidRPr="009D0C8E">
        <w:rPr>
          <w:rStyle w:val="Emphasis"/>
        </w:rPr>
        <w:t>Radiofrequency energy administration (“</w:t>
      </w:r>
      <w:r w:rsidR="00DB3118" w:rsidRPr="009D0C8E">
        <w:rPr>
          <w:rStyle w:val="Emphasis"/>
        </w:rPr>
        <w:t xml:space="preserve">SECCA </w:t>
      </w:r>
      <w:r w:rsidRPr="009D0C8E">
        <w:rPr>
          <w:rStyle w:val="Emphasis"/>
        </w:rPr>
        <w:t xml:space="preserve">procedure“): </w:t>
      </w:r>
      <w:r w:rsidRPr="009D0C8E">
        <w:t xml:space="preserve">This FDA-approved technique </w:t>
      </w:r>
      <w:r w:rsidR="00DB3118" w:rsidRPr="009D0C8E">
        <w:t>involves the delivery of a</w:t>
      </w:r>
      <w:r w:rsidR="0031287F">
        <w:rPr>
          <w:rFonts w:hint="eastAsia"/>
          <w:lang w:eastAsia="zh-CN"/>
        </w:rPr>
        <w:t xml:space="preserve"> </w:t>
      </w:r>
      <w:r w:rsidR="00DB3118" w:rsidRPr="009D0C8E">
        <w:t>thermo-controlled multi-point radio-</w:t>
      </w:r>
      <w:r w:rsidRPr="009D0C8E">
        <w:t>frequency energy (465 kHz) to the depth of the anal canal without burning the mucosal surface. The purpose is to induce an increase of the outlet resistance by means of a controlled scarring</w:t>
      </w:r>
      <w:r w:rsidR="00DB3118" w:rsidRPr="009D0C8E">
        <w:t>;</w:t>
      </w:r>
      <w:r w:rsidRPr="009D0C8E">
        <w:t xml:space="preserve"> </w:t>
      </w:r>
      <w:r w:rsidR="00DB3118" w:rsidRPr="009D0C8E">
        <w:t xml:space="preserve">additionally, </w:t>
      </w:r>
      <w:r w:rsidRPr="009D0C8E">
        <w:t>a remodeling effect on the sphincter muscle fibers has been postulated</w: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 </w:instrTex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r w:rsidR="00276EB2" w:rsidRPr="009D0C8E">
        <w:fldChar w:fldCharType="end"/>
      </w:r>
      <w:r w:rsidRPr="009D0C8E">
        <w:t xml:space="preserve">. Six prospective </w:t>
      </w:r>
      <w:r w:rsidR="00DB3118" w:rsidRPr="009D0C8E">
        <w:t xml:space="preserve">series </w:t>
      </w:r>
      <w:r w:rsidRPr="009D0C8E">
        <w:t>and one retrospective stud</w:t>
      </w:r>
      <w:r w:rsidR="00DB3118" w:rsidRPr="009D0C8E">
        <w:t>y</w:t>
      </w:r>
      <w:r w:rsidRPr="009D0C8E">
        <w:t xml:space="preserve"> including a U</w:t>
      </w:r>
      <w:r w:rsidR="009D0C8E">
        <w:rPr>
          <w:rFonts w:hint="eastAsia"/>
          <w:lang w:eastAsia="zh-CN"/>
        </w:rPr>
        <w:t>nited States</w:t>
      </w:r>
      <w:r w:rsidRPr="009D0C8E">
        <w:t xml:space="preserve"> multicenter trial with 50 patients summarized the results. With the exception of one series </w:t>
      </w:r>
      <w:r w:rsidR="00DB3118" w:rsidRPr="009D0C8E">
        <w:t>(</w:t>
      </w:r>
      <w:r w:rsidRPr="009D0C8E">
        <w:t>reported on three separate occasions</w:t>
      </w:r>
      <w:r w:rsidR="00DB3118" w:rsidRPr="009D0C8E">
        <w:t>)</w:t>
      </w:r>
      <w:r w:rsidRPr="009D0C8E">
        <w:t>, the majority of reports noted no or only a moderate clinical benefit with 0</w:t>
      </w:r>
      <w:r w:rsidR="009D0C8E" w:rsidRPr="009D0C8E">
        <w:t>%</w:t>
      </w:r>
      <w:r w:rsidRPr="009D0C8E">
        <w:t>-38% of patients achieving more than 50% improvement, but never perfect control</w:t>
      </w:r>
      <w:r w:rsidR="00276EB2" w:rsidRPr="009D0C8E">
        <w:fldChar w:fldCharType="begin">
          <w:fldData xml:space="preserve">PEVuZE5vdGU+PENpdGU+PEF1dGhvcj5FZnJvbjwvQXV0aG9yPjxZZWFyPjIwMDM8L1llYXI+PFJl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</w:fldData>
        </w:fldChar>
      </w:r>
      <w:r w:rsidR="00276EB2" w:rsidRPr="009D0C8E">
        <w:instrText xml:space="preserve"> ADDIN EN.CITE </w:instrText>
      </w:r>
      <w:r w:rsidR="00276EB2" w:rsidRPr="009D0C8E">
        <w:fldChar w:fldCharType="begin">
          <w:fldData xml:space="preserve">PEVuZE5vdGU+PENpdGU+PEF1dGhvcj5FZnJvbjwvQXV0aG9yPjxZZWFyPjIwMDM8L1llYXI+PFJl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hyperlink w:anchor="_ENREF_74" w:tooltip="Efron, 2003 #22" w:history="1">
        <w:r w:rsidR="00276EB2" w:rsidRPr="009D0C8E">
          <w:rPr>
            <w:noProof/>
            <w:vertAlign w:val="superscript"/>
          </w:rPr>
          <w:t>74</w:t>
        </w:r>
      </w:hyperlink>
      <w:r w:rsidR="00276EB2" w:rsidRPr="009D0C8E">
        <w:rPr>
          <w:noProof/>
          <w:vertAlign w:val="superscript"/>
        </w:rPr>
        <w:t>,</w:t>
      </w:r>
      <w:hyperlink w:anchor="_ENREF_75" w:tooltip="Abbas, 2012 #485" w:history="1">
        <w:r w:rsidR="00276EB2" w:rsidRPr="009D0C8E">
          <w:rPr>
            <w:noProof/>
            <w:vertAlign w:val="superscript"/>
          </w:rPr>
          <w:t>75</w:t>
        </w:r>
      </w:hyperlink>
      <w:r w:rsidR="00276EB2" w:rsidRPr="009D0C8E">
        <w:rPr>
          <w:noProof/>
          <w:vertAlign w:val="superscript"/>
        </w:rPr>
        <w:t>]</w:t>
      </w:r>
      <w:r w:rsidR="00276EB2" w:rsidRPr="009D0C8E">
        <w:fldChar w:fldCharType="end"/>
      </w:r>
      <w:r w:rsidRPr="009D0C8E">
        <w:t>.</w:t>
      </w:r>
    </w:p>
    <w:p w14:paraId="4F7DB7BC" w14:textId="77777777" w:rsidR="009D0C8E" w:rsidRDefault="009D0C8E" w:rsidP="009D0C8E">
      <w:pPr>
        <w:ind w:firstLineChars="0" w:firstLine="0"/>
        <w:rPr>
          <w:rStyle w:val="Emphasis"/>
          <w:lang w:eastAsia="zh-CN"/>
        </w:rPr>
      </w:pPr>
    </w:p>
    <w:p w14:paraId="535BDC14" w14:textId="18AE4BFA" w:rsidR="00675918" w:rsidRPr="009D0C8E" w:rsidRDefault="008F7CBB" w:rsidP="009D0C8E">
      <w:pPr>
        <w:ind w:firstLineChars="0" w:firstLine="0"/>
        <w:rPr>
          <w:b/>
          <w:iCs/>
          <w:lang w:eastAsia="zh-CN"/>
        </w:rPr>
      </w:pPr>
      <w:r w:rsidRPr="009D0C8E">
        <w:rPr>
          <w:rStyle w:val="Emphasis"/>
        </w:rPr>
        <w:t>Injection/implantation of bulking agents</w:t>
      </w:r>
      <w:r w:rsidR="00675918" w:rsidRPr="009D0C8E">
        <w:rPr>
          <w:rStyle w:val="Emphasis"/>
        </w:rPr>
        <w:t xml:space="preserve">: </w:t>
      </w:r>
      <w:r w:rsidR="00675918" w:rsidRPr="009D0C8E">
        <w:t xml:space="preserve">With the goal to bulk up the anal canal or perianal tissues and increase the passive outlet </w:t>
      </w:r>
      <w:r w:rsidR="006D1159" w:rsidRPr="009D0C8E">
        <w:t>resistance</w:t>
      </w:r>
      <w:r w:rsidR="00675918" w:rsidRPr="009D0C8E">
        <w:t>, a number of different techniques have been used to inject or implant a variety of materials</w:t>
      </w:r>
      <w:r w:rsidR="00DB667A" w:rsidRPr="009D0C8E">
        <w:t xml:space="preserve"> (Table </w:t>
      </w:r>
      <w:r w:rsidR="00886C5D" w:rsidRPr="009D0C8E">
        <w:t>5</w:t>
      </w:r>
      <w:r w:rsidR="00DB667A" w:rsidRPr="009D0C8E">
        <w:t>)</w:t>
      </w:r>
      <w:r w:rsidR="00675918" w:rsidRPr="009D0C8E">
        <w:t xml:space="preserve">. </w:t>
      </w:r>
      <w:r w:rsidR="00056136" w:rsidRPr="009D0C8E">
        <w:t xml:space="preserve">Patient selection has been poorly defined but could </w:t>
      </w:r>
      <w:r w:rsidR="008864F9" w:rsidRPr="009D0C8E">
        <w:t>include</w:t>
      </w:r>
      <w:r w:rsidR="00056136" w:rsidRPr="009D0C8E">
        <w:t xml:space="preserve"> those with mild passive incontinence secondary to internal anal sphincter weakness, or patient</w:t>
      </w:r>
      <w:r w:rsidR="009E6F4C" w:rsidRPr="009D0C8E">
        <w:t>s</w:t>
      </w:r>
      <w:r w:rsidR="00056136" w:rsidRPr="009D0C8E">
        <w:t xml:space="preserve"> with </w:t>
      </w:r>
      <w:r w:rsidR="00056136" w:rsidRPr="009D0C8E">
        <w:lastRenderedPageBreak/>
        <w:t xml:space="preserve">postsurgical deformities and an uneven shape of the anal canal. </w:t>
      </w:r>
      <w:r w:rsidR="00DB667A" w:rsidRPr="009D0C8E">
        <w:t xml:space="preserve">A </w:t>
      </w:r>
      <w:r w:rsidR="00E766C1" w:rsidRPr="009D0C8E">
        <w:t xml:space="preserve">systematic review </w:t>
      </w:r>
      <w:r w:rsidR="00DB667A" w:rsidRPr="009D0C8E">
        <w:t xml:space="preserve">on conventional injectables with </w:t>
      </w:r>
      <w:r w:rsidR="00E766C1" w:rsidRPr="009D0C8E">
        <w:t xml:space="preserve">16 studies (13 case series, </w:t>
      </w:r>
      <w:r w:rsidR="00DB667A" w:rsidRPr="009D0C8E">
        <w:t xml:space="preserve">1 </w:t>
      </w:r>
      <w:r w:rsidR="00E766C1" w:rsidRPr="009D0C8E">
        <w:t xml:space="preserve">prospective trial with and </w:t>
      </w:r>
      <w:r w:rsidR="00DB667A" w:rsidRPr="009D0C8E">
        <w:t xml:space="preserve">2 </w:t>
      </w:r>
      <w:r w:rsidR="00E766C1" w:rsidRPr="009D0C8E">
        <w:t>without</w:t>
      </w:r>
      <w:r w:rsidR="00E55243" w:rsidRPr="009D0C8E">
        <w:t xml:space="preserve"> data</w:t>
      </w:r>
      <w:r w:rsidR="00E766C1" w:rsidRPr="009D0C8E">
        <w:t xml:space="preserve">) </w:t>
      </w:r>
      <w:r w:rsidR="00DB667A" w:rsidRPr="009D0C8E">
        <w:t xml:space="preserve">and </w:t>
      </w:r>
      <w:r w:rsidR="00E766C1" w:rsidRPr="009D0C8E">
        <w:t>a total pool of 420 patients (5-73 patients per study)</w:t>
      </w:r>
      <w:r w:rsidR="00DB667A" w:rsidRPr="009D0C8E">
        <w:t xml:space="preserve"> found little evidence for the effectiveness in passive fecal incontinence; a greater than &gt;</w:t>
      </w:r>
      <w:r w:rsidR="009D0C8E">
        <w:rPr>
          <w:rFonts w:hint="eastAsia"/>
          <w:lang w:eastAsia="zh-CN"/>
        </w:rPr>
        <w:t xml:space="preserve"> </w:t>
      </w:r>
      <w:r w:rsidR="00DB667A" w:rsidRPr="009D0C8E">
        <w:t>50% improvement was only achieved in 2 studies, while the others reported a 15</w:t>
      </w:r>
      <w:r w:rsidR="009D0C8E" w:rsidRPr="009D0C8E">
        <w:t>%</w:t>
      </w:r>
      <w:r w:rsidR="00DB667A" w:rsidRPr="009D0C8E">
        <w:t>-50% improvement at the longest follow-up</w:t>
      </w:r>
      <w:r w:rsidR="00276EB2" w:rsidRPr="009D0C8E">
        <w:fldChar w:fldCharType="begin"/>
      </w:r>
      <w:r w:rsidR="00276EB2" w:rsidRPr="009D0C8E">
        <w:instrText xml:space="preserve"> ADDIN EN.CITE &lt;EndNote&gt;&lt;Cite&gt;&lt;Author&gt;Luo&lt;/Author&gt;&lt;Year&gt;2010&lt;/Year&gt;&lt;RecNum&gt;486&lt;/RecNum&gt;&lt;DisplayText&gt;&lt;style face="superscript"&gt;[76]&lt;/style&gt;&lt;/DisplayText&gt;&lt;record&gt;&lt;rec-number&gt;486&lt;/rec-number&gt;&lt;foreign-keys&gt;&lt;key app="EN" db-id="w9eep2t0psdrwse0sxov5a9vvazprzrxarr0"&gt;486&lt;/key&gt;&lt;/foreign-keys&gt;&lt;ref-type name="Journal Article"&gt;17&lt;/ref-type&gt;&lt;contributors&gt;&lt;authors&gt;&lt;author&gt;Luo, C.&lt;/author&gt;&lt;author&gt;Samaranayake, C. B.&lt;/author&gt;&lt;author&gt;Plank, L. D.&lt;/author&gt;&lt;author&gt;Bissett, I. P.&lt;/author&gt;&lt;/authors&gt;&lt;/contributors&gt;&lt;auth-address&gt;Department of Surgery, Faculty of Medical and Health Sciences, The University of Auckland, Auckland, New Zealand.&lt;/auth-address&gt;&lt;titles&gt;&lt;title&gt;Systematic review on the efficacy and safety of injectable bulking agents for passive faecal incontinence&lt;/title&gt;&lt;secondary-title&gt;Colorectal Dis&lt;/secondary-title&gt;&lt;/titles&gt;&lt;periodical&gt;&lt;full-title&gt;Colorectal Dis&lt;/full-title&gt;&lt;/periodical&gt;&lt;pages&gt;296-303&lt;/pages&gt;&lt;volume&gt;12&lt;/volume&gt;&lt;number&gt;4&lt;/number&gt;&lt;edition&gt;2009/03/27&lt;/edition&gt;&lt;keywords&gt;&lt;keyword&gt;Anal Canal/physiology&lt;/keyword&gt;&lt;keyword&gt;Biocompatible Materials/*administration &amp;amp; dosage/adverse effects&lt;/keyword&gt;&lt;keyword&gt;Fecal Incontinence/physiopathology/*therapy&lt;/keyword&gt;&lt;keyword&gt;Humans&lt;/keyword&gt;&lt;keyword&gt;Injections&lt;/keyword&gt;&lt;keyword&gt;Manometry&lt;/keyword&gt;&lt;keyword&gt;Quality of Life&lt;/keyword&gt;&lt;/keywords&gt;&lt;dates&gt;&lt;year&gt;2010&lt;/year&gt;&lt;pub-dates&gt;&lt;date&gt;Apr&lt;/date&gt;&lt;/pub-dates&gt;&lt;/dates&gt;&lt;isbn&gt;1463-1318 (Electronic)&amp;#xD;1462-8910 (Linking)&lt;/isbn&gt;&lt;accession-num&gt;19320664&lt;/accession-num&gt;&lt;urls&gt;&lt;related-urls&gt;&lt;url&gt;http://www.ncbi.nlm.nih.gov/pubmed/19320664&lt;/url&gt;&lt;/related-urls&gt;&lt;/urls&gt;&lt;electronic-resource-num&gt;10.1111/j.1463-1318.2009.01828.x&amp;#xD;CDI1828 [pii]&lt;/electronic-resource-num&gt;&lt;language&gt;eng&lt;/language&gt;&lt;/record&gt;&lt;/Cite&gt;&lt;/EndNote&gt;</w:instrText>
      </w:r>
      <w:r w:rsidR="00276EB2" w:rsidRPr="009D0C8E">
        <w:fldChar w:fldCharType="separate"/>
      </w:r>
      <w:r w:rsidR="00276EB2" w:rsidRPr="009D0C8E">
        <w:rPr>
          <w:noProof/>
          <w:vertAlign w:val="superscript"/>
        </w:rPr>
        <w:t>[</w:t>
      </w:r>
      <w:hyperlink w:anchor="_ENREF_76" w:tooltip="Luo, 2010 #486" w:history="1">
        <w:r w:rsidR="00276EB2" w:rsidRPr="009D0C8E">
          <w:rPr>
            <w:noProof/>
            <w:vertAlign w:val="superscript"/>
          </w:rPr>
          <w:t>76</w:t>
        </w:r>
      </w:hyperlink>
      <w:r w:rsidR="00276EB2" w:rsidRPr="009D0C8E">
        <w:rPr>
          <w:noProof/>
          <w:vertAlign w:val="superscript"/>
        </w:rPr>
        <w:t>]</w:t>
      </w:r>
      <w:r w:rsidR="00276EB2" w:rsidRPr="009D0C8E">
        <w:fldChar w:fldCharType="end"/>
      </w:r>
      <w:r w:rsidR="00E766C1" w:rsidRPr="009D0C8E">
        <w:t>. Complications and side effects occurred in up to 10 and 12%, respectively</w:t>
      </w:r>
      <w:r w:rsidR="00276EB2" w:rsidRPr="009D0C8E">
        <w:fldChar w:fldCharType="begin"/>
      </w:r>
      <w:r w:rsidR="00276EB2" w:rsidRPr="009D0C8E">
        <w:instrText xml:space="preserve"> ADDIN EN.CITE &lt;EndNote&gt;&lt;Cite&gt;&lt;Author&gt;Luo&lt;/Author&gt;&lt;Year&gt;2010&lt;/Year&gt;&lt;RecNum&gt;486&lt;/RecNum&gt;&lt;DisplayText&gt;&lt;style face="superscript"&gt;[76]&lt;/style&gt;&lt;/DisplayText&gt;&lt;record&gt;&lt;rec-number&gt;486&lt;/rec-number&gt;&lt;foreign-keys&gt;&lt;key app="EN" db-id="w9eep2t0psdrwse0sxov5a9vvazprzrxarr0"&gt;486&lt;/key&gt;&lt;/foreign-keys&gt;&lt;ref-type name="Journal Article"&gt;17&lt;/ref-type&gt;&lt;contributors&gt;&lt;authors&gt;&lt;author&gt;Luo, C.&lt;/author&gt;&lt;author&gt;Samaranayake, C. B.&lt;/author&gt;&lt;author&gt;Plank, L. D.&lt;/author&gt;&lt;author&gt;Bissett, I. P.&lt;/author&gt;&lt;/authors&gt;&lt;/contributors&gt;&lt;auth-address&gt;Department of Surgery, Faculty of Medical and Health Sciences, The University of Auckland, Auckland, New Zealand.&lt;/auth-address&gt;&lt;titles&gt;&lt;title&gt;Systematic review on the efficacy and safety of injectable bulking agents for passive faecal incontinence&lt;/title&gt;&lt;secondary-title&gt;Colorectal Dis&lt;/secondary-title&gt;&lt;/titles&gt;&lt;periodical&gt;&lt;full-title&gt;Colorectal Dis&lt;/full-title&gt;&lt;/periodical&gt;&lt;pages&gt;296-303&lt;/pages&gt;&lt;volume&gt;12&lt;/volume&gt;&lt;number&gt;4&lt;/number&gt;&lt;edition&gt;2009/03/27&lt;/edition&gt;&lt;keywords&gt;&lt;keyword&gt;Anal Canal/physiology&lt;/keyword&gt;&lt;keyword&gt;Biocompatible Materials/*administration &amp;amp; dosage/adverse effects&lt;/keyword&gt;&lt;keyword&gt;Fecal Incontinence/physiopathology/*therapy&lt;/keyword&gt;&lt;keyword&gt;Humans&lt;/keyword&gt;&lt;keyword&gt;Injections&lt;/keyword&gt;&lt;keyword&gt;Manometry&lt;/keyword&gt;&lt;keyword&gt;Quality of Life&lt;/keyword&gt;&lt;/keywords&gt;&lt;dates&gt;&lt;year&gt;2010&lt;/year&gt;&lt;pub-dates&gt;&lt;date&gt;Apr&lt;/date&gt;&lt;/pub-dates&gt;&lt;/dates&gt;&lt;isbn&gt;1463-1318 (Electronic)&amp;#xD;1462-8910 (Linking)&lt;/isbn&gt;&lt;accession-num&gt;19320664&lt;/accession-num&gt;&lt;urls&gt;&lt;related-urls&gt;&lt;url&gt;http://www.ncbi.nlm.nih.gov/pubmed/19320664&lt;/url&gt;&lt;/related-urls&gt;&lt;/urls&gt;&lt;electronic-resource-num&gt;10.1111/j.1463-1318.2009.01828.x&amp;#xD;CDI1828 [pii]&lt;/electronic-resource-num&gt;&lt;language&gt;eng&lt;/language&gt;&lt;/record&gt;&lt;/Cite&gt;&lt;/EndNote&gt;</w:instrText>
      </w:r>
      <w:r w:rsidR="00276EB2" w:rsidRPr="009D0C8E">
        <w:fldChar w:fldCharType="separate"/>
      </w:r>
      <w:r w:rsidR="00276EB2" w:rsidRPr="009D0C8E">
        <w:rPr>
          <w:noProof/>
          <w:vertAlign w:val="superscript"/>
        </w:rPr>
        <w:t>[</w:t>
      </w:r>
      <w:hyperlink w:anchor="_ENREF_76" w:tooltip="Luo, 2010 #486" w:history="1">
        <w:r w:rsidR="00276EB2" w:rsidRPr="009D0C8E">
          <w:rPr>
            <w:noProof/>
            <w:vertAlign w:val="superscript"/>
          </w:rPr>
          <w:t>76</w:t>
        </w:r>
      </w:hyperlink>
      <w:r w:rsidR="00276EB2" w:rsidRPr="009D0C8E">
        <w:rPr>
          <w:noProof/>
          <w:vertAlign w:val="superscript"/>
        </w:rPr>
        <w:t>]</w:t>
      </w:r>
      <w:r w:rsidR="00276EB2" w:rsidRPr="009D0C8E">
        <w:fldChar w:fldCharType="end"/>
      </w:r>
      <w:r w:rsidR="00E766C1" w:rsidRPr="009D0C8E">
        <w:t>.</w:t>
      </w:r>
      <w:r w:rsidR="00E55243" w:rsidRPr="009D0C8E">
        <w:t xml:space="preserve"> Subsequently, and seemingly for only a limited period of time, NASHA/Dx gained some momentum</w:t>
      </w:r>
      <w:r w:rsidR="009E6F4C" w:rsidRPr="009D0C8E">
        <w:t xml:space="preserve"> and was aggressively marketed to specialist physicians and general practitioners alike. The outpatient/office-based injection received attention </w:t>
      </w:r>
      <w:r w:rsidR="00E55243" w:rsidRPr="009D0C8E">
        <w:t>after in 2011</w:t>
      </w:r>
      <w:r w:rsidR="00952688" w:rsidRPr="009D0C8E">
        <w:t>,</w:t>
      </w:r>
      <w:r w:rsidR="00E55243" w:rsidRPr="009D0C8E">
        <w:t xml:space="preserve"> a prospective randomized, sham-controlled trial of 206 patients in a 2:1 distribution found a greater than 50% improvement in 53.2% </w:t>
      </w:r>
      <w:r w:rsidR="00E55243" w:rsidRPr="0031287F">
        <w:rPr>
          <w:i/>
        </w:rPr>
        <w:t>vs</w:t>
      </w:r>
      <w:r w:rsidR="00E55243" w:rsidRPr="009D0C8E">
        <w:t xml:space="preserve"> 30.7% in the intervention versus sham group, respectively</w:t>
      </w:r>
      <w:r w:rsidR="00276EB2" w:rsidRPr="009D0C8E">
        <w:fldChar w:fldCharType="begin">
          <w:fldData xml:space="preserve">PEVuZE5vdGU+PENpdGU+PEF1dGhvcj5HcmFmPC9BdXRob3I+PFllYXI+MjAxMTwvWWVhcj48UmVj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OTk3LTEwMDM8L3BhZ2VzPjx2b2x1bWU+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</w:fldData>
        </w:fldChar>
      </w:r>
      <w:r w:rsidR="00276EB2" w:rsidRPr="009D0C8E">
        <w:instrText xml:space="preserve"> ADDIN EN.CITE </w:instrText>
      </w:r>
      <w:r w:rsidR="00276EB2" w:rsidRPr="009D0C8E">
        <w:fldChar w:fldCharType="begin">
          <w:fldData xml:space="preserve">PEVuZE5vdGU+PENpdGU+PEF1dGhvcj5HcmFmPC9BdXRob3I+PFllYXI+MjAxMTwvWWVhcj48UmVj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OTk3LTEwMDM8L3BhZ2VzPjx2b2x1bWU+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77" w:tooltip="Graf, 2011 #2" w:history="1">
        <w:r w:rsidR="00276EB2" w:rsidRPr="009D0C8E">
          <w:rPr>
            <w:noProof/>
            <w:vertAlign w:val="superscript"/>
          </w:rPr>
          <w:t>77</w:t>
        </w:r>
      </w:hyperlink>
      <w:r w:rsidR="00276EB2" w:rsidRPr="009D0C8E">
        <w:rPr>
          <w:noProof/>
          <w:vertAlign w:val="superscript"/>
        </w:rPr>
        <w:t>]</w:t>
      </w:r>
      <w:r w:rsidR="00276EB2" w:rsidRPr="009D0C8E">
        <w:fldChar w:fldCharType="end"/>
      </w:r>
      <w:r w:rsidR="00E55243" w:rsidRPr="009D0C8E">
        <w:t xml:space="preserve">. </w:t>
      </w:r>
      <w:r w:rsidR="000232B6" w:rsidRPr="009D0C8E">
        <w:t xml:space="preserve">Questions </w:t>
      </w:r>
      <w:r w:rsidR="008864F9" w:rsidRPr="009D0C8E">
        <w:t>regarding</w:t>
      </w:r>
      <w:r w:rsidR="000232B6" w:rsidRPr="009D0C8E">
        <w:t xml:space="preserve"> the value of statistical as opposed to clinical significance, a low rate of only 6% complete continence at 6 mo, lack of specific objective data and selection criteria, the durability, and last but not least the cost of the intervention limited the expansion of the technique</w:t>
      </w:r>
      <w:r w:rsidR="00276EB2" w:rsidRPr="009D0C8E">
        <w:fldChar w:fldCharType="begin">
          <w:fldData xml:space="preserve">PEVuZE5vdGU+PENpdGU+PEF1dGhvcj5NYWVkYTwvQXV0aG9yPjxZZWFyPjIwMTM8L1llYXI+PFJl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</w:fldData>
        </w:fldChar>
      </w:r>
      <w:r w:rsidR="00276EB2" w:rsidRPr="009D0C8E">
        <w:instrText xml:space="preserve"> ADDIN EN.CITE </w:instrText>
      </w:r>
      <w:r w:rsidR="00276EB2" w:rsidRPr="009D0C8E">
        <w:fldChar w:fldCharType="begin">
          <w:fldData xml:space="preserve">PEVuZE5vdGU+PENpdGU+PEF1dGhvcj5NYWVkYTwvQXV0aG9yPjxZZWFyPjIwMTM8L1llYXI+PFJl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hyperlink w:anchor="_ENREF_78" w:tooltip="Maeda, 2013 #490" w:history="1">
        <w:r w:rsidR="00276EB2" w:rsidRPr="009D0C8E">
          <w:rPr>
            <w:noProof/>
            <w:vertAlign w:val="superscript"/>
          </w:rPr>
          <w:t>78</w:t>
        </w:r>
      </w:hyperlink>
      <w:r w:rsidR="00276EB2" w:rsidRPr="009D0C8E">
        <w:rPr>
          <w:noProof/>
          <w:vertAlign w:val="superscript"/>
        </w:rPr>
        <w:t>,</w:t>
      </w:r>
      <w:hyperlink w:anchor="_ENREF_79" w:tooltip="Wald, 2014 #488" w:history="1">
        <w:r w:rsidR="00276EB2" w:rsidRPr="009D0C8E">
          <w:rPr>
            <w:noProof/>
            <w:vertAlign w:val="superscript"/>
          </w:rPr>
          <w:t>79</w:t>
        </w:r>
      </w:hyperlink>
      <w:r w:rsidR="00276EB2" w:rsidRPr="009D0C8E">
        <w:rPr>
          <w:noProof/>
          <w:vertAlign w:val="superscript"/>
        </w:rPr>
        <w:t>]</w:t>
      </w:r>
      <w:r w:rsidR="00276EB2" w:rsidRPr="009D0C8E">
        <w:fldChar w:fldCharType="end"/>
      </w:r>
      <w:r w:rsidR="000232B6" w:rsidRPr="009D0C8E">
        <w:t>.</w:t>
      </w:r>
      <w:r w:rsidR="00797D8F" w:rsidRPr="009D0C8E">
        <w:t xml:space="preserve"> The most recent two strategies </w:t>
      </w:r>
      <w:r w:rsidR="001E27CF" w:rsidRPr="009D0C8E">
        <w:t xml:space="preserve">that still await broader evaluation </w:t>
      </w:r>
      <w:r w:rsidR="00797D8F" w:rsidRPr="009D0C8E">
        <w:t>include the implantation of self-expandable hyexpan (polyacrylonitrile) prosthesis by means of a applicator gun</w:t>
      </w:r>
      <w:r w:rsidR="00276EB2" w:rsidRPr="009D0C8E">
        <w:fldChar w:fldCharType="begin">
          <w:fldData xml:space="preserve">PEVuZE5vdGU+PENpdGU+PEF1dGhvcj5SYXR0bzwvQXV0aG9yPjxZZWFyPjIwMTY8L1llYXI+PFJl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==
</w:fldData>
        </w:fldChar>
      </w:r>
      <w:r w:rsidR="00276EB2" w:rsidRPr="009D0C8E">
        <w:instrText xml:space="preserve"> ADDIN EN.CITE </w:instrText>
      </w:r>
      <w:r w:rsidR="00276EB2" w:rsidRPr="009D0C8E">
        <w:fldChar w:fldCharType="begin">
          <w:fldData xml:space="preserve">PEVuZE5vdGU+PENpdGU+PEF1dGhvcj5SYXR0bzwvQXV0aG9yPjxZZWFyPjIwMTY8L1llYXI+PFJl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80" w:tooltip="Ratto, 2016 #496" w:history="1">
        <w:r w:rsidR="00276EB2" w:rsidRPr="009D0C8E">
          <w:rPr>
            <w:noProof/>
            <w:vertAlign w:val="superscript"/>
          </w:rPr>
          <w:t>80</w:t>
        </w:r>
      </w:hyperlink>
      <w:r w:rsidR="00276EB2" w:rsidRPr="009D0C8E">
        <w:rPr>
          <w:noProof/>
          <w:vertAlign w:val="superscript"/>
        </w:rPr>
        <w:t>,</w:t>
      </w:r>
      <w:hyperlink w:anchor="_ENREF_81" w:tooltip="Ratto, 2016 #497" w:history="1">
        <w:r w:rsidR="00276EB2" w:rsidRPr="009D0C8E">
          <w:rPr>
            <w:noProof/>
            <w:vertAlign w:val="superscript"/>
          </w:rPr>
          <w:t>81</w:t>
        </w:r>
      </w:hyperlink>
      <w:r w:rsidR="00276EB2" w:rsidRPr="009D0C8E">
        <w:rPr>
          <w:noProof/>
          <w:vertAlign w:val="superscript"/>
        </w:rPr>
        <w:t>]</w:t>
      </w:r>
      <w:r w:rsidR="00276EB2" w:rsidRPr="009D0C8E">
        <w:fldChar w:fldCharType="end"/>
      </w:r>
      <w:r w:rsidR="00797D8F" w:rsidRPr="009D0C8E">
        <w:t>, or of stem cells</w:t>
      </w:r>
      <w:r w:rsidR="00276EB2" w:rsidRPr="009D0C8E">
        <w:fldChar w:fldCharType="begin">
          <w:fldData xml:space="preserve">PEVuZE5vdGU+PENpdGU+PEF1dGhvcj5TYWxjZWRvPC9BdXRob3I+PFllYXI+MjAxMTwvWWVhcj48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</w:fldData>
        </w:fldChar>
      </w:r>
      <w:r w:rsidR="00276EB2" w:rsidRPr="009D0C8E">
        <w:instrText xml:space="preserve"> ADDIN EN.CITE </w:instrText>
      </w:r>
      <w:r w:rsidR="00276EB2" w:rsidRPr="009D0C8E">
        <w:fldChar w:fldCharType="begin">
          <w:fldData xml:space="preserve">PEVuZE5vdGU+PENpdGU+PEF1dGhvcj5TYWxjZWRvPC9BdXRob3I+PFllYXI+MjAxMTwvWWVhcj48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82" w:tooltip="Salcedo, 2011 #500" w:history="1">
        <w:r w:rsidR="00276EB2" w:rsidRPr="009D0C8E">
          <w:rPr>
            <w:noProof/>
            <w:vertAlign w:val="superscript"/>
          </w:rPr>
          <w:t>82</w:t>
        </w:r>
      </w:hyperlink>
      <w:r w:rsidR="00276EB2" w:rsidRPr="009D0C8E">
        <w:rPr>
          <w:noProof/>
          <w:vertAlign w:val="superscript"/>
        </w:rPr>
        <w:t>,</w:t>
      </w:r>
      <w:hyperlink w:anchor="_ENREF_83" w:tooltip="Lane, 2013 #503" w:history="1">
        <w:r w:rsidR="00276EB2" w:rsidRPr="009D0C8E">
          <w:rPr>
            <w:noProof/>
            <w:vertAlign w:val="superscript"/>
          </w:rPr>
          <w:t>83</w:t>
        </w:r>
      </w:hyperlink>
      <w:r w:rsidR="00276EB2" w:rsidRPr="009D0C8E">
        <w:rPr>
          <w:noProof/>
          <w:vertAlign w:val="superscript"/>
        </w:rPr>
        <w:t>]</w:t>
      </w:r>
      <w:r w:rsidR="00276EB2" w:rsidRPr="009D0C8E">
        <w:fldChar w:fldCharType="end"/>
      </w:r>
      <w:r w:rsidR="00797D8F" w:rsidRPr="009D0C8E">
        <w:t>.</w:t>
      </w:r>
    </w:p>
    <w:p w14:paraId="3E2993A0" w14:textId="77777777" w:rsidR="00ED7FEB" w:rsidRPr="009D0C8E" w:rsidRDefault="00ED7FEB" w:rsidP="009D0C8E">
      <w:pPr>
        <w:ind w:firstLineChars="0" w:firstLine="0"/>
      </w:pPr>
    </w:p>
    <w:p w14:paraId="5D8C66F4" w14:textId="3DE6B66F" w:rsidR="00733555" w:rsidRPr="009D0C8E" w:rsidRDefault="00DF3CAC" w:rsidP="009D0C8E">
      <w:pPr>
        <w:pStyle w:val="Subtitle"/>
        <w:ind w:firstLineChars="0" w:firstLine="0"/>
        <w:rPr>
          <w:rStyle w:val="SubtleEmphasis"/>
          <w:lang w:eastAsia="zh-CN"/>
        </w:rPr>
      </w:pPr>
      <w:r w:rsidRPr="009D0C8E">
        <w:rPr>
          <w:rStyle w:val="SubtleEmphasis"/>
        </w:rPr>
        <w:t>Sphincter replacement</w:t>
      </w:r>
    </w:p>
    <w:p w14:paraId="1DA16EBF" w14:textId="75E453F2" w:rsidR="009E6CAC" w:rsidRPr="0031287F" w:rsidRDefault="0031287F" w:rsidP="008E23C8">
      <w:pPr>
        <w:ind w:firstLineChars="0" w:firstLine="0"/>
        <w:rPr>
          <w:b/>
          <w:iCs/>
        </w:rPr>
      </w:pPr>
      <w:r>
        <w:rPr>
          <w:rStyle w:val="Emphasis"/>
        </w:rPr>
        <w:t>Dynamic sphincter replacement:</w:t>
      </w:r>
      <w:r w:rsidRPr="0031287F">
        <w:rPr>
          <w:rStyle w:val="Emphasis"/>
          <w:rFonts w:hint="eastAsia"/>
          <w:lang w:eastAsia="zh-CN"/>
        </w:rPr>
        <w:t xml:space="preserve"> </w:t>
      </w:r>
      <w:r w:rsidRPr="0031287F">
        <w:rPr>
          <w:rStyle w:val="Emphasis"/>
          <w:rFonts w:hint="eastAsia"/>
          <w:b w:val="0"/>
          <w:lang w:eastAsia="zh-CN"/>
        </w:rPr>
        <w:t xml:space="preserve">(1) </w:t>
      </w:r>
      <w:r w:rsidR="009E6CAC" w:rsidRPr="0031287F">
        <w:t xml:space="preserve">Implantation of artificial bowel sphincter: </w:t>
      </w:r>
      <w:r w:rsidR="00112574" w:rsidRPr="009D0C8E">
        <w:t>T</w:t>
      </w:r>
      <w:r w:rsidR="009E6CAC" w:rsidRPr="009D0C8E">
        <w:t xml:space="preserve">his </w:t>
      </w:r>
      <w:r w:rsidR="00112574" w:rsidRPr="009D0C8E">
        <w:t>was the only approach that provided</w:t>
      </w:r>
      <w:r w:rsidR="009E6CAC" w:rsidRPr="009D0C8E">
        <w:t xml:space="preserve"> a true functional/</w:t>
      </w:r>
      <w:r w:rsidR="00112574" w:rsidRPr="009D0C8E">
        <w:t xml:space="preserve">dynamic solution with excellent </w:t>
      </w:r>
      <w:r w:rsidR="009E6CAC" w:rsidRPr="009D0C8E">
        <w:t xml:space="preserve">results; its limitations </w:t>
      </w:r>
      <w:r w:rsidR="00112574" w:rsidRPr="009D0C8E">
        <w:t xml:space="preserve">were </w:t>
      </w:r>
      <w:r w:rsidR="008864F9" w:rsidRPr="009D0C8E">
        <w:t xml:space="preserve">largely </w:t>
      </w:r>
      <w:r w:rsidR="009E6CAC" w:rsidRPr="009D0C8E">
        <w:t>related to the risk of infection (5%) and long-term device erosion or dysfunction</w: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 </w:instrTex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r w:rsidR="00276EB2" w:rsidRPr="009D0C8E">
        <w:fldChar w:fldCharType="end"/>
      </w:r>
      <w:r w:rsidR="009E6CAC" w:rsidRPr="009D0C8E">
        <w:t>.</w:t>
      </w:r>
      <w:r w:rsidR="00112574" w:rsidRPr="009D0C8E">
        <w:t xml:space="preserve"> Unfortunately, the devi</w:t>
      </w:r>
      <w:r w:rsidR="008E23C8">
        <w:t>ce is not on the market anymore</w:t>
      </w:r>
      <w:r w:rsidR="008E23C8">
        <w:rPr>
          <w:rFonts w:hint="eastAsia"/>
          <w:lang w:eastAsia="zh-CN"/>
        </w:rPr>
        <w:t xml:space="preserve">; </w:t>
      </w:r>
      <w:r w:rsidRPr="0031287F">
        <w:rPr>
          <w:rFonts w:hint="eastAsia"/>
          <w:iCs/>
          <w:lang w:eastAsia="zh-CN"/>
        </w:rPr>
        <w:t xml:space="preserve">(2) </w:t>
      </w:r>
      <w:r w:rsidR="009E6CAC" w:rsidRPr="0031287F">
        <w:t xml:space="preserve">Implantation of magnetic </w:t>
      </w:r>
      <w:r w:rsidR="00112574" w:rsidRPr="0031287F">
        <w:t>anal sphincter</w:t>
      </w:r>
      <w:r w:rsidR="00CA755E" w:rsidRPr="0031287F">
        <w:t>:</w:t>
      </w:r>
      <w:r w:rsidR="009E6CAC" w:rsidRPr="009D0C8E">
        <w:t xml:space="preserve"> </w:t>
      </w:r>
      <w:r w:rsidR="00112574" w:rsidRPr="009D0C8E">
        <w:t>The aim</w:t>
      </w:r>
      <w:r w:rsidR="009E6CAC" w:rsidRPr="009D0C8E">
        <w:t xml:space="preserve"> </w:t>
      </w:r>
      <w:r w:rsidR="00112574" w:rsidRPr="009D0C8E">
        <w:t xml:space="preserve">is to augment the sphincter function by </w:t>
      </w:r>
      <w:r w:rsidR="009E6CAC" w:rsidRPr="009D0C8E">
        <w:t>increasing the passive outlet resistance whereby a high enough rectal pressure can overcome the anal canal closure for good or for bad</w: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 </w:instrText>
      </w:r>
      <w:r w:rsidR="00276EB2"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 w:tooltip="Kaiser, 2014 #364" w:history="1">
        <w:r w:rsidR="00276EB2" w:rsidRPr="009D0C8E">
          <w:rPr>
            <w:noProof/>
            <w:vertAlign w:val="superscript"/>
          </w:rPr>
          <w:t>9</w:t>
        </w:r>
      </w:hyperlink>
      <w:r w:rsidR="00276EB2" w:rsidRPr="009D0C8E">
        <w:rPr>
          <w:noProof/>
          <w:vertAlign w:val="superscript"/>
        </w:rPr>
        <w:t>]</w:t>
      </w:r>
      <w:r w:rsidR="00276EB2" w:rsidRPr="009D0C8E">
        <w:fldChar w:fldCharType="end"/>
      </w:r>
      <w:r w:rsidR="009E6CAC" w:rsidRPr="009D0C8E">
        <w:t xml:space="preserve">. </w:t>
      </w:r>
      <w:r w:rsidR="003050F8" w:rsidRPr="009D0C8E">
        <w:t>The method has so far been tested in limited feasibility studies and cases series and shown some promising results</w:t>
      </w:r>
      <w:r w:rsidR="00276EB2" w:rsidRPr="009D0C8E">
        <w:fldChar w:fldCharType="begin">
          <w:fldData xml:space="preserve">PEVuZE5vdGU+PENpdGU+PEF1dGhvcj5MZWh1cjwvQXV0aG9yPjxZZWFyPjIwMTA8L1llYXI+PFJl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=
</w:fldData>
        </w:fldChar>
      </w:r>
      <w:r w:rsidR="00276EB2" w:rsidRPr="009D0C8E">
        <w:instrText xml:space="preserve"> ADDIN EN.CITE </w:instrText>
      </w:r>
      <w:r w:rsidR="00276EB2" w:rsidRPr="009D0C8E">
        <w:fldChar w:fldCharType="begin">
          <w:fldData xml:space="preserve">PEVuZE5vdGU+PENpdGU+PEF1dGhvcj5MZWh1cjwvQXV0aG9yPjxZZWFyPjIwMTA8L1llYXI+PFJl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=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84" w:tooltip="Lehur, 2010 #562" w:history="1">
        <w:r w:rsidR="00276EB2" w:rsidRPr="009D0C8E">
          <w:rPr>
            <w:noProof/>
            <w:vertAlign w:val="superscript"/>
          </w:rPr>
          <w:t>84-86</w:t>
        </w:r>
      </w:hyperlink>
      <w:r w:rsidR="00276EB2" w:rsidRPr="009D0C8E">
        <w:rPr>
          <w:noProof/>
          <w:vertAlign w:val="superscript"/>
        </w:rPr>
        <w:t>]</w:t>
      </w:r>
      <w:r w:rsidR="00276EB2" w:rsidRPr="009D0C8E">
        <w:fldChar w:fldCharType="end"/>
      </w:r>
      <w:r w:rsidR="003050F8" w:rsidRPr="009D0C8E">
        <w:t>, but prospective data are needed at this point</w:t>
      </w:r>
      <w:r w:rsidR="00276EB2" w:rsidRPr="009D0C8E">
        <w:fldChar w:fldCharType="begin"/>
      </w:r>
      <w:r w:rsidR="00276EB2" w:rsidRPr="009D0C8E">
        <w:instrText xml:space="preserve"> ADDIN EN.CITE &lt;EndNote&gt;&lt;Cite&gt;&lt;Author&gt;Lehur&lt;/Author&gt;&lt;Year&gt;2016&lt;/Year&gt;&lt;RecNum&gt;588&lt;/RecNum&gt;&lt;DisplayText&gt;&lt;style face="superscript"&gt;[87]&lt;/style&gt;&lt;/DisplayText&gt;&lt;record&gt;&lt;rec-number&gt;588&lt;/rec-number&gt;&lt;foreign-keys&gt;&lt;key app="EN" db-id="w9eep2t0psdrwse0sxov5a9vvazprzrxarr0"&gt;588&lt;/key&gt;&lt;/foreign-keys&gt;&lt;ref-type name="Journal Article"&gt;17&lt;/ref-type&gt;&lt;contributors&gt;&lt;authors&gt;&lt;author&gt;Lehur, P. A.&lt;/author&gt;&lt;author&gt;Wyart, V.&lt;/author&gt;&lt;author&gt;Riche, V. P.&lt;/author&gt;&lt;/authors&gt;&lt;/contributors&gt;&lt;auth-address&gt;, Nantes, France. paulantoine.lehur@chu-nantes.fr.&amp;#xD;, Nantes, France.&lt;/auth-address&gt;&lt;titles&gt;&lt;title&gt;SaFaRI: sacral nerve stimulation versus the Fenix(R) magnetic sphincter augmentation for adult faecal incontinence: a randomised investigation&lt;/title&gt;&lt;secondary-title&gt;Int J Colorectal Dis&lt;/secondary-title&gt;&lt;/titles&gt;&lt;periodical&gt;&lt;full-title&gt;Int J Colorectal Dis&lt;/full-title&gt;&lt;/periodical&gt;&lt;pages&gt;1505&lt;/pages&gt;&lt;volume&gt;31&lt;/volume&gt;&lt;number&gt;8&lt;/number&gt;&lt;edition&gt;2016/02/11&lt;/edition&gt;&lt;dates&gt;&lt;year&gt;2016&lt;/year&gt;&lt;pub-dates&gt;&lt;date&gt;Aug&lt;/date&gt;&lt;/pub-dates&gt;&lt;/dates&gt;&lt;isbn&gt;1432-1262 (Electronic)&amp;#xD;0179-1958 (Linking)&lt;/isbn&gt;&lt;accession-num&gt;26861637&lt;/accession-num&gt;&lt;urls&gt;&lt;related-urls&gt;&lt;url&gt;http://www.ncbi.nlm.nih.gov/pubmed/26861637&lt;/url&gt;&lt;/related-urls&gt;&lt;/urls&gt;&lt;electronic-resource-num&gt;10.1007/s00384-016-2531-8&amp;#xD;10.1007/s00384-016-2531-8 [pii]&lt;/electronic-resource-num&gt;&lt;language&gt;eng&lt;/language&gt;&lt;/record&gt;&lt;/Cite&gt;&lt;/EndNote&gt;</w:instrText>
      </w:r>
      <w:r w:rsidR="00276EB2" w:rsidRPr="009D0C8E">
        <w:fldChar w:fldCharType="separate"/>
      </w:r>
      <w:r w:rsidR="00276EB2" w:rsidRPr="009D0C8E">
        <w:rPr>
          <w:noProof/>
          <w:vertAlign w:val="superscript"/>
        </w:rPr>
        <w:t>[</w:t>
      </w:r>
      <w:hyperlink w:anchor="_ENREF_87" w:tooltip="Lehur, 2016 #588" w:history="1">
        <w:r w:rsidR="00276EB2" w:rsidRPr="009D0C8E">
          <w:rPr>
            <w:noProof/>
            <w:vertAlign w:val="superscript"/>
          </w:rPr>
          <w:t>87</w:t>
        </w:r>
      </w:hyperlink>
      <w:r w:rsidR="00276EB2" w:rsidRPr="009D0C8E">
        <w:rPr>
          <w:noProof/>
          <w:vertAlign w:val="superscript"/>
        </w:rPr>
        <w:t>]</w:t>
      </w:r>
      <w:r w:rsidR="00276EB2" w:rsidRPr="009D0C8E">
        <w:fldChar w:fldCharType="end"/>
      </w:r>
      <w:r w:rsidR="008E23C8">
        <w:rPr>
          <w:rFonts w:hint="eastAsia"/>
          <w:lang w:eastAsia="zh-CN"/>
        </w:rPr>
        <w:t xml:space="preserve">; </w:t>
      </w:r>
      <w:r w:rsidR="008E23C8">
        <w:rPr>
          <w:lang w:eastAsia="zh-CN"/>
        </w:rPr>
        <w:t xml:space="preserve">and </w:t>
      </w:r>
      <w:r w:rsidRPr="0031287F">
        <w:rPr>
          <w:rFonts w:hint="eastAsia"/>
          <w:lang w:eastAsia="zh-CN"/>
        </w:rPr>
        <w:t xml:space="preserve">(3) </w:t>
      </w:r>
      <w:r w:rsidR="009E6CAC" w:rsidRPr="0031287F">
        <w:t xml:space="preserve">Dynamic </w:t>
      </w:r>
      <w:r w:rsidR="009E6CAC" w:rsidRPr="0031287F">
        <w:lastRenderedPageBreak/>
        <w:t xml:space="preserve">graciloplasty: </w:t>
      </w:r>
      <w:r w:rsidR="00CA755E" w:rsidRPr="009D0C8E">
        <w:t xml:space="preserve">The autologous gracilis muscle is carefully mobilized, that is disconnected distally while the proximal neurovascular bundle is preserved. A tunnel is created towards and around the anus and the pedicled </w:t>
      </w:r>
      <w:r w:rsidR="00DB49D0" w:rsidRPr="009D0C8E">
        <w:t>muscle</w:t>
      </w:r>
      <w:r w:rsidR="00CA755E" w:rsidRPr="009D0C8E">
        <w:t xml:space="preserve"> wrapped around the anal canal. Unfortunately, </w:t>
      </w:r>
      <w:r w:rsidR="003D3B18" w:rsidRPr="009D0C8E">
        <w:t>the ability to</w:t>
      </w:r>
      <w:r w:rsidR="00651B73" w:rsidRPr="009D0C8E">
        <w:t xml:space="preserve"> consciously</w:t>
      </w:r>
      <w:r w:rsidR="003D3B18" w:rsidRPr="009D0C8E">
        <w:t xml:space="preserve"> use this muscle and </w:t>
      </w:r>
      <w:r w:rsidR="00CA755E" w:rsidRPr="009D0C8E">
        <w:t>learn voluntary contraction</w:t>
      </w:r>
      <w:r w:rsidR="003D3B18" w:rsidRPr="009D0C8E">
        <w:t>s</w:t>
      </w:r>
      <w:r w:rsidR="00CA755E" w:rsidRPr="009D0C8E">
        <w:t xml:space="preserve"> </w:t>
      </w:r>
      <w:r w:rsidR="003D3B18" w:rsidRPr="009D0C8E">
        <w:t xml:space="preserve">is very limited. However, implantation of </w:t>
      </w:r>
      <w:r w:rsidR="009E6CAC" w:rsidRPr="009D0C8E">
        <w:t xml:space="preserve">a pulse generator device (not available in the </w:t>
      </w:r>
      <w:r w:rsidRPr="009D0C8E">
        <w:t>U</w:t>
      </w:r>
      <w:r>
        <w:rPr>
          <w:rFonts w:hint="eastAsia"/>
          <w:lang w:eastAsia="zh-CN"/>
        </w:rPr>
        <w:t>nited States</w:t>
      </w:r>
      <w:r w:rsidR="009E6CAC" w:rsidRPr="009D0C8E">
        <w:t xml:space="preserve">) </w:t>
      </w:r>
      <w:r w:rsidR="003D3B18" w:rsidRPr="009D0C8E">
        <w:t xml:space="preserve">for </w:t>
      </w:r>
      <w:r w:rsidR="009E6CAC" w:rsidRPr="009D0C8E">
        <w:t xml:space="preserve">continued electrical stimulation of the muscle </w:t>
      </w:r>
      <w:r w:rsidR="003D3B18" w:rsidRPr="009D0C8E">
        <w:t>induces contractions and over time converts</w:t>
      </w:r>
      <w:r w:rsidR="009E6CAC" w:rsidRPr="009D0C8E">
        <w:t xml:space="preserve"> the fast-twitch, fatigable gracilis muscle to a slow-twitch, fatigue-resistant muscle.</w:t>
      </w:r>
      <w:r w:rsidR="0059112E" w:rsidRPr="009D0C8E">
        <w:t xml:space="preserve"> </w:t>
      </w:r>
      <w:r w:rsidR="003D3B18" w:rsidRPr="009D0C8E">
        <w:t>The technique has</w:t>
      </w:r>
      <w:r w:rsidR="002B53F2" w:rsidRPr="009D0C8E">
        <w:t xml:space="preserve"> </w:t>
      </w:r>
      <w:r w:rsidR="00DB3118" w:rsidRPr="009D0C8E">
        <w:t xml:space="preserve">been </w:t>
      </w:r>
      <w:r w:rsidR="002B53F2" w:rsidRPr="009D0C8E">
        <w:t xml:space="preserve">shown </w:t>
      </w:r>
      <w:r w:rsidR="00BE2400" w:rsidRPr="009D0C8E">
        <w:t>to have a reasonable efficacy</w:t>
      </w:r>
      <w:r w:rsidR="002B53F2" w:rsidRPr="009D0C8E">
        <w:t xml:space="preserve">, but </w:t>
      </w:r>
      <w:r w:rsidR="00DB3118" w:rsidRPr="009D0C8E">
        <w:t xml:space="preserve">its </w:t>
      </w:r>
      <w:r w:rsidR="002B53F2" w:rsidRPr="009D0C8E">
        <w:t xml:space="preserve">associated </w:t>
      </w:r>
      <w:r w:rsidR="003D3B18" w:rsidRPr="009D0C8E">
        <w:t xml:space="preserve">high morbidity </w:t>
      </w:r>
      <w:r w:rsidR="002B53F2" w:rsidRPr="009D0C8E">
        <w:t xml:space="preserve">has </w:t>
      </w:r>
      <w:r w:rsidR="00BE2400" w:rsidRPr="009D0C8E">
        <w:t xml:space="preserve">overall </w:t>
      </w:r>
      <w:r w:rsidR="002B53F2" w:rsidRPr="009D0C8E">
        <w:t xml:space="preserve">limited its use </w:t>
      </w:r>
      <w:r w:rsidR="003D3B18" w:rsidRPr="009D0C8E">
        <w:t>even in countries whe</w:t>
      </w:r>
      <w:r w:rsidR="00F54AA0" w:rsidRPr="009D0C8E">
        <w:t xml:space="preserve">re </w:t>
      </w:r>
      <w:r w:rsidR="00DB3118" w:rsidRPr="009D0C8E">
        <w:t xml:space="preserve">such </w:t>
      </w:r>
      <w:r w:rsidR="00F54AA0" w:rsidRPr="009D0C8E">
        <w:t>stimulator is available</w:t>
      </w:r>
      <w:r w:rsidR="00276EB2" w:rsidRPr="009D0C8E">
        <w:fldChar w:fldCharType="begin">
          <w:fldData xml:space="preserve">PEVuZE5vdGU+PENpdGU+PEF1dGhvcj5NYXR6ZWw8L0F1dGhvcj48WWVhcj4yMDAxPC9ZZWFyPjxS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</w:fldData>
        </w:fldChar>
      </w:r>
      <w:r w:rsidR="00276EB2" w:rsidRPr="009D0C8E">
        <w:instrText xml:space="preserve"> ADDIN EN.CITE </w:instrText>
      </w:r>
      <w:r w:rsidR="00276EB2" w:rsidRPr="009D0C8E">
        <w:fldChar w:fldCharType="begin">
          <w:fldData xml:space="preserve">PEVuZE5vdGU+PENpdGU+PEF1dGhvcj5NYXR6ZWw8L0F1dGhvcj48WWVhcj4yMDAxPC9ZZWFyPjxS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88" w:tooltip="Matzel, 2001 #517" w:history="1">
        <w:r w:rsidR="00276EB2" w:rsidRPr="009D0C8E">
          <w:rPr>
            <w:noProof/>
            <w:vertAlign w:val="superscript"/>
          </w:rPr>
          <w:t>88</w:t>
        </w:r>
      </w:hyperlink>
      <w:r w:rsidR="00276EB2" w:rsidRPr="009D0C8E">
        <w:rPr>
          <w:noProof/>
          <w:vertAlign w:val="superscript"/>
        </w:rPr>
        <w:t>,</w:t>
      </w:r>
      <w:hyperlink w:anchor="_ENREF_89" w:tooltip="Rongen, 2003 #511" w:history="1">
        <w:r w:rsidR="00276EB2" w:rsidRPr="009D0C8E">
          <w:rPr>
            <w:noProof/>
            <w:vertAlign w:val="superscript"/>
          </w:rPr>
          <w:t>89</w:t>
        </w:r>
      </w:hyperlink>
      <w:r w:rsidR="00276EB2" w:rsidRPr="009D0C8E">
        <w:rPr>
          <w:noProof/>
          <w:vertAlign w:val="superscript"/>
        </w:rPr>
        <w:t>]</w:t>
      </w:r>
      <w:r w:rsidR="00276EB2" w:rsidRPr="009D0C8E">
        <w:fldChar w:fldCharType="end"/>
      </w:r>
      <w:r w:rsidR="00F54AA0" w:rsidRPr="009D0C8E">
        <w:t>.</w:t>
      </w:r>
      <w:r w:rsidR="00276EB2" w:rsidRPr="009D0C8E">
        <w:t xml:space="preserve"> </w:t>
      </w:r>
    </w:p>
    <w:p w14:paraId="2B7A2F53" w14:textId="77777777" w:rsidR="0031287F" w:rsidRDefault="0031287F" w:rsidP="0031287F">
      <w:pPr>
        <w:ind w:firstLineChars="0" w:firstLine="0"/>
        <w:rPr>
          <w:rStyle w:val="SubtleEmphasis"/>
          <w:lang w:eastAsia="zh-CN"/>
        </w:rPr>
      </w:pPr>
    </w:p>
    <w:p w14:paraId="3D51142A" w14:textId="2F5B6E09" w:rsidR="00F00AF2" w:rsidRPr="009D0C8E" w:rsidRDefault="00B20D5B" w:rsidP="005B6850">
      <w:pPr>
        <w:ind w:firstLineChars="0" w:firstLine="0"/>
        <w:rPr>
          <w:lang w:eastAsia="zh-CN"/>
        </w:rPr>
      </w:pPr>
      <w:r w:rsidRPr="009D0C8E">
        <w:rPr>
          <w:rStyle w:val="SubtleEmphasis"/>
        </w:rPr>
        <w:t xml:space="preserve">Nondynamic </w:t>
      </w:r>
      <w:r w:rsidR="00565FC4" w:rsidRPr="009D0C8E">
        <w:rPr>
          <w:rStyle w:val="SubtleEmphasis"/>
        </w:rPr>
        <w:t xml:space="preserve">sphincter </w:t>
      </w:r>
      <w:r w:rsidR="00C83211" w:rsidRPr="009D0C8E">
        <w:rPr>
          <w:rStyle w:val="SubtleEmphasis"/>
        </w:rPr>
        <w:t>and pelvic floor support</w:t>
      </w:r>
      <w:r w:rsidR="00565FC4" w:rsidRPr="009D0C8E">
        <w:rPr>
          <w:rStyle w:val="SubtleEmphasis"/>
        </w:rPr>
        <w:t>:</w:t>
      </w:r>
      <w:r w:rsidR="0031287F">
        <w:rPr>
          <w:rStyle w:val="SubtleEmphasis"/>
          <w:rFonts w:hint="eastAsia"/>
          <w:lang w:eastAsia="zh-CN"/>
        </w:rPr>
        <w:t xml:space="preserve"> </w:t>
      </w:r>
      <w:r w:rsidR="0031287F" w:rsidRPr="0031287F">
        <w:rPr>
          <w:rStyle w:val="SubtleEmphasis"/>
          <w:rFonts w:hint="eastAsia"/>
          <w:b w:val="0"/>
          <w:lang w:eastAsia="zh-CN"/>
        </w:rPr>
        <w:t>(1)</w:t>
      </w:r>
      <w:r w:rsidR="0031287F">
        <w:rPr>
          <w:rStyle w:val="SubtleEmphasis"/>
          <w:rFonts w:hint="eastAsia"/>
          <w:lang w:eastAsia="zh-CN"/>
        </w:rPr>
        <w:t xml:space="preserve"> </w:t>
      </w:r>
      <w:r w:rsidR="005A112C" w:rsidRPr="0031287F">
        <w:t>Thiersch and related procedures</w:t>
      </w:r>
      <w:r w:rsidR="00621223" w:rsidRPr="0031287F">
        <w:t>:</w:t>
      </w:r>
      <w:r w:rsidR="005A112C" w:rsidRPr="009D0C8E">
        <w:t xml:space="preserve"> </w:t>
      </w:r>
      <w:r w:rsidR="00621223" w:rsidRPr="009D0C8E">
        <w:t xml:space="preserve">These </w:t>
      </w:r>
      <w:r w:rsidR="00DB3118" w:rsidRPr="009D0C8E">
        <w:t xml:space="preserve">utilize the </w:t>
      </w:r>
      <w:r w:rsidR="005A112C" w:rsidRPr="009D0C8E">
        <w:t xml:space="preserve">placement of </w:t>
      </w:r>
      <w:r w:rsidR="00DB3118" w:rsidRPr="009D0C8E">
        <w:t xml:space="preserve">an </w:t>
      </w:r>
      <w:r w:rsidR="005A112C" w:rsidRPr="009D0C8E">
        <w:t xml:space="preserve">anal encirclement </w:t>
      </w:r>
      <w:r w:rsidR="00DB3118" w:rsidRPr="009D0C8E">
        <w:t xml:space="preserve">with the </w:t>
      </w:r>
      <w:r w:rsidR="005A112C" w:rsidRPr="009D0C8E">
        <w:t xml:space="preserve">aim </w:t>
      </w:r>
      <w:r w:rsidR="00DB3118" w:rsidRPr="009D0C8E">
        <w:t xml:space="preserve">of </w:t>
      </w:r>
      <w:r w:rsidR="005A112C" w:rsidRPr="009D0C8E">
        <w:t xml:space="preserve">narrowing the anal canal </w:t>
      </w:r>
      <w:r w:rsidR="00DB3118" w:rsidRPr="009D0C8E">
        <w:t xml:space="preserve">and subsequently </w:t>
      </w:r>
      <w:r w:rsidR="005A112C" w:rsidRPr="009D0C8E">
        <w:t>increase the passive outlet resistance</w:t>
      </w:r>
      <w:r w:rsidR="00DB3118" w:rsidRPr="009D0C8E">
        <w:t xml:space="preserve">, even when lacking </w:t>
      </w:r>
      <w:r w:rsidR="00993D27" w:rsidRPr="009D0C8E">
        <w:t>a</w:t>
      </w:r>
      <w:r w:rsidR="005A112C" w:rsidRPr="009D0C8E">
        <w:t xml:space="preserve"> dynamic component.</w:t>
      </w:r>
      <w:r w:rsidR="00AF6D7E" w:rsidRPr="009D0C8E">
        <w:t xml:space="preserve"> Both non-elastic and elastic silicone-based implants have been used. The approach is uncommon, and data are </w:t>
      </w:r>
      <w:r w:rsidR="00BC3454" w:rsidRPr="009D0C8E">
        <w:t>anecdotal</w:t>
      </w:r>
      <w:r w:rsidR="005B6850">
        <w:t xml:space="preserve"> at best</w:t>
      </w:r>
      <w:r w:rsidR="005B6850">
        <w:rPr>
          <w:rFonts w:hint="eastAsia"/>
          <w:lang w:eastAsia="zh-CN"/>
        </w:rPr>
        <w:t xml:space="preserve">; </w:t>
      </w:r>
      <w:r w:rsidR="0031287F" w:rsidRPr="0031287F">
        <w:rPr>
          <w:rStyle w:val="SubtleEmphasis"/>
          <w:rFonts w:hint="eastAsia"/>
          <w:b w:val="0"/>
          <w:lang w:eastAsia="zh-CN"/>
        </w:rPr>
        <w:t>(</w:t>
      </w:r>
      <w:r w:rsidR="0031287F">
        <w:rPr>
          <w:rStyle w:val="SubtleEmphasis"/>
          <w:rFonts w:hint="eastAsia"/>
          <w:b w:val="0"/>
          <w:lang w:eastAsia="zh-CN"/>
        </w:rPr>
        <w:t>2</w:t>
      </w:r>
      <w:r w:rsidR="0031287F" w:rsidRPr="0031287F">
        <w:rPr>
          <w:rStyle w:val="SubtleEmphasis"/>
          <w:rFonts w:hint="eastAsia"/>
          <w:b w:val="0"/>
          <w:lang w:eastAsia="zh-CN"/>
        </w:rPr>
        <w:t>)</w:t>
      </w:r>
      <w:r w:rsidR="0031287F">
        <w:rPr>
          <w:rStyle w:val="SubtleEmphasis"/>
          <w:rFonts w:hint="eastAsia"/>
          <w:b w:val="0"/>
          <w:lang w:eastAsia="zh-CN"/>
        </w:rPr>
        <w:t xml:space="preserve"> </w:t>
      </w:r>
      <w:r w:rsidR="00565FC4" w:rsidRPr="0031287F">
        <w:t>Non</w:t>
      </w:r>
      <w:r w:rsidR="002846D2" w:rsidRPr="0031287F">
        <w:t>-</w:t>
      </w:r>
      <w:r w:rsidR="00565FC4" w:rsidRPr="0031287F">
        <w:t>dynamic graciloplasty</w:t>
      </w:r>
      <w:r w:rsidR="00BE2400" w:rsidRPr="0031287F">
        <w:t xml:space="preserve"> or gluteoplasty</w:t>
      </w:r>
      <w:r w:rsidR="00565FC4" w:rsidRPr="0031287F">
        <w:t xml:space="preserve">: </w:t>
      </w:r>
      <w:r w:rsidR="00BE2400" w:rsidRPr="009D0C8E">
        <w:t xml:space="preserve">The </w:t>
      </w:r>
      <w:r w:rsidR="00565FC4" w:rsidRPr="009D0C8E">
        <w:t xml:space="preserve">non-stimulated </w:t>
      </w:r>
      <w:r w:rsidR="00BE2400" w:rsidRPr="009D0C8E">
        <w:t xml:space="preserve">transposition and </w:t>
      </w:r>
      <w:r w:rsidR="00565FC4" w:rsidRPr="009D0C8E">
        <w:t>wrap</w:t>
      </w:r>
      <w:r w:rsidR="00BE2400" w:rsidRPr="009D0C8E">
        <w:t>ping</w:t>
      </w:r>
      <w:r w:rsidR="00565FC4" w:rsidRPr="009D0C8E">
        <w:t xml:space="preserve"> of gracilis </w:t>
      </w:r>
      <w:r w:rsidR="00BE2400" w:rsidRPr="009D0C8E">
        <w:t xml:space="preserve">or gluteus </w:t>
      </w:r>
      <w:r w:rsidR="00565FC4" w:rsidRPr="009D0C8E">
        <w:t xml:space="preserve">muscle around the anal canal (“bio-Thiersch”) has limited indications because of the high risk of complications and a lack of </w:t>
      </w:r>
      <w:r w:rsidR="002846D2" w:rsidRPr="009D0C8E">
        <w:t xml:space="preserve">true </w:t>
      </w:r>
      <w:r w:rsidR="00565FC4" w:rsidRPr="009D0C8E">
        <w:t>functionality.</w:t>
      </w:r>
      <w:r w:rsidR="002846D2" w:rsidRPr="009D0C8E">
        <w:t xml:space="preserve"> Nonetheless, a retrospective series of 25 patients who underwent unilateral gluteoplasty reported a significant improvement in more than 72%</w:t>
      </w:r>
      <w:r w:rsidR="00276EB2" w:rsidRPr="009D0C8E">
        <w:fldChar w:fldCharType="begin"/>
      </w:r>
      <w:r w:rsidR="00276EB2" w:rsidRPr="009D0C8E">
        <w:instrText xml:space="preserve"> ADDIN EN.CITE &lt;EndNote&gt;&lt;Cite&gt;&lt;Author&gt;Hultman&lt;/Author&gt;&lt;Year&gt;2006&lt;/Year&gt;&lt;RecNum&gt;481&lt;/RecNum&gt;&lt;DisplayText&gt;&lt;style face="superscript"&gt;[90]&lt;/style&gt;&lt;/DisplayText&gt;&lt;record&gt;&lt;rec-number&gt;481&lt;/rec-number&gt;&lt;foreign-keys&gt;&lt;key app="EN" db-id="w9eep2t0psdrwse0sxov5a9vvazprzrxarr0"&gt;481&lt;/key&gt;&lt;/foreign-keys&gt;&lt;ref-type name="Journal Article"&gt;17&lt;/ref-type&gt;&lt;contributors&gt;&lt;authors&gt;&lt;author&gt;Hultman, C. S.&lt;/author&gt;&lt;author&gt;Zenn, M. R.&lt;/author&gt;&lt;author&gt;Agarwal, T.&lt;/author&gt;&lt;author&gt;Baker, C. C.&lt;/author&gt;&lt;/authors&gt;&lt;/contributors&gt;&lt;auth-address&gt;Division of Plastic and Reconstructive Surgery, University of North Carolina School of Medicine, Chapel Hill, NC 27599-7195, USA. cshult@med.unc.edu&lt;/auth-address&gt;&lt;titles&gt;&lt;title&gt;Restoration of fecal continence after functional gluteoplasty: long-term results, technical refinements, and donor-site morbidity&lt;/title&gt;&lt;secondary-title&gt;Ann Plast Surg&lt;/secondary-title&gt;&lt;/titles&gt;&lt;pages&gt;65-70; discussion 70-1&lt;/pages&gt;&lt;volume&gt;56&lt;/volume&gt;&lt;number&gt;1&lt;/number&gt;&lt;keywords&gt;&lt;keyword&gt;Adult&lt;/keyword&gt;&lt;keyword&gt;Aged&lt;/keyword&gt;&lt;keyword&gt;Anal Canal/*physiopathology/*surgery&lt;/keyword&gt;&lt;keyword&gt;Buttocks&lt;/keyword&gt;&lt;keyword&gt;Fecal Incontinence/etiology/*physiopathology/*surgery&lt;/keyword&gt;&lt;keyword&gt;Female&lt;/keyword&gt;&lt;keyword&gt;Humans&lt;/keyword&gt;&lt;keyword&gt;Male&lt;/keyword&gt;&lt;keyword&gt;Middle Aged&lt;/keyword&gt;&lt;keyword&gt;Patient Satisfaction&lt;/keyword&gt;&lt;keyword&gt;Reconstructive Surgical Procedures/*methods&lt;/keyword&gt;&lt;keyword&gt;Surgical Flaps&lt;/keyword&gt;&lt;keyword&gt;Treatment Outcome&lt;/keyword&gt;&lt;/keywords&gt;&lt;dates&gt;&lt;year&gt;2006&lt;/year&gt;&lt;pub-dates&gt;&lt;date&gt;Jan&lt;/date&gt;&lt;/pub-dates&gt;&lt;/dates&gt;&lt;isbn&gt;0148-7043 (Print)&amp;#xD;0148-7043 (Linking)&lt;/isbn&gt;&lt;accession-num&gt;16374099&lt;/accession-num&gt;&lt;urls&gt;&lt;related-urls&gt;&lt;url&gt;http://www.ncbi.nlm.nih.gov/pubmed/16374099&lt;/url&gt;&lt;/related-urls&gt;&lt;/urls&gt;&lt;/record&gt;&lt;/Cite&gt;&lt;/EndNote&gt;</w:instrText>
      </w:r>
      <w:r w:rsidR="00276EB2" w:rsidRPr="009D0C8E">
        <w:fldChar w:fldCharType="separate"/>
      </w:r>
      <w:r w:rsidR="00276EB2" w:rsidRPr="009D0C8E">
        <w:rPr>
          <w:noProof/>
          <w:vertAlign w:val="superscript"/>
        </w:rPr>
        <w:t>[</w:t>
      </w:r>
      <w:hyperlink w:anchor="_ENREF_90" w:tooltip="Hultman, 2006 #481" w:history="1">
        <w:r w:rsidR="00276EB2" w:rsidRPr="009D0C8E">
          <w:rPr>
            <w:noProof/>
            <w:vertAlign w:val="superscript"/>
          </w:rPr>
          <w:t>90</w:t>
        </w:r>
      </w:hyperlink>
      <w:r w:rsidR="00276EB2" w:rsidRPr="009D0C8E">
        <w:rPr>
          <w:noProof/>
          <w:vertAlign w:val="superscript"/>
        </w:rPr>
        <w:t>]</w:t>
      </w:r>
      <w:r w:rsidR="00276EB2" w:rsidRPr="009D0C8E">
        <w:fldChar w:fldCharType="end"/>
      </w:r>
      <w:r w:rsidR="005B6850">
        <w:rPr>
          <w:rFonts w:hint="eastAsia"/>
          <w:lang w:eastAsia="zh-CN"/>
        </w:rPr>
        <w:t xml:space="preserve">; </w:t>
      </w:r>
      <w:r w:rsidR="005B6850">
        <w:rPr>
          <w:lang w:eastAsia="zh-CN"/>
        </w:rPr>
        <w:t xml:space="preserve">and </w:t>
      </w:r>
      <w:r w:rsidR="0031287F" w:rsidRPr="0031287F">
        <w:rPr>
          <w:rFonts w:hint="eastAsia"/>
          <w:lang w:eastAsia="zh-CN"/>
        </w:rPr>
        <w:t xml:space="preserve">(3) </w:t>
      </w:r>
      <w:r w:rsidR="00DB49D0" w:rsidRPr="0031287F">
        <w:t>Pelvic floor repairs</w:t>
      </w:r>
      <w:r w:rsidR="00C0008E" w:rsidRPr="0031287F">
        <w:t>/sling:</w:t>
      </w:r>
      <w:r w:rsidR="0031287F">
        <w:rPr>
          <w:rFonts w:hint="eastAsia"/>
          <w:lang w:eastAsia="zh-CN"/>
        </w:rPr>
        <w:t xml:space="preserve"> </w:t>
      </w:r>
      <w:r w:rsidR="008864F9" w:rsidRPr="009D0C8E">
        <w:t>This</w:t>
      </w:r>
      <w:r w:rsidR="00C0008E" w:rsidRPr="009D0C8E">
        <w:t xml:space="preserve"> fairly old </w:t>
      </w:r>
      <w:r w:rsidR="00015C55" w:rsidRPr="009D0C8E">
        <w:t>concept of addressing fecal incontinence by correcting the pelvic floor support and restoring the anorectal angle (</w:t>
      </w:r>
      <w:r w:rsidR="00015C55" w:rsidRPr="0031287F">
        <w:rPr>
          <w:i/>
        </w:rPr>
        <w:t>e</w:t>
      </w:r>
      <w:r w:rsidR="0031287F" w:rsidRPr="0031287F">
        <w:rPr>
          <w:rFonts w:hint="eastAsia"/>
          <w:i/>
          <w:lang w:eastAsia="zh-CN"/>
        </w:rPr>
        <w:t>.</w:t>
      </w:r>
      <w:r w:rsidR="00015C55" w:rsidRPr="0031287F">
        <w:rPr>
          <w:i/>
        </w:rPr>
        <w:t>g</w:t>
      </w:r>
      <w:r w:rsidR="0031287F" w:rsidRPr="0031287F">
        <w:rPr>
          <w:rFonts w:hint="eastAsia"/>
          <w:i/>
          <w:lang w:eastAsia="zh-CN"/>
        </w:rPr>
        <w:t>.</w:t>
      </w:r>
      <w:r w:rsidR="00015C55" w:rsidRPr="0031287F">
        <w:rPr>
          <w:i/>
        </w:rPr>
        <w:t>,</w:t>
      </w:r>
      <w:r w:rsidR="00015C55" w:rsidRPr="009D0C8E">
        <w:t xml:space="preserve"> posterior Parks repair) was </w:t>
      </w:r>
      <w:r w:rsidR="00C0008E" w:rsidRPr="009D0C8E">
        <w:t xml:space="preserve">generally </w:t>
      </w:r>
      <w:r w:rsidR="0059112E" w:rsidRPr="009D0C8E">
        <w:t>unsuccessful</w:t>
      </w:r>
      <w:r w:rsidR="00015C55" w:rsidRPr="009D0C8E">
        <w:t>.</w:t>
      </w:r>
      <w:r w:rsidR="0059112E" w:rsidRPr="009D0C8E">
        <w:t xml:space="preserve"> </w:t>
      </w:r>
      <w:r w:rsidR="00015C55" w:rsidRPr="009D0C8E">
        <w:t xml:space="preserve">It was </w:t>
      </w:r>
      <w:r w:rsidR="0059112E" w:rsidRPr="009D0C8E">
        <w:t xml:space="preserve">hence </w:t>
      </w:r>
      <w:r w:rsidR="00C0008E" w:rsidRPr="009D0C8E">
        <w:t>abandoned</w:t>
      </w:r>
      <w:r w:rsidR="00015C55" w:rsidRPr="009D0C8E">
        <w:t>, but</w:t>
      </w:r>
      <w:r w:rsidR="00C0008E" w:rsidRPr="009D0C8E">
        <w:t xml:space="preserve"> </w:t>
      </w:r>
      <w:r w:rsidR="0059112E" w:rsidRPr="009D0C8E">
        <w:t xml:space="preserve">recently </w:t>
      </w:r>
      <w:r w:rsidR="00C0008E" w:rsidRPr="009D0C8E">
        <w:t>regained some momentum</w:t>
      </w:r>
      <w:r w:rsidR="00015C55" w:rsidRPr="009D0C8E">
        <w:t xml:space="preserve"> when an investigational </w:t>
      </w:r>
      <w:r w:rsidR="00DB49D0" w:rsidRPr="009D0C8E">
        <w:t xml:space="preserve">trans-obturator posterior anal sling system </w:t>
      </w:r>
      <w:r w:rsidR="00C0008E" w:rsidRPr="009D0C8E">
        <w:t xml:space="preserve">was </w:t>
      </w:r>
      <w:r w:rsidR="00015C55" w:rsidRPr="009D0C8E">
        <w:t xml:space="preserve">introduced and </w:t>
      </w:r>
      <w:r w:rsidR="00C0008E" w:rsidRPr="009D0C8E">
        <w:t>a multi</w:t>
      </w:r>
      <w:r w:rsidR="00015C55" w:rsidRPr="009D0C8E">
        <w:t>-</w:t>
      </w:r>
      <w:r w:rsidR="00C0008E" w:rsidRPr="009D0C8E">
        <w:t>center trial</w:t>
      </w:r>
      <w:r w:rsidR="00015C55" w:rsidRPr="009D0C8E">
        <w:t xml:space="preserve"> </w:t>
      </w:r>
      <w:r w:rsidR="00DB3118" w:rsidRPr="009D0C8E">
        <w:t xml:space="preserve">was </w:t>
      </w:r>
      <w:r w:rsidR="00015C55" w:rsidRPr="009D0C8E">
        <w:t>lau</w:t>
      </w:r>
      <w:r w:rsidR="002A3B0C" w:rsidRPr="009D0C8E">
        <w:t>n</w:t>
      </w:r>
      <w:r w:rsidR="00015C55" w:rsidRPr="009D0C8E">
        <w:t>ched</w:t>
      </w:r>
      <w:r w:rsidR="00C0008E" w:rsidRPr="009D0C8E">
        <w:t>. A self-fixating poly-</w:t>
      </w:r>
      <w:r w:rsidR="00DB49D0" w:rsidRPr="009D0C8E">
        <w:t>propylene mesh</w:t>
      </w:r>
      <w:r w:rsidR="00C0008E" w:rsidRPr="009D0C8E">
        <w:t xml:space="preserve"> is inserted and placed behind the anorectum via two small incisions by means of two curved introducer needles</w:t>
      </w:r>
      <w:r w:rsidR="00276EB2" w:rsidRPr="009D0C8E">
        <w:fldChar w:fldCharType="begin"/>
      </w:r>
      <w:r w:rsidR="00276EB2" w:rsidRPr="009D0C8E">
        <w:instrText xml:space="preserve"> ADDIN EN.CITE &lt;EndNote&gt;&lt;Cite&gt;&lt;Author&gt;Rosenblatt&lt;/Author&gt;&lt;Year&gt;2015&lt;/Year&gt;&lt;RecNum&gt;198&lt;/RecNum&gt;&lt;DisplayText&gt;&lt;style face="superscript"&gt;[91]&lt;/style&gt;&lt;/DisplayText&gt;&lt;record&gt;&lt;rec-number&gt;198&lt;/rec-number&gt;&lt;foreign-keys&gt;&lt;key app="EN" db-id="w9eep2t0psdrwse0sxov5a9vvazprzrxarr0"&gt;198&lt;/key&gt;&lt;/foreign-keys&gt;&lt;ref-type name="Journal Article"&gt;17&lt;/ref-type&gt;&lt;contributors&gt;&lt;authors&gt;&lt;author&gt;Rosenblatt, P.&lt;/author&gt;&lt;/authors&gt;&lt;/contributors&gt;&lt;auth-address&gt;Division of Urogynecology and Reconstructive Pelvic Surgery, Mount Auburn Hospital, Cambridge Department of Obstetrics and Gynecology, Harvard Medical School, Boston, Massachusetts USA.&lt;/auth-address&gt;&lt;titles&gt;&lt;title&gt;New developments in therapies for fecal incontinence&lt;/title&gt;&lt;secondary-title&gt;Curr Opin Obstet Gynecol&lt;/secondary-title&gt;&lt;/titles&gt;&lt;pages&gt;353-8&lt;/pages&gt;&lt;volume&gt;27&lt;/volume&gt;&lt;number&gt;5&lt;/number&gt;&lt;edition&gt;2015/08/27&lt;/edition&gt;&lt;dates&gt;&lt;year&gt;2015&lt;/year&gt;&lt;pub-dates&gt;&lt;date&gt;Oct&lt;/date&gt;&lt;/pub-dates&gt;&lt;/dates&gt;&lt;isbn&gt;1473-656X (Electronic)&amp;#xD;1040-872X (Linking)&lt;/isbn&gt;&lt;accession-num&gt;26308196&lt;/accession-num&gt;&lt;urls&gt;&lt;related-urls&gt;&lt;url&gt;http://www.ncbi.nlm.nih.gov/pubmed/26308196&lt;/url&gt;&lt;/related-urls&gt;&lt;/urls&gt;&lt;electronic-resource-num&gt;10.1097/GCO.0000000000000201&lt;/electronic-resource-num&gt;&lt;language&gt;eng&lt;/language&gt;&lt;/record&gt;&lt;/Cite&gt;&lt;/EndNote&gt;</w:instrText>
      </w:r>
      <w:r w:rsidR="00276EB2" w:rsidRPr="009D0C8E">
        <w:fldChar w:fldCharType="separate"/>
      </w:r>
      <w:r w:rsidR="00276EB2" w:rsidRPr="009D0C8E">
        <w:rPr>
          <w:noProof/>
          <w:vertAlign w:val="superscript"/>
        </w:rPr>
        <w:t>[</w:t>
      </w:r>
      <w:hyperlink w:anchor="_ENREF_91" w:tooltip="Rosenblatt, 2015 #198" w:history="1">
        <w:r w:rsidR="00276EB2" w:rsidRPr="009D0C8E">
          <w:rPr>
            <w:noProof/>
            <w:vertAlign w:val="superscript"/>
          </w:rPr>
          <w:t>91</w:t>
        </w:r>
      </w:hyperlink>
      <w:r w:rsidR="00276EB2" w:rsidRPr="009D0C8E">
        <w:rPr>
          <w:noProof/>
          <w:vertAlign w:val="superscript"/>
        </w:rPr>
        <w:t>]</w:t>
      </w:r>
      <w:r w:rsidR="00276EB2" w:rsidRPr="009D0C8E">
        <w:fldChar w:fldCharType="end"/>
      </w:r>
      <w:r w:rsidR="00C0008E" w:rsidRPr="009D0C8E">
        <w:t>.</w:t>
      </w:r>
      <w:r w:rsidR="00DB49D0" w:rsidRPr="009D0C8E">
        <w:t xml:space="preserve"> </w:t>
      </w:r>
      <w:r w:rsidR="0059112E" w:rsidRPr="009D0C8E">
        <w:t xml:space="preserve">The trial in 14 </w:t>
      </w:r>
      <w:r w:rsidR="0031287F" w:rsidRPr="009D0C8E">
        <w:t>U</w:t>
      </w:r>
      <w:r w:rsidR="0031287F">
        <w:rPr>
          <w:rFonts w:hint="eastAsia"/>
          <w:lang w:eastAsia="zh-CN"/>
        </w:rPr>
        <w:t>nited States</w:t>
      </w:r>
      <w:r w:rsidR="0059112E" w:rsidRPr="009D0C8E">
        <w:t xml:space="preserve"> centers with 152 participants and a </w:t>
      </w:r>
      <w:r w:rsidR="00DB49D0" w:rsidRPr="009D0C8E">
        <w:t>1</w:t>
      </w:r>
      <w:r w:rsidR="0059112E" w:rsidRPr="009D0C8E">
        <w:t xml:space="preserve"> </w:t>
      </w:r>
      <w:r w:rsidR="00DB49D0" w:rsidRPr="009D0C8E">
        <w:t xml:space="preserve">year </w:t>
      </w:r>
      <w:r w:rsidR="00DB49D0" w:rsidRPr="009D0C8E">
        <w:lastRenderedPageBreak/>
        <w:t>follow</w:t>
      </w:r>
      <w:r w:rsidR="0059112E" w:rsidRPr="009D0C8E">
        <w:t>-</w:t>
      </w:r>
      <w:r w:rsidR="00DB49D0" w:rsidRPr="009D0C8E">
        <w:t>up</w:t>
      </w:r>
      <w:r w:rsidR="0059112E" w:rsidRPr="009D0C8E">
        <w:t xml:space="preserve"> </w:t>
      </w:r>
      <w:r w:rsidR="00DB49D0" w:rsidRPr="009D0C8E">
        <w:t>found that 69.1% of participants met the criteria for treatment success and 19% reported complete continence</w:t>
      </w:r>
      <w:r w:rsidR="00276EB2" w:rsidRPr="009D0C8E">
        <w:fldChar w:fldCharType="begin">
          <w:fldData xml:space="preserve">PEVuZE5vdGU+PENpdGU+PEF1dGhvcj5NZWxsZ3JlbjwvQXV0aG9yPjxZZWFyPjIwMTY8L1llYXI+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</w:fldData>
        </w:fldChar>
      </w:r>
      <w:r w:rsidR="00276EB2" w:rsidRPr="009D0C8E">
        <w:instrText xml:space="preserve"> ADDIN EN.CITE </w:instrText>
      </w:r>
      <w:r w:rsidR="00276EB2" w:rsidRPr="009D0C8E">
        <w:fldChar w:fldCharType="begin">
          <w:fldData xml:space="preserve">PEVuZE5vdGU+PENpdGU+PEF1dGhvcj5NZWxsZ3JlbjwvQXV0aG9yPjxZZWFyPjIwMTY8L1llYXI+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2" w:tooltip="Mellgren, 2016 #484" w:history="1">
        <w:r w:rsidR="00276EB2" w:rsidRPr="009D0C8E">
          <w:rPr>
            <w:noProof/>
            <w:vertAlign w:val="superscript"/>
          </w:rPr>
          <w:t>92</w:t>
        </w:r>
      </w:hyperlink>
      <w:r w:rsidR="00276EB2" w:rsidRPr="009D0C8E">
        <w:rPr>
          <w:noProof/>
          <w:vertAlign w:val="superscript"/>
        </w:rPr>
        <w:t>]</w:t>
      </w:r>
      <w:r w:rsidR="00276EB2" w:rsidRPr="009D0C8E">
        <w:fldChar w:fldCharType="end"/>
      </w:r>
      <w:r w:rsidR="0059112E" w:rsidRPr="009D0C8E">
        <w:t>.</w:t>
      </w:r>
    </w:p>
    <w:p w14:paraId="64AC15B1" w14:textId="77777777" w:rsidR="00621223" w:rsidRPr="009D0C8E" w:rsidRDefault="00621223" w:rsidP="009D0C8E">
      <w:pPr>
        <w:ind w:firstLineChars="0" w:firstLine="0"/>
      </w:pPr>
    </w:p>
    <w:p w14:paraId="773106F9" w14:textId="2DD4A83B" w:rsidR="00733555" w:rsidRPr="009D0C8E" w:rsidRDefault="0031287F" w:rsidP="009D0C8E">
      <w:pPr>
        <w:pStyle w:val="Subtitle"/>
        <w:ind w:firstLineChars="0" w:firstLine="0"/>
        <w:rPr>
          <w:rStyle w:val="SubtleEmphasis"/>
          <w:lang w:eastAsia="zh-CN"/>
        </w:rPr>
      </w:pPr>
      <w:r>
        <w:rPr>
          <w:rStyle w:val="SubtleEmphasis"/>
        </w:rPr>
        <w:t>Fecal diversion</w:t>
      </w:r>
    </w:p>
    <w:p w14:paraId="3660FDBF" w14:textId="7E4FC352" w:rsidR="00733555" w:rsidRPr="009D0C8E" w:rsidRDefault="00DB49D0" w:rsidP="009D0C8E">
      <w:pPr>
        <w:ind w:firstLineChars="0" w:firstLine="0"/>
      </w:pPr>
      <w:r w:rsidRPr="009D0C8E">
        <w:t>When other therapies have failed or when they are preemptively believed to eventually inevitably fail, or if co-morbidities preclude a more aggressive or time-consuming strategy, fecal diversion with the creation of a diverting well-constructed colostomy at a carefully selected site remains a more satisfying than acknowledged alternative</w:t>
      </w:r>
      <w:r w:rsidR="00276EB2" w:rsidRPr="009D0C8E">
        <w:fldChar w:fldCharType="begin">
          <w:fldData xml:space="preserve">PEVuZE5vdGU+PENpdGU+PEF1dGhvcj5NYWRvZmY8L0F1dGhvcj48WWVhcj4yMDA0PC9ZZWFyPjxS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2MjEtMzI8L3BhZ2VzPjx2b2x1bWU+MzY0PC92b2x1bWU+PG51bWJlcj45NDM0PC9udW1iZXI+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==
</w:fldData>
        </w:fldChar>
      </w:r>
      <w:r w:rsidR="00276EB2" w:rsidRPr="009D0C8E">
        <w:instrText xml:space="preserve"> ADDIN EN.CITE </w:instrText>
      </w:r>
      <w:r w:rsidR="00276EB2" w:rsidRPr="009D0C8E">
        <w:fldChar w:fldCharType="begin">
          <w:fldData xml:space="preserve">PEVuZE5vdGU+PENpdGU+PEF1dGhvcj5NYWRvZmY8L0F1dGhvcj48WWVhcj4yMDA0PC9ZZWFyPjxS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2MjEtMzI8L3BhZ2VzPjx2b2x1bWU+MzY0PC92b2x1bWU+PG51bWJlcj45NDM0PC9udW1iZXI+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==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58" w:tooltip="Madoff, 2004 #125" w:history="1">
        <w:r w:rsidR="00276EB2" w:rsidRPr="009D0C8E">
          <w:rPr>
            <w:noProof/>
            <w:vertAlign w:val="superscript"/>
          </w:rPr>
          <w:t>58</w:t>
        </w:r>
      </w:hyperlink>
      <w:r w:rsidR="00276EB2" w:rsidRPr="009D0C8E">
        <w:rPr>
          <w:noProof/>
          <w:vertAlign w:val="superscript"/>
        </w:rPr>
        <w:t>,</w:t>
      </w:r>
      <w:hyperlink w:anchor="_ENREF_93" w:tooltip="Hendren, 2015 #326" w:history="1">
        <w:r w:rsidR="00276EB2" w:rsidRPr="009D0C8E">
          <w:rPr>
            <w:noProof/>
            <w:vertAlign w:val="superscript"/>
          </w:rPr>
          <w:t>93</w:t>
        </w:r>
      </w:hyperlink>
      <w:r w:rsidR="00276EB2" w:rsidRPr="009D0C8E">
        <w:rPr>
          <w:noProof/>
          <w:vertAlign w:val="superscript"/>
        </w:rPr>
        <w:t>]</w:t>
      </w:r>
      <w:r w:rsidR="00276EB2" w:rsidRPr="009D0C8E">
        <w:fldChar w:fldCharType="end"/>
      </w:r>
      <w:r w:rsidR="00733555" w:rsidRPr="009D0C8E">
        <w:t>. Even if it does not restore continence in a strict sense</w:t>
      </w:r>
      <w:r w:rsidR="00350111" w:rsidRPr="009D0C8E">
        <w:t xml:space="preserve"> and has an impact on the body image</w:t>
      </w:r>
      <w:r w:rsidR="00733555" w:rsidRPr="009D0C8E">
        <w:t xml:space="preserve">, it </w:t>
      </w:r>
      <w:r w:rsidR="00350111" w:rsidRPr="009D0C8E">
        <w:t xml:space="preserve">provides the patient with the luxury of a </w:t>
      </w:r>
      <w:r w:rsidR="00261414" w:rsidRPr="009D0C8E">
        <w:t xml:space="preserve">controlled </w:t>
      </w:r>
      <w:r w:rsidR="00733555" w:rsidRPr="009D0C8E">
        <w:t xml:space="preserve">waste management and </w:t>
      </w:r>
      <w:r w:rsidR="00350111" w:rsidRPr="009D0C8E">
        <w:t xml:space="preserve">hence </w:t>
      </w:r>
      <w:r w:rsidR="00733555" w:rsidRPr="009D0C8E">
        <w:t xml:space="preserve">permits resumption of a normal personal and social life style. </w:t>
      </w:r>
      <w:r w:rsidR="00350111" w:rsidRPr="009D0C8E">
        <w:t>Patients who hesitate prior to the surgery should be encouraged to list pros/cons for both the status quo as well as the creation of a colostomy</w:t>
      </w:r>
      <w:r w:rsidR="00261414" w:rsidRPr="009D0C8E">
        <w:t>; to their own surprise, they often</w:t>
      </w:r>
      <w:r w:rsidR="00350111" w:rsidRPr="009D0C8E">
        <w:t xml:space="preserve"> realize </w:t>
      </w:r>
      <w:r w:rsidR="00B83DE1" w:rsidRPr="009D0C8E">
        <w:t xml:space="preserve">that </w:t>
      </w:r>
      <w:r w:rsidR="0055207B" w:rsidRPr="009D0C8E">
        <w:t xml:space="preserve">objectively </w:t>
      </w:r>
      <w:r w:rsidR="00B83DE1" w:rsidRPr="009D0C8E">
        <w:t>the</w:t>
      </w:r>
      <w:r w:rsidR="00350111" w:rsidRPr="009D0C8E">
        <w:t xml:space="preserve"> benefits outweigh the negative impacts. </w:t>
      </w:r>
      <w:r w:rsidRPr="009D0C8E">
        <w:t xml:space="preserve">It should be noted that some patients are able to train their colostomy such that they can empty their colon with the help of an enema once daily and cover the stoma for the rest of the </w:t>
      </w:r>
      <w:r w:rsidR="00BC3454" w:rsidRPr="009D0C8E">
        <w:t>24-h</w:t>
      </w:r>
      <w:r w:rsidR="0031287F">
        <w:rPr>
          <w:rFonts w:hint="eastAsia"/>
          <w:lang w:eastAsia="zh-CN"/>
        </w:rPr>
        <w:t xml:space="preserve"> </w:t>
      </w:r>
      <w:r w:rsidRPr="009D0C8E">
        <w:t>cycle</w:t>
      </w:r>
      <w:r w:rsidR="008F77D5" w:rsidRPr="009D0C8E">
        <w:t xml:space="preserve"> </w:t>
      </w:r>
      <w:r w:rsidR="008F77D5" w:rsidRPr="0031287F">
        <w:t xml:space="preserve">(see Figure </w:t>
      </w:r>
      <w:r w:rsidR="007B3AE8" w:rsidRPr="0031287F">
        <w:t>6</w:t>
      </w:r>
      <w:r w:rsidR="008F77D5" w:rsidRPr="0031287F">
        <w:t>)</w:t>
      </w:r>
      <w:r w:rsidRPr="0031287F">
        <w:t xml:space="preserve">. </w:t>
      </w:r>
    </w:p>
    <w:p w14:paraId="51D9A6D7" w14:textId="77777777" w:rsidR="00621223" w:rsidRPr="0031287F" w:rsidRDefault="00621223" w:rsidP="009D0C8E">
      <w:pPr>
        <w:ind w:firstLineChars="0" w:firstLine="0"/>
      </w:pPr>
    </w:p>
    <w:p w14:paraId="41F35F4E" w14:textId="42C96B42" w:rsidR="00733555" w:rsidRPr="009D0C8E" w:rsidRDefault="0031287F" w:rsidP="009D0C8E">
      <w:pPr>
        <w:pStyle w:val="Subtitle"/>
        <w:ind w:firstLineChars="0" w:firstLine="0"/>
        <w:rPr>
          <w:rStyle w:val="SubtleEmphasis"/>
          <w:lang w:eastAsia="zh-CN"/>
        </w:rPr>
      </w:pPr>
      <w:r>
        <w:rPr>
          <w:rStyle w:val="SubtleEmphasis"/>
        </w:rPr>
        <w:t>Rarely used tools</w:t>
      </w:r>
    </w:p>
    <w:p w14:paraId="7EBE691F" w14:textId="0EE8DF0F" w:rsidR="00733555" w:rsidRPr="009D0C8E" w:rsidRDefault="00733555" w:rsidP="009D0C8E">
      <w:pPr>
        <w:ind w:firstLineChars="0" w:firstLine="0"/>
        <w:rPr>
          <w:lang w:eastAsia="zh-CN"/>
        </w:rPr>
      </w:pPr>
      <w:r w:rsidRPr="0031287F">
        <w:rPr>
          <w:b/>
        </w:rPr>
        <w:t>Malone antegrade continence enema</w:t>
      </w:r>
      <w:r w:rsidR="00276EB2" w:rsidRPr="0031287F">
        <w:rPr>
          <w:b/>
        </w:rPr>
        <w:fldChar w:fldCharType="begin">
          <w:fldData xml:space="preserve">PEVuZE5vdGU+PENpdGU+PEF1dGhvcj5QYXRlbDwvQXV0aG9yPjxZZWFyPjIwMTU8L1llYXI+PFJl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</w:fldData>
        </w:fldChar>
      </w:r>
      <w:r w:rsidR="00276EB2" w:rsidRPr="0031287F">
        <w:rPr>
          <w:b/>
        </w:rPr>
        <w:instrText xml:space="preserve"> ADDIN EN.CITE </w:instrText>
      </w:r>
      <w:r w:rsidR="00276EB2" w:rsidRPr="0031287F">
        <w:rPr>
          <w:b/>
        </w:rPr>
        <w:fldChar w:fldCharType="begin">
          <w:fldData xml:space="preserve">PEVuZE5vdGU+PENpdGU+PEF1dGhvcj5QYXRlbDwvQXV0aG9yPjxZZWFyPjIwMTU8L1llYXI+PFJl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</w:fldData>
        </w:fldChar>
      </w:r>
      <w:r w:rsidR="00276EB2" w:rsidRPr="0031287F">
        <w:rPr>
          <w:b/>
        </w:rPr>
        <w:instrText xml:space="preserve"> ADDIN EN.CITE.DATA </w:instrText>
      </w:r>
      <w:r w:rsidR="00276EB2" w:rsidRPr="0031287F">
        <w:rPr>
          <w:b/>
        </w:rPr>
      </w:r>
      <w:r w:rsidR="00276EB2" w:rsidRPr="0031287F">
        <w:rPr>
          <w:b/>
        </w:rPr>
        <w:fldChar w:fldCharType="end"/>
      </w:r>
      <w:r w:rsidR="00276EB2" w:rsidRPr="0031287F">
        <w:rPr>
          <w:b/>
        </w:rPr>
      </w:r>
      <w:r w:rsidR="00276EB2" w:rsidRPr="0031287F">
        <w:rPr>
          <w:b/>
        </w:rPr>
        <w:fldChar w:fldCharType="separate"/>
      </w:r>
      <w:r w:rsidR="00276EB2" w:rsidRPr="0031287F">
        <w:rPr>
          <w:b/>
          <w:noProof/>
          <w:vertAlign w:val="superscript"/>
        </w:rPr>
        <w:t>[</w:t>
      </w:r>
      <w:hyperlink w:anchor="_ENREF_94" w:tooltip="Patel, 2015 #193" w:history="1">
        <w:r w:rsidR="00276EB2" w:rsidRPr="0031287F">
          <w:rPr>
            <w:b/>
            <w:noProof/>
            <w:vertAlign w:val="superscript"/>
          </w:rPr>
          <w:t>94</w:t>
        </w:r>
      </w:hyperlink>
      <w:r w:rsidR="00276EB2" w:rsidRPr="0031287F">
        <w:rPr>
          <w:b/>
          <w:noProof/>
          <w:vertAlign w:val="superscript"/>
        </w:rPr>
        <w:t>]</w:t>
      </w:r>
      <w:r w:rsidR="00276EB2" w:rsidRPr="0031287F">
        <w:rPr>
          <w:b/>
        </w:rPr>
        <w:fldChar w:fldCharType="end"/>
      </w:r>
      <w:r w:rsidRPr="0031287F">
        <w:rPr>
          <w:b/>
        </w:rPr>
        <w:t xml:space="preserve">: </w:t>
      </w:r>
      <w:r w:rsidR="003201E1" w:rsidRPr="009D0C8E">
        <w:t>A</w:t>
      </w:r>
      <w:r w:rsidRPr="009D0C8E">
        <w:t xml:space="preserve"> s</w:t>
      </w:r>
      <w:r w:rsidR="00AB6FF0" w:rsidRPr="009D0C8E">
        <w:t>urgery is performed to create a continent one-way</w:t>
      </w:r>
      <w:r w:rsidRPr="009D0C8E">
        <w:t xml:space="preserve"> appendicostomy or </w:t>
      </w:r>
      <w:r w:rsidR="00DA3DE2" w:rsidRPr="009D0C8E">
        <w:t>mini</w:t>
      </w:r>
      <w:r w:rsidRPr="009D0C8E">
        <w:t xml:space="preserve"> colostomy. </w:t>
      </w:r>
      <w:r w:rsidR="00AB6FF0" w:rsidRPr="009D0C8E">
        <w:t xml:space="preserve">The location </w:t>
      </w:r>
      <w:r w:rsidR="00993D27" w:rsidRPr="009D0C8E">
        <w:t>for</w:t>
      </w:r>
      <w:r w:rsidR="00AB6FF0" w:rsidRPr="009D0C8E">
        <w:t xml:space="preserve"> that access opening can either be placed into the umbilicus or at a very low </w:t>
      </w:r>
      <w:r w:rsidR="00993D27" w:rsidRPr="009D0C8E">
        <w:t xml:space="preserve">cosmetically acceptable </w:t>
      </w:r>
      <w:r w:rsidR="00AB6FF0" w:rsidRPr="009D0C8E">
        <w:t xml:space="preserve">location in the right lower quadrant. Alternatively, a percutaneous cecostomy with trap-door button can serve the same purpose. </w:t>
      </w:r>
      <w:r w:rsidRPr="009D0C8E">
        <w:t xml:space="preserve">A catheter </w:t>
      </w:r>
      <w:r w:rsidR="006C191B" w:rsidRPr="009D0C8E">
        <w:t xml:space="preserve">has to be </w:t>
      </w:r>
      <w:r w:rsidRPr="009D0C8E">
        <w:t xml:space="preserve">introduced in scheduled intervals to </w:t>
      </w:r>
      <w:r w:rsidR="006C191B" w:rsidRPr="009D0C8E">
        <w:t xml:space="preserve">flush the </w:t>
      </w:r>
      <w:r w:rsidR="00AB6FF0" w:rsidRPr="009D0C8E">
        <w:t xml:space="preserve">entire </w:t>
      </w:r>
      <w:r w:rsidR="006C191B" w:rsidRPr="009D0C8E">
        <w:t xml:space="preserve">colon and eliminate </w:t>
      </w:r>
      <w:r w:rsidRPr="009D0C8E">
        <w:t>the fecal load</w:t>
      </w:r>
      <w:r w:rsidR="00AB6FF0" w:rsidRPr="009D0C8E">
        <w:t xml:space="preserve"> at a time and location chosen by the patient</w:t>
      </w:r>
      <w:r w:rsidRPr="009D0C8E">
        <w:t xml:space="preserve">. </w:t>
      </w:r>
      <w:r w:rsidR="006C191B" w:rsidRPr="009D0C8E">
        <w:t xml:space="preserve">The </w:t>
      </w:r>
      <w:r w:rsidR="00B83DE1" w:rsidRPr="009D0C8E">
        <w:t>concept is</w:t>
      </w:r>
      <w:r w:rsidR="006C191B" w:rsidRPr="009D0C8E">
        <w:t xml:space="preserve"> attractive in some ways, but </w:t>
      </w:r>
      <w:r w:rsidR="00993D27" w:rsidRPr="009D0C8E">
        <w:t>the daily irrigation is rather time-</w:t>
      </w:r>
      <w:r w:rsidR="006C191B" w:rsidRPr="009D0C8E">
        <w:t xml:space="preserve">consuming and </w:t>
      </w:r>
      <w:r w:rsidRPr="009D0C8E">
        <w:t xml:space="preserve">the patients </w:t>
      </w:r>
      <w:r w:rsidR="00E75BD2" w:rsidRPr="009D0C8E">
        <w:t xml:space="preserve">may experience some continued </w:t>
      </w:r>
      <w:r w:rsidRPr="009D0C8E">
        <w:t xml:space="preserve">leakage </w:t>
      </w:r>
      <w:r w:rsidR="00E75BD2" w:rsidRPr="009D0C8E">
        <w:t xml:space="preserve">immediately </w:t>
      </w:r>
      <w:r w:rsidRPr="009D0C8E">
        <w:t>following the irrigation</w:t>
      </w:r>
      <w:r w:rsidR="00276EB2" w:rsidRPr="009D0C8E">
        <w:fldChar w:fldCharType="begin">
          <w:fldData xml:space="preserve">PEVuZE5vdGU+PENpdGU+PEF1dGhvcj5Lb2NoPC9BdXRob3I+PFllYXI+MjAwODwvWWVhcj48UmVj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==
</w:fldData>
        </w:fldChar>
      </w:r>
      <w:r w:rsidR="00276EB2" w:rsidRPr="009D0C8E">
        <w:instrText xml:space="preserve"> ADDIN EN.CITE </w:instrText>
      </w:r>
      <w:r w:rsidR="00276EB2" w:rsidRPr="009D0C8E">
        <w:fldChar w:fldCharType="begin">
          <w:fldData xml:space="preserve">PEVuZE5vdGU+PENpdGU+PEF1dGhvcj5Lb2NoPC9BdXRob3I+PFllYXI+MjAwODwvWWVhcj48UmVj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==
</w:fldData>
        </w:fldChar>
      </w:r>
      <w:r w:rsidR="00276EB2" w:rsidRPr="009D0C8E">
        <w:instrText xml:space="preserve"> ADDIN EN.CITE.DATA </w:instrText>
      </w:r>
      <w:r w:rsidR="00276EB2" w:rsidRPr="009D0C8E">
        <w:fldChar w:fldCharType="end"/>
      </w:r>
      <w:r w:rsidR="00276EB2" w:rsidRPr="009D0C8E">
        <w:fldChar w:fldCharType="separate"/>
      </w:r>
      <w:r w:rsidR="00276EB2" w:rsidRPr="009D0C8E">
        <w:rPr>
          <w:noProof/>
          <w:vertAlign w:val="superscript"/>
        </w:rPr>
        <w:t>[</w:t>
      </w:r>
      <w:hyperlink w:anchor="_ENREF_95" w:tooltip="Koch, 2008 #508" w:history="1">
        <w:r w:rsidR="00276EB2" w:rsidRPr="009D0C8E">
          <w:rPr>
            <w:noProof/>
            <w:vertAlign w:val="superscript"/>
          </w:rPr>
          <w:t>95</w:t>
        </w:r>
      </w:hyperlink>
      <w:r w:rsidR="00276EB2" w:rsidRPr="009D0C8E">
        <w:rPr>
          <w:noProof/>
          <w:vertAlign w:val="superscript"/>
        </w:rPr>
        <w:t>]</w:t>
      </w:r>
      <w:r w:rsidR="00276EB2" w:rsidRPr="009D0C8E">
        <w:fldChar w:fldCharType="end"/>
      </w:r>
      <w:r w:rsidRPr="009D0C8E">
        <w:t>.</w:t>
      </w:r>
    </w:p>
    <w:p w14:paraId="70BA8132" w14:textId="77777777" w:rsidR="00D90CDB" w:rsidRPr="009D0C8E" w:rsidRDefault="00D90CDB" w:rsidP="009D0C8E">
      <w:pPr>
        <w:ind w:firstLineChars="0" w:firstLine="0"/>
      </w:pPr>
    </w:p>
    <w:p w14:paraId="3DFB5227" w14:textId="4DF6B759" w:rsidR="00D90CDB" w:rsidRPr="009D0C8E" w:rsidRDefault="001003CC" w:rsidP="009D0C8E">
      <w:pPr>
        <w:pStyle w:val="Heading1"/>
        <w:ind w:firstLineChars="0"/>
        <w:rPr>
          <w:lang w:eastAsia="zh-CN"/>
        </w:rPr>
      </w:pPr>
      <w:r w:rsidRPr="009D0C8E">
        <w:rPr>
          <w:rFonts w:hint="eastAsia"/>
          <w:lang w:eastAsia="zh-CN"/>
        </w:rPr>
        <w:lastRenderedPageBreak/>
        <w:t>CONCLUSION</w:t>
      </w:r>
    </w:p>
    <w:p w14:paraId="64F4F96D" w14:textId="6F9F8059" w:rsidR="00D90CDB" w:rsidRPr="009D0C8E" w:rsidRDefault="00D90CDB" w:rsidP="009D0C8E">
      <w:pPr>
        <w:ind w:firstLineChars="0" w:firstLine="0"/>
      </w:pPr>
      <w:r w:rsidRPr="009D0C8E">
        <w:t xml:space="preserve">Fecal incontinence </w:t>
      </w:r>
      <w:r w:rsidR="00205EC8" w:rsidRPr="009D0C8E">
        <w:t xml:space="preserve">is the final common pathway symptom of a variety of conditions, but </w:t>
      </w:r>
      <w:r w:rsidR="00A43CB0" w:rsidRPr="009D0C8E">
        <w:t>disproportionally</w:t>
      </w:r>
      <w:r w:rsidRPr="009D0C8E">
        <w:t xml:space="preserve"> affects woman</w:t>
      </w:r>
      <w:r w:rsidR="00205EC8" w:rsidRPr="009D0C8E">
        <w:t xml:space="preserve"> as a result of gravity and parity</w:t>
      </w:r>
      <w:r w:rsidRPr="009D0C8E">
        <w:t xml:space="preserve">. The recognition, workup and treatment remain a huge challenge as the functional aspects do not strictly correlate with the </w:t>
      </w:r>
      <w:r w:rsidR="00A43CB0" w:rsidRPr="009D0C8E">
        <w:t>morphological</w:t>
      </w:r>
      <w:r w:rsidRPr="009D0C8E">
        <w:t xml:space="preserve"> findings</w:t>
      </w:r>
      <w:r w:rsidR="001003CC"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1003CC" w:rsidRPr="009D0C8E">
        <w:instrText xml:space="preserve"> ADDIN EN.CITE </w:instrText>
      </w:r>
      <w:r w:rsidR="001003CC"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1003CC" w:rsidRPr="009D0C8E">
        <w:instrText xml:space="preserve"> ADDIN EN.CITE.DATA </w:instrText>
      </w:r>
      <w:r w:rsidR="001003CC" w:rsidRPr="009D0C8E">
        <w:fldChar w:fldCharType="end"/>
      </w:r>
      <w:r w:rsidR="001003CC" w:rsidRPr="009D0C8E">
        <w:fldChar w:fldCharType="separate"/>
      </w:r>
      <w:r w:rsidR="001003CC" w:rsidRPr="009D0C8E">
        <w:rPr>
          <w:noProof/>
          <w:vertAlign w:val="superscript"/>
        </w:rPr>
        <w:t>[</w:t>
      </w:r>
      <w:hyperlink w:anchor="_ENREF_9" w:tooltip="Kaiser, 2014 #364" w:history="1">
        <w:r w:rsidR="001003CC" w:rsidRPr="009D0C8E">
          <w:rPr>
            <w:noProof/>
            <w:vertAlign w:val="superscript"/>
          </w:rPr>
          <w:t>9</w:t>
        </w:r>
      </w:hyperlink>
      <w:r w:rsidR="001003CC" w:rsidRPr="009D0C8E">
        <w:rPr>
          <w:noProof/>
          <w:vertAlign w:val="superscript"/>
        </w:rPr>
        <w:t>]</w:t>
      </w:r>
      <w:r w:rsidR="001003CC" w:rsidRPr="009D0C8E">
        <w:fldChar w:fldCharType="end"/>
      </w:r>
      <w:r w:rsidRPr="009D0C8E">
        <w:t>. Hence, there is not a single technique that would guarantee perfect outcomes without any morbidities</w:t>
      </w:r>
      <w:r w:rsidR="00EF7BD0" w:rsidRPr="009D0C8E">
        <w:t xml:space="preserve"> (Table 6)</w:t>
      </w:r>
      <w:r w:rsidR="00351DE5" w:rsidRPr="009D0C8E">
        <w:t xml:space="preserve">. One must </w:t>
      </w:r>
      <w:r w:rsidR="00B83DE1" w:rsidRPr="009D0C8E">
        <w:t>assume</w:t>
      </w:r>
      <w:r w:rsidR="00351DE5" w:rsidRPr="009D0C8E">
        <w:t xml:space="preserve"> that successful treatment almost always needs to combine a number of different approaches</w:t>
      </w:r>
      <w:r w:rsidR="001003CC" w:rsidRPr="009D0C8E">
        <w:fldChar w:fldCharType="begin"/>
      </w:r>
      <w:r w:rsidR="001003CC" w:rsidRPr="009D0C8E">
        <w:instrText xml:space="preserve"> ADDIN EN.CITE &lt;EndNote&gt;&lt;Cite&gt;&lt;Author&gt;Brown&lt;/Author&gt;&lt;Year&gt;2013&lt;/Year&gt;&lt;RecNum&gt;358&lt;/RecNum&gt;&lt;DisplayText&gt;&lt;style face="superscript"&gt;[56]&lt;/style&gt;&lt;/DisplayText&gt;&lt;record&gt;&lt;rec-number&gt;358&lt;/rec-number&gt;&lt;foreign-keys&gt;&lt;key app="EN" db-id="w9eep2t0psdrwse0sxov5a9vvazprzrxarr0"&gt;358&lt;/key&gt;&lt;/foreign-keys&gt;&lt;ref-type name="Journal Article"&gt;17&lt;/ref-type&gt;&lt;contributors&gt;&lt;authors&gt;&lt;author&gt;Brown, S. R.&lt;/author&gt;&lt;author&gt;Wadhawan, H.&lt;/author&gt;&lt;author&gt;Nelson, R. L.&lt;/author&gt;&lt;/authors&gt;&lt;/contributors&gt;&lt;auth-address&gt;Surgery, Sheffield Teaching Hospitals, Sheffield S7, UK. stevebrown@doctors.org.uk.&lt;/auth-address&gt;&lt;titles&gt;&lt;title&gt;Surgery for faecal incontinence in adults&lt;/title&gt;&lt;secondary-title&gt;Cochrane Database of Systematic Reviews&lt;/secondary-title&gt;&lt;/titles&gt;&lt;periodical&gt;&lt;full-title&gt;Cochrane Database of Systematic Reviews&lt;/full-title&gt;&lt;abbr-1&gt;Cochrane DB Syst Rev&lt;/abbr-1&gt;&lt;/periodical&gt;&lt;pages&gt;CD001757&lt;/pages&gt;&lt;volume&gt;7&lt;/volume&gt;&lt;edition&gt;2013/07/04&lt;/edition&gt;&lt;keywords&gt;&lt;keyword&gt;Adult&lt;/keyword&gt;&lt;keyword&gt;Anal Canal/surgery&lt;/keyword&gt;&lt;keyword&gt;Artificial Organs&lt;/keyword&gt;&lt;keyword&gt;Electric Stimulation Therapy/methods&lt;/keyword&gt;&lt;keyword&gt;Fecal Incontinence/*surgery/therapy&lt;/keyword&gt;&lt;keyword&gt;Humans&lt;/keyword&gt;&lt;keyword&gt;Pelvic Floor/surgery&lt;/keyword&gt;&lt;keyword&gt;Randomized Controlled Trials as Topic&lt;/keyword&gt;&lt;/keywords&gt;&lt;dates&gt;&lt;year&gt;2013&lt;/year&gt;&lt;/dates&gt;&lt;isbn&gt;1469-493X (Electronic)&amp;#xD;1361-6137 (Linking)&lt;/isbn&gt;&lt;accession-num&gt;23821339&lt;/accession-num&gt;&lt;urls&gt;&lt;related-urls&gt;&lt;url&gt;http://www.ncbi.nlm.nih.gov/pubmed/23821339&lt;/url&gt;&lt;/related-urls&gt;&lt;/urls&gt;&lt;electronic-resource-num&gt;10.1002/14651858.CD001757.pub4&lt;/electronic-resource-num&gt;&lt;language&gt;eng&lt;/language&gt;&lt;/record&gt;&lt;/Cite&gt;&lt;/EndNote&gt;</w:instrText>
      </w:r>
      <w:r w:rsidR="001003CC" w:rsidRPr="009D0C8E">
        <w:fldChar w:fldCharType="separate"/>
      </w:r>
      <w:r w:rsidR="001003CC" w:rsidRPr="009D0C8E">
        <w:rPr>
          <w:noProof/>
          <w:vertAlign w:val="superscript"/>
        </w:rPr>
        <w:t>[</w:t>
      </w:r>
      <w:hyperlink w:anchor="_ENREF_56" w:tooltip="Brown, 2013 #358" w:history="1">
        <w:r w:rsidR="001003CC" w:rsidRPr="009D0C8E">
          <w:rPr>
            <w:noProof/>
            <w:vertAlign w:val="superscript"/>
          </w:rPr>
          <w:t>56</w:t>
        </w:r>
      </w:hyperlink>
      <w:r w:rsidR="001003CC" w:rsidRPr="009D0C8E">
        <w:rPr>
          <w:noProof/>
          <w:vertAlign w:val="superscript"/>
        </w:rPr>
        <w:t>]</w:t>
      </w:r>
      <w:r w:rsidR="001003CC" w:rsidRPr="009D0C8E">
        <w:fldChar w:fldCharType="end"/>
      </w:r>
      <w:r w:rsidRPr="009D0C8E">
        <w:t xml:space="preserve">. Development of a treatment algorithms </w:t>
      </w:r>
      <w:r w:rsidR="00EF7BD0" w:rsidRPr="009D0C8E">
        <w:t>(</w:t>
      </w:r>
      <w:r w:rsidR="00EF7BD0" w:rsidRPr="009D0C8E">
        <w:rPr>
          <w:i/>
        </w:rPr>
        <w:t>e</w:t>
      </w:r>
      <w:r w:rsidR="001003CC" w:rsidRPr="009D0C8E">
        <w:rPr>
          <w:rFonts w:hint="eastAsia"/>
          <w:i/>
          <w:lang w:eastAsia="zh-CN"/>
        </w:rPr>
        <w:t>.</w:t>
      </w:r>
      <w:r w:rsidR="00EF7BD0" w:rsidRPr="009D0C8E">
        <w:rPr>
          <w:i/>
        </w:rPr>
        <w:t>g</w:t>
      </w:r>
      <w:r w:rsidR="001003CC" w:rsidRPr="009D0C8E">
        <w:rPr>
          <w:rFonts w:hint="eastAsia"/>
          <w:i/>
          <w:lang w:eastAsia="zh-CN"/>
        </w:rPr>
        <w:t>.</w:t>
      </w:r>
      <w:r w:rsidR="00EF7BD0" w:rsidRPr="009D0C8E">
        <w:t xml:space="preserve">, as outlined in the ASCRS position paper) </w:t>
      </w:r>
      <w:r w:rsidRPr="009D0C8E">
        <w:t>have to be based on the severity of the incontinence, anatomical and functional findings</w:t>
      </w:r>
      <w:r w:rsidR="001003CC" w:rsidRPr="009D0C8E">
        <w:fldChar w:fldCharType="begin">
          <w:fldData xml:space="preserve">PEVuZE5vdGU+PENpdGU+PEF1dGhvcj5LYWlzZXI8L0F1dGhvcj48WWVhcj4yMDE0PC9ZZWFyPjxS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2MjEtMzI8L3BhZ2VzPjx2b2x1bWU+MzY0PC92b2x1bWU+PG51bWJlcj45NDM0PC9udW1i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</w:fldData>
        </w:fldChar>
      </w:r>
      <w:r w:rsidR="001003CC" w:rsidRPr="009D0C8E">
        <w:instrText xml:space="preserve"> ADDIN EN.CITE </w:instrText>
      </w:r>
      <w:r w:rsidR="001003CC" w:rsidRPr="009D0C8E">
        <w:fldChar w:fldCharType="begin">
          <w:fldData xml:space="preserve">PEVuZE5vdGU+PENpdGU+PEF1dGhvcj5LYWlzZXI8L0F1dGhvcj48WWVhcj4yMDE0PC9ZZWFyPjxS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2MjEtMzI8L3BhZ2VzPjx2b2x1bWU+MzY0PC92b2x1bWU+PG51bWJlcj45NDM0PC9udW1i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</w:fldData>
        </w:fldChar>
      </w:r>
      <w:r w:rsidR="001003CC" w:rsidRPr="009D0C8E">
        <w:instrText xml:space="preserve"> ADDIN EN.CITE.DATA </w:instrText>
      </w:r>
      <w:r w:rsidR="001003CC" w:rsidRPr="009D0C8E">
        <w:fldChar w:fldCharType="end"/>
      </w:r>
      <w:r w:rsidR="001003CC" w:rsidRPr="009D0C8E">
        <w:fldChar w:fldCharType="separate"/>
      </w:r>
      <w:r w:rsidR="001003CC" w:rsidRPr="009D0C8E">
        <w:rPr>
          <w:noProof/>
          <w:vertAlign w:val="superscript"/>
        </w:rPr>
        <w:t>[</w:t>
      </w:r>
      <w:hyperlink w:anchor="_ENREF_9" w:tooltip="Kaiser, 2014 #364" w:history="1">
        <w:r w:rsidR="001003CC" w:rsidRPr="009D0C8E">
          <w:rPr>
            <w:noProof/>
            <w:vertAlign w:val="superscript"/>
          </w:rPr>
          <w:t>9</w:t>
        </w:r>
      </w:hyperlink>
      <w:r w:rsidR="001003CC" w:rsidRPr="009D0C8E">
        <w:rPr>
          <w:noProof/>
          <w:vertAlign w:val="superscript"/>
        </w:rPr>
        <w:t>,</w:t>
      </w:r>
      <w:hyperlink w:anchor="_ENREF_58" w:tooltip="Madoff, 2004 #125" w:history="1">
        <w:r w:rsidR="001003CC" w:rsidRPr="009D0C8E">
          <w:rPr>
            <w:noProof/>
            <w:vertAlign w:val="superscript"/>
          </w:rPr>
          <w:t>58</w:t>
        </w:r>
      </w:hyperlink>
      <w:r w:rsidR="001003CC" w:rsidRPr="009D0C8E">
        <w:rPr>
          <w:noProof/>
          <w:vertAlign w:val="superscript"/>
        </w:rPr>
        <w:t>]</w:t>
      </w:r>
      <w:r w:rsidR="001003CC" w:rsidRPr="009D0C8E">
        <w:fldChar w:fldCharType="end"/>
      </w:r>
      <w:r w:rsidRPr="009D0C8E">
        <w:t xml:space="preserve">. </w:t>
      </w:r>
      <w:r w:rsidR="00542D3D" w:rsidRPr="009D0C8E">
        <w:t xml:space="preserve">Unquestionable, there is space for expanding our knowledge on all aspects of the </w:t>
      </w:r>
      <w:r w:rsidR="00A43CB0" w:rsidRPr="009D0C8E">
        <w:t>control</w:t>
      </w:r>
      <w:r w:rsidR="00542D3D" w:rsidRPr="009D0C8E">
        <w:t xml:space="preserve"> organ</w:t>
      </w:r>
      <w:r w:rsidR="001003CC"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1003CC" w:rsidRPr="009D0C8E">
        <w:instrText xml:space="preserve"> ADDIN EN.CITE </w:instrText>
      </w:r>
      <w:r w:rsidR="001003CC" w:rsidRPr="009D0C8E">
        <w:fldChar w:fldCharType="begin">
          <w:fldData xml:space="preserve">PEVuZE5vdGU+PENpdGU+PEF1dGhvcj5LYWlzZXI8L0F1dGhvcj48WWVhcj4yMDE0PC9ZZWFyPjxS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</w:fldData>
        </w:fldChar>
      </w:r>
      <w:r w:rsidR="001003CC" w:rsidRPr="009D0C8E">
        <w:instrText xml:space="preserve"> ADDIN EN.CITE.DATA </w:instrText>
      </w:r>
      <w:r w:rsidR="001003CC" w:rsidRPr="009D0C8E">
        <w:fldChar w:fldCharType="end"/>
      </w:r>
      <w:r w:rsidR="001003CC" w:rsidRPr="009D0C8E">
        <w:fldChar w:fldCharType="separate"/>
      </w:r>
      <w:r w:rsidR="001003CC" w:rsidRPr="009D0C8E">
        <w:rPr>
          <w:noProof/>
          <w:vertAlign w:val="superscript"/>
        </w:rPr>
        <w:t>[</w:t>
      </w:r>
      <w:hyperlink w:anchor="_ENREF_9" w:tooltip="Kaiser, 2014 #364" w:history="1">
        <w:r w:rsidR="001003CC" w:rsidRPr="009D0C8E">
          <w:rPr>
            <w:noProof/>
            <w:vertAlign w:val="superscript"/>
          </w:rPr>
          <w:t>9</w:t>
        </w:r>
      </w:hyperlink>
      <w:r w:rsidR="001003CC" w:rsidRPr="009D0C8E">
        <w:rPr>
          <w:noProof/>
          <w:vertAlign w:val="superscript"/>
        </w:rPr>
        <w:t>]</w:t>
      </w:r>
      <w:r w:rsidR="001003CC" w:rsidRPr="009D0C8E">
        <w:fldChar w:fldCharType="end"/>
      </w:r>
      <w:r w:rsidR="00542D3D" w:rsidRPr="009D0C8E">
        <w:t xml:space="preserve">. </w:t>
      </w:r>
      <w:r w:rsidR="00952688" w:rsidRPr="009D0C8E">
        <w:t>It would be highly desirable to plan and carry out good randomized multi-center trials to study work-up parameters and combination treatments in a standardized and scientific fashion.</w:t>
      </w:r>
    </w:p>
    <w:p w14:paraId="7BD8901C" w14:textId="5188E31A" w:rsidR="00F46F01" w:rsidRPr="009D0C8E" w:rsidRDefault="00F46F01" w:rsidP="009D0C8E">
      <w:pPr>
        <w:ind w:firstLineChars="0" w:firstLine="0"/>
      </w:pPr>
    </w:p>
    <w:p w14:paraId="115F09C1" w14:textId="4DE0BD2A" w:rsidR="00F46F01" w:rsidRPr="009D0C8E" w:rsidRDefault="00F46F01" w:rsidP="009D0C8E">
      <w:pPr>
        <w:pStyle w:val="Heading1"/>
        <w:ind w:firstLineChars="0"/>
      </w:pPr>
      <w:r w:rsidRPr="009D0C8E">
        <w:t>Key Points</w:t>
      </w:r>
    </w:p>
    <w:p w14:paraId="0B7D304B" w14:textId="4F046717" w:rsidR="00F46F01" w:rsidRPr="009D0C8E" w:rsidRDefault="009522B7" w:rsidP="0031287F">
      <w:pPr>
        <w:ind w:firstLineChars="0" w:firstLine="0"/>
        <w:rPr>
          <w:lang w:eastAsia="zh-CN"/>
        </w:rPr>
      </w:pPr>
      <w:r>
        <w:rPr>
          <w:rFonts w:hint="eastAsia"/>
          <w:lang w:eastAsia="zh-CN"/>
        </w:rPr>
        <w:t xml:space="preserve">(1) </w:t>
      </w:r>
      <w:r w:rsidR="005861F9" w:rsidRPr="009D0C8E">
        <w:t>C</w:t>
      </w:r>
      <w:r w:rsidR="00F46F01" w:rsidRPr="009D0C8E">
        <w:t xml:space="preserve">ontinence </w:t>
      </w:r>
      <w:r w:rsidR="004A2F25" w:rsidRPr="009D0C8E">
        <w:t xml:space="preserve">requires </w:t>
      </w:r>
      <w:r w:rsidR="00F46F01" w:rsidRPr="009D0C8E">
        <w:t xml:space="preserve">a balanced interaction between the anal sphincter complex, </w:t>
      </w:r>
      <w:r w:rsidR="007B7560" w:rsidRPr="009D0C8E">
        <w:t xml:space="preserve">the </w:t>
      </w:r>
      <w:r w:rsidR="00F46F01" w:rsidRPr="009D0C8E">
        <w:t>stool consistency, the rectal reservoir funct</w:t>
      </w:r>
      <w:r>
        <w:t>ion, and neurological function</w:t>
      </w:r>
      <w:r>
        <w:rPr>
          <w:rFonts w:hint="eastAsia"/>
          <w:lang w:eastAsia="zh-CN"/>
        </w:rPr>
        <w:t>; (2)</w:t>
      </w:r>
      <w:r w:rsidR="0031287F">
        <w:rPr>
          <w:rFonts w:hint="eastAsia"/>
          <w:lang w:eastAsia="zh-CN"/>
        </w:rPr>
        <w:t xml:space="preserve"> </w:t>
      </w:r>
      <w:r w:rsidR="00F46F01" w:rsidRPr="009D0C8E">
        <w:t xml:space="preserve">Fecal incontinence </w:t>
      </w:r>
      <w:r w:rsidR="005861F9" w:rsidRPr="009D0C8E">
        <w:t xml:space="preserve">is frequently under-reported, but the estimated </w:t>
      </w:r>
      <w:r w:rsidR="00F46F01" w:rsidRPr="009D0C8E">
        <w:t xml:space="preserve">prevalence </w:t>
      </w:r>
      <w:r w:rsidR="005861F9" w:rsidRPr="009D0C8E">
        <w:t xml:space="preserve">ranges from </w:t>
      </w:r>
      <w:r w:rsidR="00F46F01" w:rsidRPr="009D0C8E">
        <w:t>0.4</w:t>
      </w:r>
      <w:r w:rsidR="0031287F" w:rsidRPr="009D0C8E">
        <w:t>%</w:t>
      </w:r>
      <w:r w:rsidR="000B0822">
        <w:rPr>
          <w:rFonts w:hint="eastAsia"/>
          <w:lang w:eastAsia="zh-CN"/>
        </w:rPr>
        <w:t>-</w:t>
      </w:r>
      <w:r>
        <w:t>18%</w:t>
      </w:r>
      <w:r>
        <w:rPr>
          <w:rFonts w:hint="eastAsia"/>
          <w:lang w:eastAsia="zh-CN"/>
        </w:rPr>
        <w:t>; (3)</w:t>
      </w:r>
      <w:r w:rsidR="0031287F">
        <w:rPr>
          <w:rFonts w:hint="eastAsia"/>
          <w:lang w:eastAsia="zh-CN"/>
        </w:rPr>
        <w:t xml:space="preserve"> </w:t>
      </w:r>
      <w:r w:rsidR="00F46F01" w:rsidRPr="009D0C8E">
        <w:t>Management of patients with fecal incontinence starts with a det</w:t>
      </w:r>
      <w:r>
        <w:t>ailed history and physical exam</w:t>
      </w:r>
      <w:r>
        <w:rPr>
          <w:rFonts w:hint="eastAsia"/>
          <w:lang w:eastAsia="zh-CN"/>
        </w:rPr>
        <w:t>; (4)</w:t>
      </w:r>
      <w:r w:rsidR="0031287F">
        <w:rPr>
          <w:rFonts w:hint="eastAsia"/>
          <w:lang w:eastAsia="zh-CN"/>
        </w:rPr>
        <w:t xml:space="preserve"> </w:t>
      </w:r>
      <w:r w:rsidR="00F46F01" w:rsidRPr="009D0C8E">
        <w:t xml:space="preserve">Symptom severity should be quantified using one of </w:t>
      </w:r>
      <w:r w:rsidR="00731689" w:rsidRPr="009D0C8E">
        <w:t>several</w:t>
      </w:r>
      <w:r w:rsidR="00F46F01" w:rsidRPr="009D0C8E">
        <w:t xml:space="preserve"> validated scoring systems</w:t>
      </w:r>
      <w:r w:rsidR="00731689" w:rsidRPr="009D0C8E">
        <w:t>, all of which are based</w:t>
      </w:r>
      <w:r w:rsidR="0051220B" w:rsidRPr="009D0C8E">
        <w:t xml:space="preserve"> </w:t>
      </w:r>
      <w:r w:rsidR="00731689" w:rsidRPr="009D0C8E">
        <w:t>on subjective reporting and lack incorporation or correlation with objective test data</w:t>
      </w:r>
      <w:r>
        <w:rPr>
          <w:rFonts w:hint="eastAsia"/>
          <w:lang w:eastAsia="zh-CN"/>
        </w:rPr>
        <w:t>; (5)</w:t>
      </w:r>
      <w:r w:rsidR="0031287F">
        <w:rPr>
          <w:rFonts w:hint="eastAsia"/>
          <w:lang w:eastAsia="zh-CN"/>
        </w:rPr>
        <w:t xml:space="preserve"> </w:t>
      </w:r>
      <w:r w:rsidR="00F46F01" w:rsidRPr="009D0C8E">
        <w:t xml:space="preserve">Objective evaluation tools include anorectal ultrasound, anal manometry with anorectal sensation and volume tolerance, compliance and strength/reservoir function testing, and nerve studies. </w:t>
      </w:r>
      <w:r w:rsidR="00E76C75" w:rsidRPr="009D0C8E">
        <w:t>Further i</w:t>
      </w:r>
      <w:r w:rsidR="006A46C2" w:rsidRPr="009D0C8E">
        <w:t>maging (</w:t>
      </w:r>
      <w:r w:rsidR="006A46C2" w:rsidRPr="0031287F">
        <w:rPr>
          <w:i/>
        </w:rPr>
        <w:t>e</w:t>
      </w:r>
      <w:r w:rsidR="0031287F" w:rsidRPr="0031287F">
        <w:rPr>
          <w:rFonts w:hint="eastAsia"/>
          <w:i/>
          <w:lang w:eastAsia="zh-CN"/>
        </w:rPr>
        <w:t>.</w:t>
      </w:r>
      <w:r w:rsidR="006A46C2" w:rsidRPr="0031287F">
        <w:rPr>
          <w:i/>
        </w:rPr>
        <w:t>g</w:t>
      </w:r>
      <w:r w:rsidR="0031287F" w:rsidRPr="0031287F">
        <w:rPr>
          <w:rFonts w:hint="eastAsia"/>
          <w:i/>
          <w:lang w:eastAsia="zh-CN"/>
        </w:rPr>
        <w:t>.</w:t>
      </w:r>
      <w:r w:rsidR="006A46C2" w:rsidRPr="009D0C8E">
        <w:t xml:space="preserve">, </w:t>
      </w:r>
      <w:r w:rsidR="00F46F01" w:rsidRPr="009D0C8E">
        <w:t>dynamic pelvic MRI, defecating, proctogram</w:t>
      </w:r>
      <w:r w:rsidR="006A46C2" w:rsidRPr="009D0C8E">
        <w:t>)</w:t>
      </w:r>
      <w:r w:rsidR="00F46F01" w:rsidRPr="009D0C8E">
        <w:t xml:space="preserve">, </w:t>
      </w:r>
      <w:r w:rsidR="001D49B0" w:rsidRPr="009D0C8E">
        <w:t xml:space="preserve">urodynamics, </w:t>
      </w:r>
      <w:r w:rsidR="00F46F01" w:rsidRPr="009D0C8E">
        <w:t xml:space="preserve">or referral </w:t>
      </w:r>
      <w:r w:rsidR="006A46C2" w:rsidRPr="009D0C8E">
        <w:t xml:space="preserve">to associated </w:t>
      </w:r>
      <w:r w:rsidR="00F46F01" w:rsidRPr="009D0C8E">
        <w:t>specialties</w:t>
      </w:r>
      <w:r w:rsidR="006A46C2" w:rsidRPr="009D0C8E">
        <w:t xml:space="preserve"> (urology, gynecology)</w:t>
      </w:r>
      <w:r w:rsidR="00E76C75" w:rsidRPr="009D0C8E">
        <w:t xml:space="preserve"> are indicated on an individualized basi</w:t>
      </w:r>
      <w:r>
        <w:t>s</w:t>
      </w:r>
      <w:r>
        <w:rPr>
          <w:rFonts w:hint="eastAsia"/>
          <w:lang w:eastAsia="zh-CN"/>
        </w:rPr>
        <w:t>; (6)</w:t>
      </w:r>
      <w:r w:rsidR="0031287F">
        <w:rPr>
          <w:rFonts w:hint="eastAsia"/>
          <w:lang w:eastAsia="zh-CN"/>
        </w:rPr>
        <w:t xml:space="preserve"> </w:t>
      </w:r>
      <w:r w:rsidR="00994638" w:rsidRPr="009D0C8E">
        <w:t xml:space="preserve">Non-operative management aims at optimizing stool consistency, dietary and bowel habits, as well as muscle function in conjunction with supportive medications and care measures, as well as scheduled enemas to reduce stool </w:t>
      </w:r>
      <w:r w:rsidR="00994638" w:rsidRPr="009D0C8E">
        <w:lastRenderedPageBreak/>
        <w:t>load; physical therapy with pelvic floor muscle and biofeedback training are typically encouraged</w:t>
      </w:r>
      <w:r>
        <w:rPr>
          <w:rFonts w:hint="eastAsia"/>
          <w:lang w:eastAsia="zh-CN"/>
        </w:rPr>
        <w:t>; and (7)</w:t>
      </w:r>
      <w:r w:rsidR="0031287F">
        <w:rPr>
          <w:rFonts w:hint="eastAsia"/>
          <w:lang w:eastAsia="zh-CN"/>
        </w:rPr>
        <w:t xml:space="preserve"> </w:t>
      </w:r>
      <w:r w:rsidR="00F46F01" w:rsidRPr="009D0C8E">
        <w:t xml:space="preserve">Operative strategies are explored in patients with </w:t>
      </w:r>
      <w:r w:rsidR="00994638" w:rsidRPr="009D0C8E">
        <w:t xml:space="preserve">obvious structural deformities or </w:t>
      </w:r>
      <w:r w:rsidR="00F46F01" w:rsidRPr="009D0C8E">
        <w:t>significant fecal incontinence that is refractory to conservative management.</w:t>
      </w:r>
      <w:r w:rsidR="004A2F25" w:rsidRPr="009D0C8E">
        <w:t xml:space="preserve"> </w:t>
      </w:r>
      <w:r w:rsidR="001D49B0" w:rsidRPr="009D0C8E">
        <w:t xml:space="preserve">Among various available </w:t>
      </w:r>
      <w:r w:rsidR="00F46F01" w:rsidRPr="009D0C8E">
        <w:t xml:space="preserve">options, </w:t>
      </w:r>
      <w:r w:rsidR="001D49B0" w:rsidRPr="009D0C8E">
        <w:t>the most common ones are sphincter repair, sacral nerve stimulation, sphincter im</w:t>
      </w:r>
      <w:r w:rsidR="0031287F">
        <w:t>plants, or creation of a stoma.</w:t>
      </w:r>
    </w:p>
    <w:p w14:paraId="7B59ABE5" w14:textId="35AEF803" w:rsidR="00460D90" w:rsidRPr="0031287F" w:rsidRDefault="009D28DB" w:rsidP="009D0C8E">
      <w:pPr>
        <w:ind w:firstLineChars="0" w:firstLine="0"/>
      </w:pPr>
      <w:r w:rsidRPr="009D0C8E">
        <w:br w:type="page"/>
      </w:r>
      <w:r w:rsidR="00460D90" w:rsidRPr="0031287F">
        <w:rPr>
          <w:rStyle w:val="Heading1Char"/>
        </w:rPr>
        <w:lastRenderedPageBreak/>
        <w:t>References</w:t>
      </w:r>
    </w:p>
    <w:p w14:paraId="54F90622" w14:textId="77777777" w:rsidR="003E23B1" w:rsidRPr="009D0C8E" w:rsidRDefault="003E23B1" w:rsidP="009D0C8E">
      <w:pPr>
        <w:ind w:firstLineChars="0" w:firstLine="0"/>
        <w:rPr>
          <w:lang w:eastAsia="zh-CN"/>
        </w:rPr>
      </w:pPr>
      <w:r w:rsidRPr="009D0C8E">
        <w:rPr>
          <w:lang w:eastAsia="zh-CN"/>
        </w:rPr>
        <w:t>1 </w:t>
      </w:r>
      <w:r w:rsidRPr="009D0C8E">
        <w:rPr>
          <w:b/>
          <w:bCs/>
          <w:lang w:eastAsia="zh-CN"/>
        </w:rPr>
        <w:t>Wald A</w:t>
      </w:r>
      <w:r w:rsidRPr="009D0C8E">
        <w:rPr>
          <w:lang w:eastAsia="zh-CN"/>
        </w:rPr>
        <w:t>. Clinical practice. Fecal incontinence in adults. </w:t>
      </w:r>
      <w:r w:rsidRPr="009D0C8E">
        <w:rPr>
          <w:i/>
          <w:iCs/>
          <w:lang w:eastAsia="zh-CN"/>
        </w:rPr>
        <w:t>N Engl J Med</w:t>
      </w:r>
      <w:r w:rsidRPr="009D0C8E">
        <w:rPr>
          <w:lang w:eastAsia="zh-CN"/>
        </w:rPr>
        <w:t> 2007; </w:t>
      </w:r>
      <w:r w:rsidRPr="009D0C8E">
        <w:rPr>
          <w:b/>
          <w:bCs/>
          <w:lang w:eastAsia="zh-CN"/>
        </w:rPr>
        <w:t>356</w:t>
      </w:r>
      <w:r w:rsidRPr="009D0C8E">
        <w:rPr>
          <w:lang w:eastAsia="zh-CN"/>
        </w:rPr>
        <w:t>: 1648-1655 [PMID: 17442907 DOI: 10.1056/NEJMcp067041]</w:t>
      </w:r>
    </w:p>
    <w:p w14:paraId="706D218A" w14:textId="77777777" w:rsidR="003E23B1" w:rsidRPr="009D0C8E" w:rsidRDefault="003E23B1" w:rsidP="009D0C8E">
      <w:pPr>
        <w:ind w:firstLineChars="0" w:firstLine="0"/>
        <w:rPr>
          <w:lang w:eastAsia="zh-CN"/>
        </w:rPr>
      </w:pPr>
      <w:r w:rsidRPr="009D0C8E">
        <w:rPr>
          <w:lang w:eastAsia="zh-CN"/>
        </w:rPr>
        <w:t>2 </w:t>
      </w:r>
      <w:r w:rsidRPr="009D0C8E">
        <w:rPr>
          <w:b/>
          <w:bCs/>
          <w:lang w:eastAsia="zh-CN"/>
        </w:rPr>
        <w:t>Rao SS</w:t>
      </w:r>
      <w:r w:rsidRPr="009D0C8E">
        <w:rPr>
          <w:lang w:eastAsia="zh-CN"/>
        </w:rPr>
        <w:t>. Diagnosis and management of fecal incontinence. American College of Gastroenterology Practice Parameters Committee. </w:t>
      </w:r>
      <w:r w:rsidRPr="009D0C8E">
        <w:rPr>
          <w:i/>
          <w:iCs/>
          <w:lang w:eastAsia="zh-CN"/>
        </w:rPr>
        <w:t>Am J Gastroenterol</w:t>
      </w:r>
      <w:r w:rsidRPr="009D0C8E">
        <w:rPr>
          <w:rFonts w:hint="eastAsia"/>
          <w:lang w:eastAsia="zh-CN"/>
        </w:rPr>
        <w:t xml:space="preserve"> </w:t>
      </w:r>
      <w:r w:rsidRPr="009D0C8E">
        <w:rPr>
          <w:lang w:eastAsia="zh-CN"/>
        </w:rPr>
        <w:t>2004; </w:t>
      </w:r>
      <w:r w:rsidRPr="009D0C8E">
        <w:rPr>
          <w:b/>
          <w:bCs/>
          <w:lang w:eastAsia="zh-CN"/>
        </w:rPr>
        <w:t>99</w:t>
      </w:r>
      <w:r w:rsidRPr="009D0C8E">
        <w:rPr>
          <w:lang w:eastAsia="zh-CN"/>
        </w:rPr>
        <w:t>: 1585-1604 [PMID: 15307881 DOI: 10.1111/j.1572-0241.2004.40105.x]</w:t>
      </w:r>
    </w:p>
    <w:p w14:paraId="25AC9E26" w14:textId="77777777" w:rsidR="003E23B1" w:rsidRPr="009D0C8E" w:rsidRDefault="003E23B1" w:rsidP="009D0C8E">
      <w:pPr>
        <w:ind w:firstLineChars="0" w:firstLine="0"/>
        <w:rPr>
          <w:lang w:eastAsia="zh-CN"/>
        </w:rPr>
      </w:pPr>
      <w:r w:rsidRPr="009D0C8E">
        <w:rPr>
          <w:lang w:eastAsia="zh-CN"/>
        </w:rPr>
        <w:t>3 </w:t>
      </w:r>
      <w:r w:rsidRPr="009D0C8E">
        <w:rPr>
          <w:b/>
          <w:bCs/>
          <w:lang w:eastAsia="zh-CN"/>
        </w:rPr>
        <w:t>Paquette IM</w:t>
      </w:r>
      <w:r w:rsidRPr="009D0C8E">
        <w:rPr>
          <w:lang w:eastAsia="zh-CN"/>
        </w:rPr>
        <w:t>, Varma MG, Kaiser AM, Steele SR, Rafferty JF. The American Society of Colon and Rectal Surgeons' Clinical Practice Guideline for the Treatment of Fecal Incontinence. </w:t>
      </w:r>
      <w:r w:rsidRPr="009D0C8E">
        <w:rPr>
          <w:i/>
          <w:iCs/>
          <w:lang w:eastAsia="zh-CN"/>
        </w:rPr>
        <w:t>Dis Colon Rectum</w:t>
      </w:r>
      <w:r w:rsidRPr="009D0C8E">
        <w:rPr>
          <w:lang w:eastAsia="zh-CN"/>
        </w:rPr>
        <w:t> 2015; </w:t>
      </w:r>
      <w:r w:rsidRPr="009D0C8E">
        <w:rPr>
          <w:b/>
          <w:bCs/>
          <w:lang w:eastAsia="zh-CN"/>
        </w:rPr>
        <w:t>58</w:t>
      </w:r>
      <w:r w:rsidRPr="009D0C8E">
        <w:rPr>
          <w:lang w:eastAsia="zh-CN"/>
        </w:rPr>
        <w:t>: 623-636 [PMID: 26200676 DOI: 10.1097/DCR.0000000000000397]</w:t>
      </w:r>
    </w:p>
    <w:p w14:paraId="6A3BEAC0" w14:textId="77777777" w:rsidR="003E23B1" w:rsidRPr="009D0C8E" w:rsidRDefault="003E23B1" w:rsidP="009D0C8E">
      <w:pPr>
        <w:ind w:firstLineChars="0" w:firstLine="0"/>
        <w:rPr>
          <w:lang w:eastAsia="zh-CN"/>
        </w:rPr>
      </w:pPr>
      <w:r w:rsidRPr="009D0C8E">
        <w:rPr>
          <w:lang w:eastAsia="zh-CN"/>
        </w:rPr>
        <w:t>4</w:t>
      </w:r>
      <w:r w:rsidRPr="009D0C8E">
        <w:rPr>
          <w:rFonts w:hint="eastAsia"/>
          <w:lang w:eastAsia="zh-CN"/>
        </w:rPr>
        <w:t xml:space="preserve"> </w:t>
      </w:r>
      <w:r w:rsidRPr="009D0C8E">
        <w:rPr>
          <w:b/>
          <w:lang w:eastAsia="zh-CN"/>
        </w:rPr>
        <w:t>Kaiser AM</w:t>
      </w:r>
      <w:r w:rsidRPr="009D0C8E">
        <w:rPr>
          <w:rFonts w:hint="eastAsia"/>
          <w:lang w:eastAsia="zh-CN"/>
        </w:rPr>
        <w:t xml:space="preserve">. </w:t>
      </w:r>
      <w:r w:rsidRPr="009D0C8E">
        <w:rPr>
          <w:lang w:eastAsia="zh-CN"/>
        </w:rPr>
        <w:t>McGraw-Hill Manual: Colorectal Surgery.</w:t>
      </w:r>
      <w:r w:rsidRPr="009D0C8E">
        <w:rPr>
          <w:rFonts w:hint="eastAsia"/>
          <w:lang w:eastAsia="zh-CN"/>
        </w:rPr>
        <w:t xml:space="preserve"> </w:t>
      </w:r>
      <w:r w:rsidRPr="009D0C8E">
        <w:rPr>
          <w:lang w:eastAsia="zh-CN"/>
        </w:rPr>
        <w:t>2009</w:t>
      </w:r>
      <w:r w:rsidRPr="009D0C8E">
        <w:rPr>
          <w:rFonts w:hint="eastAsia"/>
          <w:lang w:eastAsia="zh-CN"/>
        </w:rPr>
        <w:t xml:space="preserve"> </w:t>
      </w:r>
      <w:r w:rsidRPr="009D0C8E">
        <w:rPr>
          <w:lang w:eastAsia="zh-CN"/>
        </w:rPr>
        <w:t xml:space="preserve">Available </w:t>
      </w:r>
      <w:r w:rsidRPr="009D0C8E">
        <w:rPr>
          <w:rFonts w:hint="eastAsia"/>
          <w:lang w:eastAsia="zh-CN"/>
        </w:rPr>
        <w:t>from</w:t>
      </w:r>
      <w:r w:rsidRPr="009D0C8E">
        <w:rPr>
          <w:lang w:eastAsia="zh-CN"/>
        </w:rPr>
        <w:t xml:space="preserve">: </w:t>
      </w:r>
      <w:r w:rsidRPr="009D0C8E">
        <w:rPr>
          <w:rFonts w:hint="eastAsia"/>
          <w:lang w:eastAsia="zh-CN"/>
        </w:rPr>
        <w:t xml:space="preserve">URL: </w:t>
      </w:r>
      <w:hyperlink r:id="rId9" w:history="1">
        <w:r w:rsidRPr="009D0C8E">
          <w:rPr>
            <w:color w:val="0000FF"/>
            <w:u w:val="single"/>
            <w:lang w:eastAsia="zh-CN"/>
          </w:rPr>
          <w:t>http://accesssurgery.com/resourceToc.aspx?resourceID=211</w:t>
        </w:r>
      </w:hyperlink>
    </w:p>
    <w:p w14:paraId="17A9A484" w14:textId="77777777" w:rsidR="003E23B1" w:rsidRPr="009D0C8E" w:rsidRDefault="003E23B1" w:rsidP="009D0C8E">
      <w:pPr>
        <w:ind w:firstLineChars="0" w:firstLine="0"/>
        <w:rPr>
          <w:lang w:eastAsia="zh-CN"/>
        </w:rPr>
      </w:pPr>
      <w:r w:rsidRPr="009D0C8E">
        <w:rPr>
          <w:lang w:eastAsia="zh-CN"/>
        </w:rPr>
        <w:t>5 </w:t>
      </w:r>
      <w:r w:rsidRPr="009D0C8E">
        <w:rPr>
          <w:b/>
          <w:bCs/>
          <w:lang w:eastAsia="zh-CN"/>
        </w:rPr>
        <w:t>Xu X</w:t>
      </w:r>
      <w:r w:rsidRPr="009D0C8E">
        <w:rPr>
          <w:lang w:eastAsia="zh-CN"/>
        </w:rPr>
        <w:t>, Menees SB, Zochowski MK, Fenner DE. Economic cost of fecal incontinence. </w:t>
      </w:r>
      <w:r w:rsidRPr="009D0C8E">
        <w:rPr>
          <w:i/>
          <w:iCs/>
          <w:lang w:eastAsia="zh-CN"/>
        </w:rPr>
        <w:t>Dis Colon Rectum</w:t>
      </w:r>
      <w:r w:rsidRPr="009D0C8E">
        <w:rPr>
          <w:lang w:eastAsia="zh-CN"/>
        </w:rPr>
        <w:t> 2012; </w:t>
      </w:r>
      <w:r w:rsidRPr="009D0C8E">
        <w:rPr>
          <w:b/>
          <w:bCs/>
          <w:lang w:eastAsia="zh-CN"/>
        </w:rPr>
        <w:t>55</w:t>
      </w:r>
      <w:r w:rsidRPr="009D0C8E">
        <w:rPr>
          <w:lang w:eastAsia="zh-CN"/>
        </w:rPr>
        <w:t>: 586-598 [PMID: 22513438 DOI: 10.1097/DCR.0b013e31823dfd6d]</w:t>
      </w:r>
    </w:p>
    <w:p w14:paraId="62190A7B" w14:textId="77777777" w:rsidR="003E23B1" w:rsidRPr="009D0C8E" w:rsidRDefault="003E23B1" w:rsidP="009D0C8E">
      <w:pPr>
        <w:ind w:firstLineChars="0" w:firstLine="0"/>
        <w:rPr>
          <w:lang w:eastAsia="zh-CN"/>
        </w:rPr>
      </w:pPr>
      <w:r w:rsidRPr="009D0C8E">
        <w:rPr>
          <w:lang w:eastAsia="zh-CN"/>
        </w:rPr>
        <w:t>6 </w:t>
      </w:r>
      <w:r w:rsidRPr="009D0C8E">
        <w:rPr>
          <w:b/>
          <w:bCs/>
          <w:lang w:eastAsia="zh-CN"/>
        </w:rPr>
        <w:t>Kamm MA</w:t>
      </w:r>
      <w:r w:rsidRPr="009D0C8E">
        <w:rPr>
          <w:lang w:eastAsia="zh-CN"/>
        </w:rPr>
        <w:t>. Faecal incontinence. </w:t>
      </w:r>
      <w:r w:rsidRPr="009D0C8E">
        <w:rPr>
          <w:i/>
          <w:iCs/>
          <w:lang w:eastAsia="zh-CN"/>
        </w:rPr>
        <w:t>BMJ</w:t>
      </w:r>
      <w:r w:rsidRPr="009D0C8E">
        <w:rPr>
          <w:lang w:eastAsia="zh-CN"/>
        </w:rPr>
        <w:t> 1998; </w:t>
      </w:r>
      <w:r w:rsidRPr="009D0C8E">
        <w:rPr>
          <w:b/>
          <w:bCs/>
          <w:lang w:eastAsia="zh-CN"/>
        </w:rPr>
        <w:t>316</w:t>
      </w:r>
      <w:r w:rsidRPr="009D0C8E">
        <w:rPr>
          <w:lang w:eastAsia="zh-CN"/>
        </w:rPr>
        <w:t>: 528-532 [PMID: 9501717 DOI: 10.1136/bmj.316.7130.528]</w:t>
      </w:r>
    </w:p>
    <w:p w14:paraId="75B4092A" w14:textId="77777777" w:rsidR="003E23B1" w:rsidRPr="009D0C8E" w:rsidRDefault="003E23B1" w:rsidP="009D0C8E">
      <w:pPr>
        <w:ind w:firstLineChars="0" w:firstLine="0"/>
        <w:rPr>
          <w:lang w:eastAsia="zh-CN"/>
        </w:rPr>
      </w:pPr>
      <w:r w:rsidRPr="009D0C8E">
        <w:rPr>
          <w:lang w:eastAsia="zh-CN"/>
        </w:rPr>
        <w:t>7 </w:t>
      </w:r>
      <w:r w:rsidRPr="009D0C8E">
        <w:rPr>
          <w:b/>
          <w:bCs/>
          <w:lang w:eastAsia="zh-CN"/>
        </w:rPr>
        <w:t>Meyer I</w:t>
      </w:r>
      <w:r w:rsidRPr="009D0C8E">
        <w:rPr>
          <w:lang w:eastAsia="zh-CN"/>
        </w:rPr>
        <w:t>, Richter HE. Impact of fecal incontinence and its treatment on quality of life in women. </w:t>
      </w:r>
      <w:r w:rsidRPr="009D0C8E">
        <w:rPr>
          <w:i/>
          <w:iCs/>
          <w:lang w:eastAsia="zh-CN"/>
        </w:rPr>
        <w:t>Womens Health (Lond)</w:t>
      </w:r>
      <w:r w:rsidRPr="009D0C8E">
        <w:rPr>
          <w:lang w:eastAsia="zh-CN"/>
        </w:rPr>
        <w:t> 2015; </w:t>
      </w:r>
      <w:r w:rsidRPr="009D0C8E">
        <w:rPr>
          <w:b/>
          <w:bCs/>
          <w:lang w:eastAsia="zh-CN"/>
        </w:rPr>
        <w:t>11</w:t>
      </w:r>
      <w:r w:rsidRPr="009D0C8E">
        <w:rPr>
          <w:lang w:eastAsia="zh-CN"/>
        </w:rPr>
        <w:t>: 225-238 [PMID: 25776296 DOI: 10.2217/whe.14.66]</w:t>
      </w:r>
    </w:p>
    <w:p w14:paraId="16D09376" w14:textId="77777777" w:rsidR="003E23B1" w:rsidRPr="009D0C8E" w:rsidRDefault="003E23B1" w:rsidP="009D0C8E">
      <w:pPr>
        <w:ind w:firstLineChars="0" w:firstLine="0"/>
        <w:rPr>
          <w:lang w:eastAsia="zh-CN"/>
        </w:rPr>
      </w:pPr>
      <w:r w:rsidRPr="009D0C8E">
        <w:rPr>
          <w:lang w:eastAsia="zh-CN"/>
        </w:rPr>
        <w:t>8 </w:t>
      </w:r>
      <w:r w:rsidRPr="009D0C8E">
        <w:rPr>
          <w:b/>
          <w:bCs/>
          <w:lang w:eastAsia="zh-CN"/>
        </w:rPr>
        <w:t>Madoff RD</w:t>
      </w:r>
      <w:r w:rsidRPr="009D0C8E">
        <w:rPr>
          <w:lang w:eastAsia="zh-CN"/>
        </w:rPr>
        <w:t>. Surgical treatment options for fecal incontinence.</w:t>
      </w:r>
      <w:r w:rsidRPr="009D0C8E">
        <w:rPr>
          <w:rFonts w:hint="eastAsia"/>
          <w:lang w:eastAsia="zh-CN"/>
        </w:rPr>
        <w:t xml:space="preserve"> </w:t>
      </w:r>
      <w:r w:rsidRPr="009D0C8E">
        <w:rPr>
          <w:i/>
          <w:iCs/>
          <w:lang w:eastAsia="zh-CN"/>
        </w:rPr>
        <w:t>Gastroenterology</w:t>
      </w:r>
      <w:r w:rsidRPr="009D0C8E">
        <w:rPr>
          <w:rFonts w:hint="eastAsia"/>
          <w:lang w:eastAsia="zh-CN"/>
        </w:rPr>
        <w:t xml:space="preserve"> </w:t>
      </w:r>
      <w:r w:rsidRPr="009D0C8E">
        <w:rPr>
          <w:lang w:eastAsia="zh-CN"/>
        </w:rPr>
        <w:t>2004; </w:t>
      </w:r>
      <w:r w:rsidRPr="009D0C8E">
        <w:rPr>
          <w:b/>
          <w:bCs/>
          <w:lang w:eastAsia="zh-CN"/>
        </w:rPr>
        <w:t>126</w:t>
      </w:r>
      <w:r w:rsidRPr="009D0C8E">
        <w:rPr>
          <w:lang w:eastAsia="zh-CN"/>
        </w:rPr>
        <w:t>: S48-S54 [PMID: 14978638 DOI: 10.1053/j.gastro.2003.10.015]</w:t>
      </w:r>
    </w:p>
    <w:p w14:paraId="5AB5CB71" w14:textId="77777777" w:rsidR="003E23B1" w:rsidRPr="009D0C8E" w:rsidRDefault="003E23B1" w:rsidP="009D0C8E">
      <w:pPr>
        <w:ind w:firstLineChars="0" w:firstLine="0"/>
        <w:rPr>
          <w:lang w:eastAsia="zh-CN"/>
        </w:rPr>
      </w:pPr>
      <w:r w:rsidRPr="009D0C8E">
        <w:rPr>
          <w:lang w:eastAsia="zh-CN"/>
        </w:rPr>
        <w:t>9 </w:t>
      </w:r>
      <w:r w:rsidRPr="009D0C8E">
        <w:rPr>
          <w:b/>
          <w:bCs/>
          <w:lang w:eastAsia="zh-CN"/>
        </w:rPr>
        <w:t>Kaiser AM</w:t>
      </w:r>
      <w:r w:rsidRPr="009D0C8E">
        <w:rPr>
          <w:lang w:eastAsia="zh-CN"/>
        </w:rPr>
        <w:t>, Orangio GR, Zutshi M, Alva S, Hull TL, Marcello PW, Margolin DA, Rafferty JF, Buie WD, Wexner SD. Current status: new technologies for the treatment of patients with fecal incontinence. </w:t>
      </w:r>
      <w:r w:rsidRPr="009D0C8E">
        <w:rPr>
          <w:i/>
          <w:iCs/>
          <w:lang w:eastAsia="zh-CN"/>
        </w:rPr>
        <w:t>Surg Endosc</w:t>
      </w:r>
      <w:r w:rsidRPr="009D0C8E">
        <w:rPr>
          <w:lang w:eastAsia="zh-CN"/>
        </w:rPr>
        <w:t> 2014; </w:t>
      </w:r>
      <w:r w:rsidRPr="009D0C8E">
        <w:rPr>
          <w:b/>
          <w:bCs/>
          <w:lang w:eastAsia="zh-CN"/>
        </w:rPr>
        <w:t>28</w:t>
      </w:r>
      <w:r w:rsidRPr="009D0C8E">
        <w:rPr>
          <w:lang w:eastAsia="zh-CN"/>
        </w:rPr>
        <w:t>: 2277-2301 [PMID: 24609699 DOI: 10.1007/s00464-014-3464-3]</w:t>
      </w:r>
    </w:p>
    <w:p w14:paraId="0B4A8306" w14:textId="77777777" w:rsidR="003E23B1" w:rsidRPr="009D0C8E" w:rsidRDefault="003E23B1" w:rsidP="009D0C8E">
      <w:pPr>
        <w:ind w:firstLineChars="0" w:firstLine="0"/>
        <w:rPr>
          <w:lang w:eastAsia="zh-CN"/>
        </w:rPr>
      </w:pPr>
      <w:r w:rsidRPr="009D0C8E">
        <w:rPr>
          <w:lang w:eastAsia="zh-CN"/>
        </w:rPr>
        <w:t>10 </w:t>
      </w:r>
      <w:r w:rsidRPr="009D0C8E">
        <w:rPr>
          <w:b/>
          <w:bCs/>
          <w:lang w:eastAsia="zh-CN"/>
        </w:rPr>
        <w:t>Alavi K</w:t>
      </w:r>
      <w:r w:rsidRPr="009D0C8E">
        <w:rPr>
          <w:lang w:eastAsia="zh-CN"/>
        </w:rPr>
        <w:t>, Chan S, Wise P, Kaiser AM, Sudan R, Bordeianou L. Fecal Incontinence: Etiology, Diagnosis, and Management. </w:t>
      </w:r>
      <w:r w:rsidRPr="009D0C8E">
        <w:rPr>
          <w:i/>
          <w:iCs/>
          <w:lang w:eastAsia="zh-CN"/>
        </w:rPr>
        <w:t>J Gastrointest Surg</w:t>
      </w:r>
      <w:r w:rsidRPr="009D0C8E">
        <w:rPr>
          <w:lang w:eastAsia="zh-CN"/>
        </w:rPr>
        <w:t> 2015;</w:t>
      </w:r>
      <w:r w:rsidRPr="009D0C8E">
        <w:rPr>
          <w:rFonts w:hint="eastAsia"/>
          <w:lang w:eastAsia="zh-CN"/>
        </w:rPr>
        <w:t xml:space="preserve"> </w:t>
      </w:r>
      <w:r w:rsidRPr="009D0C8E">
        <w:rPr>
          <w:b/>
          <w:bCs/>
          <w:lang w:eastAsia="zh-CN"/>
        </w:rPr>
        <w:t>19</w:t>
      </w:r>
      <w:r w:rsidRPr="009D0C8E">
        <w:rPr>
          <w:lang w:eastAsia="zh-CN"/>
        </w:rPr>
        <w:t>:</w:t>
      </w:r>
      <w:r w:rsidRPr="009D0C8E">
        <w:rPr>
          <w:rFonts w:hint="eastAsia"/>
          <w:lang w:eastAsia="zh-CN"/>
        </w:rPr>
        <w:t xml:space="preserve"> </w:t>
      </w:r>
      <w:r w:rsidRPr="009D0C8E">
        <w:rPr>
          <w:lang w:eastAsia="zh-CN"/>
        </w:rPr>
        <w:t>1910-1921 [PMID: 26268955 DOI: 10.1007/s11605-015-2905-1]</w:t>
      </w:r>
    </w:p>
    <w:p w14:paraId="44912FE8" w14:textId="77777777" w:rsidR="003E23B1" w:rsidRPr="009D0C8E" w:rsidRDefault="003E23B1" w:rsidP="009D0C8E">
      <w:pPr>
        <w:ind w:firstLineChars="0" w:firstLine="0"/>
        <w:rPr>
          <w:lang w:eastAsia="zh-CN"/>
        </w:rPr>
      </w:pPr>
      <w:r w:rsidRPr="009D0C8E">
        <w:rPr>
          <w:lang w:eastAsia="zh-CN"/>
        </w:rPr>
        <w:lastRenderedPageBreak/>
        <w:t>11 </w:t>
      </w:r>
      <w:r w:rsidRPr="009D0C8E">
        <w:rPr>
          <w:b/>
          <w:bCs/>
          <w:lang w:eastAsia="zh-CN"/>
        </w:rPr>
        <w:t>Vaizey CJ</w:t>
      </w:r>
      <w:r w:rsidRPr="009D0C8E">
        <w:rPr>
          <w:lang w:eastAsia="zh-CN"/>
        </w:rPr>
        <w:t>, Carapeti E, Cahill JA, Kamm MA. Prospective comparison of faecal incontinence grading systems. </w:t>
      </w:r>
      <w:r w:rsidRPr="009D0C8E">
        <w:rPr>
          <w:i/>
          <w:iCs/>
          <w:lang w:eastAsia="zh-CN"/>
        </w:rPr>
        <w:t>Gut</w:t>
      </w:r>
      <w:r w:rsidRPr="009D0C8E">
        <w:rPr>
          <w:lang w:eastAsia="zh-CN"/>
        </w:rPr>
        <w:t> 1999; </w:t>
      </w:r>
      <w:r w:rsidRPr="009D0C8E">
        <w:rPr>
          <w:b/>
          <w:bCs/>
          <w:lang w:eastAsia="zh-CN"/>
        </w:rPr>
        <w:t>44</w:t>
      </w:r>
      <w:r w:rsidRPr="009D0C8E">
        <w:rPr>
          <w:lang w:eastAsia="zh-CN"/>
        </w:rPr>
        <w:t>: 77-80 [PMID: 9862829 DOI: 10.1136/gut.44.1.77]</w:t>
      </w:r>
    </w:p>
    <w:p w14:paraId="10E7B000" w14:textId="77777777" w:rsidR="003E23B1" w:rsidRPr="009D0C8E" w:rsidRDefault="003E23B1" w:rsidP="009D0C8E">
      <w:pPr>
        <w:ind w:firstLineChars="0" w:firstLine="0"/>
        <w:rPr>
          <w:lang w:eastAsia="zh-CN"/>
        </w:rPr>
      </w:pPr>
      <w:r w:rsidRPr="009D0C8E">
        <w:rPr>
          <w:lang w:eastAsia="zh-CN"/>
        </w:rPr>
        <w:t>12 </w:t>
      </w:r>
      <w:r w:rsidRPr="009D0C8E">
        <w:rPr>
          <w:b/>
          <w:bCs/>
          <w:lang w:eastAsia="zh-CN"/>
        </w:rPr>
        <w:t>Jorge JM</w:t>
      </w:r>
      <w:r w:rsidRPr="009D0C8E">
        <w:rPr>
          <w:lang w:eastAsia="zh-CN"/>
        </w:rPr>
        <w:t>, Wexner SD. Etiology and management of fecal incontinence. </w:t>
      </w:r>
      <w:r w:rsidRPr="009D0C8E">
        <w:rPr>
          <w:i/>
          <w:iCs/>
          <w:lang w:eastAsia="zh-CN"/>
        </w:rPr>
        <w:t>Dis Colon Rectum</w:t>
      </w:r>
      <w:r w:rsidRPr="009D0C8E">
        <w:rPr>
          <w:lang w:eastAsia="zh-CN"/>
        </w:rPr>
        <w:t> 1993; </w:t>
      </w:r>
      <w:r w:rsidRPr="009D0C8E">
        <w:rPr>
          <w:b/>
          <w:bCs/>
          <w:lang w:eastAsia="zh-CN"/>
        </w:rPr>
        <w:t>36</w:t>
      </w:r>
      <w:r w:rsidRPr="009D0C8E">
        <w:rPr>
          <w:lang w:eastAsia="zh-CN"/>
        </w:rPr>
        <w:t>: 77-97 [PMID: 8416784 DOI: 10.1007/BF02050307]</w:t>
      </w:r>
    </w:p>
    <w:p w14:paraId="2357A5E0" w14:textId="77777777" w:rsidR="003E23B1" w:rsidRPr="009D0C8E" w:rsidRDefault="003E23B1" w:rsidP="009D0C8E">
      <w:pPr>
        <w:ind w:firstLineChars="0" w:firstLine="0"/>
        <w:rPr>
          <w:lang w:eastAsia="zh-CN"/>
        </w:rPr>
      </w:pPr>
      <w:r w:rsidRPr="009D0C8E">
        <w:rPr>
          <w:lang w:eastAsia="zh-CN"/>
        </w:rPr>
        <w:t>13 </w:t>
      </w:r>
      <w:r w:rsidRPr="009D0C8E">
        <w:rPr>
          <w:b/>
          <w:bCs/>
          <w:lang w:eastAsia="zh-CN"/>
        </w:rPr>
        <w:t>Bharucha AE</w:t>
      </w:r>
      <w:r w:rsidRPr="009D0C8E">
        <w:rPr>
          <w:lang w:eastAsia="zh-CN"/>
        </w:rPr>
        <w:t>, Dunivan G, Goode PS, Lukacz ES, Markland AD, Matthews CA, Mott L, Rogers RG, Zinsmeister AR, Whitehead WE, Rao SS, Hamilton FA. Epidemiology, pathophysiology, and classification of fecal incontinence: state of the science summary for the National Institute of Diabetes and Digestive and Kidney Diseases (NIDDK) workshop. </w:t>
      </w:r>
      <w:r w:rsidRPr="009D0C8E">
        <w:rPr>
          <w:i/>
          <w:iCs/>
          <w:lang w:eastAsia="zh-CN"/>
        </w:rPr>
        <w:t>Am J Gastroenterol</w:t>
      </w:r>
      <w:r w:rsidRPr="009D0C8E">
        <w:rPr>
          <w:rFonts w:hint="eastAsia"/>
          <w:lang w:eastAsia="zh-CN"/>
        </w:rPr>
        <w:t xml:space="preserve"> </w:t>
      </w:r>
      <w:r w:rsidRPr="009D0C8E">
        <w:rPr>
          <w:lang w:eastAsia="zh-CN"/>
        </w:rPr>
        <w:t>2015; </w:t>
      </w:r>
      <w:r w:rsidRPr="009D0C8E">
        <w:rPr>
          <w:b/>
          <w:bCs/>
          <w:lang w:eastAsia="zh-CN"/>
        </w:rPr>
        <w:t>110</w:t>
      </w:r>
      <w:r w:rsidRPr="009D0C8E">
        <w:rPr>
          <w:lang w:eastAsia="zh-CN"/>
        </w:rPr>
        <w:t>: 127-136 [PMID: 25533002 DOI: 10.1038/ajg.2014.396]</w:t>
      </w:r>
    </w:p>
    <w:p w14:paraId="74834CDA" w14:textId="77777777" w:rsidR="003E23B1" w:rsidRPr="009D0C8E" w:rsidRDefault="003E23B1" w:rsidP="009D0C8E">
      <w:pPr>
        <w:ind w:firstLineChars="0" w:firstLine="0"/>
        <w:rPr>
          <w:lang w:eastAsia="zh-CN"/>
        </w:rPr>
      </w:pPr>
      <w:r w:rsidRPr="009D0C8E">
        <w:rPr>
          <w:lang w:eastAsia="zh-CN"/>
        </w:rPr>
        <w:t>14 </w:t>
      </w:r>
      <w:r w:rsidRPr="009D0C8E">
        <w:rPr>
          <w:b/>
          <w:bCs/>
          <w:lang w:eastAsia="zh-CN"/>
        </w:rPr>
        <w:t>Ditah I</w:t>
      </w:r>
      <w:r w:rsidRPr="009D0C8E">
        <w:rPr>
          <w:lang w:eastAsia="zh-CN"/>
        </w:rPr>
        <w:t>, Devaki P, Luma HN, Ditah C, Njei B, Jaiyeoba C, Salami A, Ditah C, Ewelukwa O, Szarka L. Prevalence, trends, and risk factors for fecal incontinence in United States adults, 2005-2010. </w:t>
      </w:r>
      <w:r w:rsidRPr="009D0C8E">
        <w:rPr>
          <w:i/>
          <w:iCs/>
          <w:lang w:eastAsia="zh-CN"/>
        </w:rPr>
        <w:t>Clin Gastroenterol Hepatol</w:t>
      </w:r>
      <w:r w:rsidRPr="009D0C8E">
        <w:rPr>
          <w:lang w:eastAsia="zh-CN"/>
        </w:rPr>
        <w:t> 2014;</w:t>
      </w:r>
      <w:r w:rsidRPr="009D0C8E">
        <w:rPr>
          <w:rFonts w:hint="eastAsia"/>
          <w:lang w:eastAsia="zh-CN"/>
        </w:rPr>
        <w:t xml:space="preserve"> </w:t>
      </w:r>
      <w:r w:rsidRPr="009D0C8E">
        <w:rPr>
          <w:b/>
          <w:bCs/>
          <w:lang w:eastAsia="zh-CN"/>
        </w:rPr>
        <w:t>12</w:t>
      </w:r>
      <w:r w:rsidRPr="009D0C8E">
        <w:rPr>
          <w:lang w:eastAsia="zh-CN"/>
        </w:rPr>
        <w:t>: 636-</w:t>
      </w:r>
      <w:r w:rsidRPr="009D0C8E">
        <w:rPr>
          <w:rFonts w:hint="eastAsia"/>
          <w:lang w:eastAsia="zh-CN"/>
        </w:rPr>
        <w:t>6</w:t>
      </w:r>
      <w:r w:rsidRPr="009D0C8E">
        <w:rPr>
          <w:lang w:eastAsia="zh-CN"/>
        </w:rPr>
        <w:t>43.e1-2 [PMID: 23906873 DOI: 10.1016/j.cgh.2013.07.020]</w:t>
      </w:r>
    </w:p>
    <w:p w14:paraId="6C283629" w14:textId="77777777" w:rsidR="003E23B1" w:rsidRPr="009D0C8E" w:rsidRDefault="003E23B1" w:rsidP="009D0C8E">
      <w:pPr>
        <w:ind w:firstLineChars="0" w:firstLine="0"/>
        <w:rPr>
          <w:lang w:eastAsia="zh-CN"/>
        </w:rPr>
      </w:pPr>
      <w:r w:rsidRPr="009D0C8E">
        <w:rPr>
          <w:lang w:eastAsia="zh-CN"/>
        </w:rPr>
        <w:t>15 </w:t>
      </w:r>
      <w:r w:rsidRPr="009D0C8E">
        <w:rPr>
          <w:b/>
          <w:bCs/>
          <w:lang w:eastAsia="zh-CN"/>
        </w:rPr>
        <w:t>Nelson RL</w:t>
      </w:r>
      <w:r w:rsidRPr="009D0C8E">
        <w:rPr>
          <w:lang w:eastAsia="zh-CN"/>
        </w:rPr>
        <w:t>. Epidemiology of fecal incontinence. </w:t>
      </w:r>
      <w:r w:rsidRPr="009D0C8E">
        <w:rPr>
          <w:i/>
          <w:iCs/>
          <w:lang w:eastAsia="zh-CN"/>
        </w:rPr>
        <w:t>Gastroenterology</w:t>
      </w:r>
      <w:r w:rsidRPr="009D0C8E">
        <w:rPr>
          <w:lang w:eastAsia="zh-CN"/>
        </w:rPr>
        <w:t> 2004; </w:t>
      </w:r>
      <w:r w:rsidRPr="009D0C8E">
        <w:rPr>
          <w:b/>
          <w:bCs/>
          <w:lang w:eastAsia="zh-CN"/>
        </w:rPr>
        <w:t>126</w:t>
      </w:r>
      <w:r w:rsidRPr="009D0C8E">
        <w:rPr>
          <w:lang w:eastAsia="zh-CN"/>
        </w:rPr>
        <w:t>: S3-S7 [PMID: 14978632 DOI: 10.1053/j.gastro.2003.10.010]</w:t>
      </w:r>
    </w:p>
    <w:p w14:paraId="5DB2C38C" w14:textId="77777777" w:rsidR="003E23B1" w:rsidRPr="009D0C8E" w:rsidRDefault="003E23B1" w:rsidP="009D0C8E">
      <w:pPr>
        <w:ind w:firstLineChars="0" w:firstLine="0"/>
        <w:rPr>
          <w:lang w:eastAsia="zh-CN"/>
        </w:rPr>
      </w:pPr>
      <w:r w:rsidRPr="009D0C8E">
        <w:rPr>
          <w:lang w:eastAsia="zh-CN"/>
        </w:rPr>
        <w:t>16 </w:t>
      </w:r>
      <w:r w:rsidRPr="009D0C8E">
        <w:rPr>
          <w:b/>
          <w:bCs/>
          <w:lang w:eastAsia="zh-CN"/>
        </w:rPr>
        <w:t>Faltin DL</w:t>
      </w:r>
      <w:r w:rsidRPr="009D0C8E">
        <w:rPr>
          <w:lang w:eastAsia="zh-CN"/>
        </w:rPr>
        <w:t>, Sangalli MR, Curtin F, Morabia A, Weil A. Prevalence of anal incontinence and other anorectal symptoms in women. </w:t>
      </w:r>
      <w:r w:rsidRPr="009D0C8E">
        <w:rPr>
          <w:i/>
          <w:iCs/>
          <w:lang w:eastAsia="zh-CN"/>
        </w:rPr>
        <w:t>Int Urogynecol J Pelvic Floor Dysfunct</w:t>
      </w:r>
      <w:r w:rsidRPr="009D0C8E">
        <w:rPr>
          <w:lang w:eastAsia="zh-CN"/>
        </w:rPr>
        <w:t> 2001; </w:t>
      </w:r>
      <w:r w:rsidRPr="009D0C8E">
        <w:rPr>
          <w:b/>
          <w:bCs/>
          <w:lang w:eastAsia="zh-CN"/>
        </w:rPr>
        <w:t>12</w:t>
      </w:r>
      <w:r w:rsidRPr="009D0C8E">
        <w:rPr>
          <w:lang w:eastAsia="zh-CN"/>
        </w:rPr>
        <w:t>: 117-120; discussion 121 [PMID: 11374509 DOI: 10.1007/PL00004031]</w:t>
      </w:r>
    </w:p>
    <w:p w14:paraId="2E04A70E" w14:textId="77777777" w:rsidR="003E23B1" w:rsidRPr="009D0C8E" w:rsidRDefault="003E23B1" w:rsidP="009D0C8E">
      <w:pPr>
        <w:ind w:firstLineChars="0" w:firstLine="0"/>
        <w:rPr>
          <w:lang w:eastAsia="zh-CN"/>
        </w:rPr>
      </w:pPr>
      <w:r w:rsidRPr="009D0C8E">
        <w:rPr>
          <w:lang w:eastAsia="zh-CN"/>
        </w:rPr>
        <w:t>17 </w:t>
      </w:r>
      <w:r w:rsidRPr="009D0C8E">
        <w:rPr>
          <w:b/>
          <w:bCs/>
          <w:lang w:eastAsia="zh-CN"/>
        </w:rPr>
        <w:t>Johanson JF</w:t>
      </w:r>
      <w:r w:rsidRPr="009D0C8E">
        <w:rPr>
          <w:lang w:eastAsia="zh-CN"/>
        </w:rPr>
        <w:t>, Lafferty J. Epidemiology of fecal incontinence: the silent affliction.</w:t>
      </w:r>
      <w:r w:rsidRPr="009D0C8E">
        <w:rPr>
          <w:rFonts w:hint="eastAsia"/>
          <w:lang w:eastAsia="zh-CN"/>
        </w:rPr>
        <w:t xml:space="preserve"> </w:t>
      </w:r>
      <w:r w:rsidRPr="009D0C8E">
        <w:rPr>
          <w:i/>
          <w:iCs/>
          <w:lang w:eastAsia="zh-CN"/>
        </w:rPr>
        <w:t>Am J Gastroenterol</w:t>
      </w:r>
      <w:r w:rsidRPr="009D0C8E">
        <w:rPr>
          <w:lang w:eastAsia="zh-CN"/>
        </w:rPr>
        <w:t> 1996; </w:t>
      </w:r>
      <w:r w:rsidRPr="009D0C8E">
        <w:rPr>
          <w:b/>
          <w:bCs/>
          <w:lang w:eastAsia="zh-CN"/>
        </w:rPr>
        <w:t>91</w:t>
      </w:r>
      <w:r w:rsidRPr="009D0C8E">
        <w:rPr>
          <w:lang w:eastAsia="zh-CN"/>
        </w:rPr>
        <w:t>: 33-36 [PMID: 8561140]</w:t>
      </w:r>
    </w:p>
    <w:p w14:paraId="03898BB9" w14:textId="77777777" w:rsidR="003E23B1" w:rsidRPr="009D0C8E" w:rsidRDefault="003E23B1" w:rsidP="009D0C8E">
      <w:pPr>
        <w:ind w:firstLineChars="0" w:firstLine="0"/>
        <w:rPr>
          <w:lang w:eastAsia="zh-CN"/>
        </w:rPr>
      </w:pPr>
      <w:r w:rsidRPr="009D0C8E">
        <w:rPr>
          <w:lang w:eastAsia="zh-CN"/>
        </w:rPr>
        <w:t>18 </w:t>
      </w:r>
      <w:r w:rsidRPr="009D0C8E">
        <w:rPr>
          <w:b/>
          <w:bCs/>
          <w:lang w:eastAsia="zh-CN"/>
        </w:rPr>
        <w:t>Nelson R</w:t>
      </w:r>
      <w:r w:rsidRPr="009D0C8E">
        <w:rPr>
          <w:lang w:eastAsia="zh-CN"/>
        </w:rPr>
        <w:t>, Norton N, Cautley E, Furner S. Community-based prevalence of anal incontinence. </w:t>
      </w:r>
      <w:r w:rsidRPr="009D0C8E">
        <w:rPr>
          <w:i/>
          <w:iCs/>
          <w:lang w:eastAsia="zh-CN"/>
        </w:rPr>
        <w:t>JAMA</w:t>
      </w:r>
      <w:r w:rsidRPr="009D0C8E">
        <w:rPr>
          <w:lang w:eastAsia="zh-CN"/>
        </w:rPr>
        <w:t> 1995; </w:t>
      </w:r>
      <w:r w:rsidRPr="009D0C8E">
        <w:rPr>
          <w:b/>
          <w:bCs/>
          <w:lang w:eastAsia="zh-CN"/>
        </w:rPr>
        <w:t>274</w:t>
      </w:r>
      <w:r w:rsidRPr="009D0C8E">
        <w:rPr>
          <w:lang w:eastAsia="zh-CN"/>
        </w:rPr>
        <w:t>: 559-561 [PMID: 7629985 DOI: 10.1001/jama.1995.03530070057030]</w:t>
      </w:r>
    </w:p>
    <w:p w14:paraId="4EC1DE32" w14:textId="77777777" w:rsidR="003E23B1" w:rsidRPr="009D0C8E" w:rsidRDefault="003E23B1" w:rsidP="009D0C8E">
      <w:pPr>
        <w:ind w:firstLineChars="0" w:firstLine="0"/>
        <w:rPr>
          <w:lang w:eastAsia="zh-CN"/>
        </w:rPr>
      </w:pPr>
      <w:r w:rsidRPr="009D0C8E">
        <w:rPr>
          <w:lang w:eastAsia="zh-CN"/>
        </w:rPr>
        <w:t>19 </w:t>
      </w:r>
      <w:r w:rsidRPr="009D0C8E">
        <w:rPr>
          <w:b/>
          <w:bCs/>
          <w:lang w:eastAsia="zh-CN"/>
        </w:rPr>
        <w:t>Nelson R</w:t>
      </w:r>
      <w:r w:rsidRPr="009D0C8E">
        <w:rPr>
          <w:lang w:eastAsia="zh-CN"/>
        </w:rPr>
        <w:t>, Furner S, Jesudason V. Fecal incontinence in Wisconsin nursing homes: prevalence and associations. </w:t>
      </w:r>
      <w:r w:rsidRPr="009D0C8E">
        <w:rPr>
          <w:i/>
          <w:iCs/>
          <w:lang w:eastAsia="zh-CN"/>
        </w:rPr>
        <w:t>Dis Colon Rectum</w:t>
      </w:r>
      <w:r w:rsidRPr="009D0C8E">
        <w:rPr>
          <w:lang w:eastAsia="zh-CN"/>
        </w:rPr>
        <w:t> 1998; </w:t>
      </w:r>
      <w:r w:rsidRPr="009D0C8E">
        <w:rPr>
          <w:b/>
          <w:bCs/>
          <w:lang w:eastAsia="zh-CN"/>
        </w:rPr>
        <w:t>41</w:t>
      </w:r>
      <w:r w:rsidRPr="009D0C8E">
        <w:rPr>
          <w:lang w:eastAsia="zh-CN"/>
        </w:rPr>
        <w:t>: 1226-1229 [PMID: 9788384 DOI: 10.1007/BF02258218]</w:t>
      </w:r>
    </w:p>
    <w:p w14:paraId="7E760185" w14:textId="77777777" w:rsidR="003E23B1" w:rsidRPr="009D0C8E" w:rsidRDefault="003E23B1" w:rsidP="009D0C8E">
      <w:pPr>
        <w:ind w:firstLineChars="0" w:firstLine="0"/>
        <w:rPr>
          <w:lang w:eastAsia="zh-CN"/>
        </w:rPr>
      </w:pPr>
      <w:r w:rsidRPr="009D0C8E">
        <w:rPr>
          <w:lang w:eastAsia="zh-CN"/>
        </w:rPr>
        <w:lastRenderedPageBreak/>
        <w:t>20 </w:t>
      </w:r>
      <w:r w:rsidRPr="009D0C8E">
        <w:rPr>
          <w:b/>
          <w:bCs/>
          <w:lang w:eastAsia="zh-CN"/>
        </w:rPr>
        <w:t>Wu JM</w:t>
      </w:r>
      <w:r w:rsidRPr="009D0C8E">
        <w:rPr>
          <w:lang w:eastAsia="zh-CN"/>
        </w:rPr>
        <w:t>, Matthews CA, Vaughan CP, Markland AD. Urinary, fecal, and dual incontinence in older U.S. Adults. </w:t>
      </w:r>
      <w:r w:rsidRPr="009D0C8E">
        <w:rPr>
          <w:i/>
          <w:iCs/>
          <w:lang w:eastAsia="zh-CN"/>
        </w:rPr>
        <w:t>J Am Geriatr Soc</w:t>
      </w:r>
      <w:r w:rsidRPr="009D0C8E">
        <w:rPr>
          <w:lang w:eastAsia="zh-CN"/>
        </w:rPr>
        <w:t> 2015; </w:t>
      </w:r>
      <w:r w:rsidRPr="009D0C8E">
        <w:rPr>
          <w:b/>
          <w:bCs/>
          <w:lang w:eastAsia="zh-CN"/>
        </w:rPr>
        <w:t>63</w:t>
      </w:r>
      <w:r w:rsidRPr="009D0C8E">
        <w:rPr>
          <w:lang w:eastAsia="zh-CN"/>
        </w:rPr>
        <w:t>: 947-953 [PMID: 25940401 DOI: 10.1111/jgs.13385]</w:t>
      </w:r>
    </w:p>
    <w:p w14:paraId="102557F6" w14:textId="77777777" w:rsidR="003E23B1" w:rsidRPr="009D0C8E" w:rsidRDefault="003E23B1" w:rsidP="009D0C8E">
      <w:pPr>
        <w:ind w:firstLineChars="0" w:firstLine="0"/>
        <w:rPr>
          <w:lang w:eastAsia="zh-CN"/>
        </w:rPr>
      </w:pPr>
      <w:r w:rsidRPr="009D0C8E">
        <w:rPr>
          <w:lang w:eastAsia="zh-CN"/>
        </w:rPr>
        <w:t>21 </w:t>
      </w:r>
      <w:r w:rsidRPr="009D0C8E">
        <w:rPr>
          <w:b/>
          <w:bCs/>
          <w:lang w:eastAsia="zh-CN"/>
        </w:rPr>
        <w:t>Jerez-Roig J</w:t>
      </w:r>
      <w:r w:rsidRPr="009D0C8E">
        <w:rPr>
          <w:lang w:eastAsia="zh-CN"/>
        </w:rPr>
        <w:t>, Souza DL, Amaral FL, Lima KC. Prevalence of fecal incontinence (FI) and associated factors in institutionalized older adults. </w:t>
      </w:r>
      <w:r w:rsidRPr="009D0C8E">
        <w:rPr>
          <w:i/>
          <w:iCs/>
          <w:lang w:eastAsia="zh-CN"/>
        </w:rPr>
        <w:t>Arch Gerontol Geriatr</w:t>
      </w:r>
      <w:r w:rsidRPr="009D0C8E">
        <w:rPr>
          <w:lang w:eastAsia="zh-CN"/>
        </w:rPr>
        <w:t> </w:t>
      </w:r>
      <w:r w:rsidRPr="009D0C8E">
        <w:rPr>
          <w:rFonts w:hint="eastAsia"/>
          <w:lang w:eastAsia="zh-CN"/>
        </w:rPr>
        <w:t>2015</w:t>
      </w:r>
      <w:r w:rsidRPr="009D0C8E">
        <w:rPr>
          <w:lang w:eastAsia="zh-CN"/>
        </w:rPr>
        <w:t>; </w:t>
      </w:r>
      <w:r w:rsidRPr="009D0C8E">
        <w:rPr>
          <w:b/>
          <w:bCs/>
          <w:lang w:eastAsia="zh-CN"/>
        </w:rPr>
        <w:t>60</w:t>
      </w:r>
      <w:r w:rsidRPr="009D0C8E">
        <w:rPr>
          <w:lang w:eastAsia="zh-CN"/>
        </w:rPr>
        <w:t>: 425-430 [PMID: 25721982 DOI: 10.1016/j.archger.2015.02.003]</w:t>
      </w:r>
    </w:p>
    <w:p w14:paraId="03AC2999" w14:textId="77777777" w:rsidR="003E23B1" w:rsidRPr="009D0C8E" w:rsidRDefault="003E23B1" w:rsidP="009D0C8E">
      <w:pPr>
        <w:ind w:firstLineChars="0" w:firstLine="0"/>
        <w:rPr>
          <w:lang w:eastAsia="zh-CN"/>
        </w:rPr>
      </w:pPr>
      <w:r w:rsidRPr="009D0C8E">
        <w:rPr>
          <w:lang w:eastAsia="zh-CN"/>
        </w:rPr>
        <w:t>22 </w:t>
      </w:r>
      <w:r w:rsidRPr="009D0C8E">
        <w:rPr>
          <w:b/>
          <w:bCs/>
          <w:lang w:eastAsia="zh-CN"/>
        </w:rPr>
        <w:t>Andrews CN</w:t>
      </w:r>
      <w:r w:rsidRPr="009D0C8E">
        <w:rPr>
          <w:lang w:eastAsia="zh-CN"/>
        </w:rPr>
        <w:t>, Bharucha AE. The etiology, assessment, and treatment of fecal incontinence. </w:t>
      </w:r>
      <w:r w:rsidRPr="009D0C8E">
        <w:rPr>
          <w:i/>
          <w:iCs/>
          <w:lang w:eastAsia="zh-CN"/>
        </w:rPr>
        <w:t>Nat Clin Pract Gastroenterol Hepatol</w:t>
      </w:r>
      <w:r w:rsidRPr="009D0C8E">
        <w:rPr>
          <w:lang w:eastAsia="zh-CN"/>
        </w:rPr>
        <w:t> 2005; </w:t>
      </w:r>
      <w:r w:rsidRPr="009D0C8E">
        <w:rPr>
          <w:b/>
          <w:bCs/>
          <w:lang w:eastAsia="zh-CN"/>
        </w:rPr>
        <w:t>2</w:t>
      </w:r>
      <w:r w:rsidRPr="009D0C8E">
        <w:rPr>
          <w:lang w:eastAsia="zh-CN"/>
        </w:rPr>
        <w:t>: 516-525 [PMID: 16355157 DOI: 10.1038/ncpgasthep0315]</w:t>
      </w:r>
    </w:p>
    <w:p w14:paraId="7EC49304" w14:textId="77777777" w:rsidR="003E23B1" w:rsidRPr="009D0C8E" w:rsidRDefault="003E23B1" w:rsidP="009D0C8E">
      <w:pPr>
        <w:ind w:firstLineChars="0" w:firstLine="0"/>
        <w:rPr>
          <w:lang w:eastAsia="zh-CN"/>
        </w:rPr>
      </w:pPr>
      <w:r w:rsidRPr="009D0C8E">
        <w:rPr>
          <w:lang w:eastAsia="zh-CN"/>
        </w:rPr>
        <w:t>23 </w:t>
      </w:r>
      <w:r w:rsidRPr="009D0C8E">
        <w:rPr>
          <w:b/>
          <w:bCs/>
          <w:lang w:eastAsia="zh-CN"/>
        </w:rPr>
        <w:t>Shin GH</w:t>
      </w:r>
      <w:r w:rsidRPr="009D0C8E">
        <w:rPr>
          <w:lang w:eastAsia="zh-CN"/>
        </w:rPr>
        <w:t>, Toto EL, Schey R. Pregnancy and postpartum bowel changes: constipation and fecal incontinence. </w:t>
      </w:r>
      <w:r w:rsidRPr="009D0C8E">
        <w:rPr>
          <w:i/>
          <w:iCs/>
          <w:lang w:eastAsia="zh-CN"/>
        </w:rPr>
        <w:t>Am J Gastroenterol</w:t>
      </w:r>
      <w:r w:rsidRPr="009D0C8E">
        <w:rPr>
          <w:lang w:eastAsia="zh-CN"/>
        </w:rPr>
        <w:t> 2015; </w:t>
      </w:r>
      <w:r w:rsidRPr="009D0C8E">
        <w:rPr>
          <w:b/>
          <w:bCs/>
          <w:lang w:eastAsia="zh-CN"/>
        </w:rPr>
        <w:t>110</w:t>
      </w:r>
      <w:r w:rsidRPr="009D0C8E">
        <w:rPr>
          <w:lang w:eastAsia="zh-CN"/>
        </w:rPr>
        <w:t>: 521-5</w:t>
      </w:r>
      <w:r w:rsidRPr="009D0C8E">
        <w:rPr>
          <w:rFonts w:hint="eastAsia"/>
          <w:lang w:eastAsia="zh-CN"/>
        </w:rPr>
        <w:t>2</w:t>
      </w:r>
      <w:r w:rsidRPr="009D0C8E">
        <w:rPr>
          <w:lang w:eastAsia="zh-CN"/>
        </w:rPr>
        <w:t>9; quiz 530 [PMID: 25803402 DOI: 10.1038/ajg.2015.76]</w:t>
      </w:r>
    </w:p>
    <w:p w14:paraId="564908BF" w14:textId="77777777" w:rsidR="003E23B1" w:rsidRPr="009D0C8E" w:rsidRDefault="003E23B1" w:rsidP="009D0C8E">
      <w:pPr>
        <w:ind w:firstLineChars="0" w:firstLine="0"/>
        <w:rPr>
          <w:lang w:eastAsia="zh-CN"/>
        </w:rPr>
      </w:pPr>
      <w:r w:rsidRPr="009D0C8E">
        <w:rPr>
          <w:lang w:eastAsia="zh-CN"/>
        </w:rPr>
        <w:t>24 </w:t>
      </w:r>
      <w:r w:rsidRPr="009D0C8E">
        <w:rPr>
          <w:b/>
          <w:bCs/>
          <w:lang w:eastAsia="zh-CN"/>
        </w:rPr>
        <w:t>Ternent CA</w:t>
      </w:r>
      <w:r w:rsidRPr="009D0C8E">
        <w:rPr>
          <w:lang w:eastAsia="zh-CN"/>
        </w:rPr>
        <w:t>, Fleming F, Welton ML, Buie WD, Steele S, Rafferty J. Clinical Practice Guideline for Ambulatory Anorectal Surgery. </w:t>
      </w:r>
      <w:r w:rsidRPr="009D0C8E">
        <w:rPr>
          <w:i/>
          <w:iCs/>
          <w:lang w:eastAsia="zh-CN"/>
        </w:rPr>
        <w:t>Dis Colon Rectum</w:t>
      </w:r>
      <w:r w:rsidRPr="009D0C8E">
        <w:rPr>
          <w:rFonts w:hint="eastAsia"/>
          <w:lang w:eastAsia="zh-CN"/>
        </w:rPr>
        <w:t xml:space="preserve"> </w:t>
      </w:r>
      <w:r w:rsidRPr="009D0C8E">
        <w:rPr>
          <w:lang w:eastAsia="zh-CN"/>
        </w:rPr>
        <w:t>2015;</w:t>
      </w:r>
      <w:r w:rsidRPr="009D0C8E">
        <w:rPr>
          <w:rFonts w:hint="eastAsia"/>
          <w:lang w:eastAsia="zh-CN"/>
        </w:rPr>
        <w:t xml:space="preserve"> </w:t>
      </w:r>
      <w:r w:rsidRPr="009D0C8E">
        <w:rPr>
          <w:b/>
          <w:bCs/>
          <w:lang w:eastAsia="zh-CN"/>
        </w:rPr>
        <w:t>58</w:t>
      </w:r>
      <w:r w:rsidRPr="009D0C8E">
        <w:rPr>
          <w:lang w:eastAsia="zh-CN"/>
        </w:rPr>
        <w:t>: 915-922 [PMID: 26347962 DOI: 10.1097/DCR.0000000000000451]</w:t>
      </w:r>
    </w:p>
    <w:p w14:paraId="4AE170CF" w14:textId="77777777" w:rsidR="003E23B1" w:rsidRPr="009D0C8E" w:rsidRDefault="003E23B1" w:rsidP="009D0C8E">
      <w:pPr>
        <w:ind w:firstLineChars="0" w:firstLine="0"/>
        <w:rPr>
          <w:lang w:eastAsia="zh-CN"/>
        </w:rPr>
      </w:pPr>
      <w:r w:rsidRPr="009D0C8E">
        <w:rPr>
          <w:lang w:eastAsia="zh-CN"/>
        </w:rPr>
        <w:t>25 </w:t>
      </w:r>
      <w:r w:rsidRPr="009D0C8E">
        <w:rPr>
          <w:b/>
          <w:bCs/>
          <w:lang w:eastAsia="zh-CN"/>
        </w:rPr>
        <w:t>Wallenhorst T</w:t>
      </w:r>
      <w:r w:rsidRPr="009D0C8E">
        <w:rPr>
          <w:lang w:eastAsia="zh-CN"/>
        </w:rPr>
        <w:t>, Bouguen G, Brochard C, Cunin D, Desfourneaux V, Ropert A, Bretagne JF, Siproudhis L. Long-term impact of full-thickness rectal prolapse treatment on fecal incontinence. </w:t>
      </w:r>
      <w:r w:rsidRPr="009D0C8E">
        <w:rPr>
          <w:i/>
          <w:iCs/>
          <w:lang w:eastAsia="zh-CN"/>
        </w:rPr>
        <w:t>Surgery</w:t>
      </w:r>
      <w:r w:rsidRPr="009D0C8E">
        <w:rPr>
          <w:lang w:eastAsia="zh-CN"/>
        </w:rPr>
        <w:t> 2015; </w:t>
      </w:r>
      <w:r w:rsidRPr="009D0C8E">
        <w:rPr>
          <w:b/>
          <w:bCs/>
          <w:lang w:eastAsia="zh-CN"/>
        </w:rPr>
        <w:t>158</w:t>
      </w:r>
      <w:r w:rsidRPr="009D0C8E">
        <w:rPr>
          <w:lang w:eastAsia="zh-CN"/>
        </w:rPr>
        <w:t>: 104-111 [PMID: 25869649 DOI: 10.1016/j.surg.2015.03.005]</w:t>
      </w:r>
    </w:p>
    <w:p w14:paraId="45B1A4D8" w14:textId="77777777" w:rsidR="003E23B1" w:rsidRPr="009D0C8E" w:rsidRDefault="003E23B1" w:rsidP="009D0C8E">
      <w:pPr>
        <w:ind w:firstLineChars="0" w:firstLine="0"/>
        <w:rPr>
          <w:lang w:eastAsia="zh-CN"/>
        </w:rPr>
      </w:pPr>
      <w:r w:rsidRPr="009D0C8E">
        <w:rPr>
          <w:lang w:eastAsia="zh-CN"/>
        </w:rPr>
        <w:t>26 </w:t>
      </w:r>
      <w:r w:rsidRPr="009D0C8E">
        <w:rPr>
          <w:b/>
          <w:bCs/>
          <w:lang w:eastAsia="zh-CN"/>
        </w:rPr>
        <w:t>Markland AD</w:t>
      </w:r>
      <w:r w:rsidRPr="009D0C8E">
        <w:rPr>
          <w:lang w:eastAsia="zh-CN"/>
        </w:rPr>
        <w:t>, Dunivan GC, Vaughan CP, Rogers RG. Anal Intercourse and Fecal Incontinence: Evidence from the 2009-2010 National Health and Nutrition Examination Survey. </w:t>
      </w:r>
      <w:r w:rsidRPr="009D0C8E">
        <w:rPr>
          <w:i/>
          <w:iCs/>
          <w:lang w:eastAsia="zh-CN"/>
        </w:rPr>
        <w:t>Am J Gastroenterol</w:t>
      </w:r>
      <w:r w:rsidRPr="009D0C8E">
        <w:rPr>
          <w:lang w:eastAsia="zh-CN"/>
        </w:rPr>
        <w:t> 2016; </w:t>
      </w:r>
      <w:r w:rsidRPr="009D0C8E">
        <w:rPr>
          <w:b/>
          <w:bCs/>
          <w:lang w:eastAsia="zh-CN"/>
        </w:rPr>
        <w:t>111</w:t>
      </w:r>
      <w:r w:rsidRPr="009D0C8E">
        <w:rPr>
          <w:lang w:eastAsia="zh-CN"/>
        </w:rPr>
        <w:t>: 269-274 [PMID: 26753893 DOI: 10.1038/ajg.2015.419]</w:t>
      </w:r>
    </w:p>
    <w:p w14:paraId="4B0DBEAC" w14:textId="77777777" w:rsidR="003E23B1" w:rsidRPr="009D0C8E" w:rsidRDefault="003E23B1" w:rsidP="009D0C8E">
      <w:pPr>
        <w:ind w:firstLineChars="0" w:firstLine="0"/>
        <w:rPr>
          <w:lang w:eastAsia="zh-CN"/>
        </w:rPr>
      </w:pPr>
      <w:r w:rsidRPr="009D0C8E">
        <w:rPr>
          <w:lang w:eastAsia="zh-CN"/>
        </w:rPr>
        <w:t>27 </w:t>
      </w:r>
      <w:r w:rsidRPr="009D0C8E">
        <w:rPr>
          <w:b/>
          <w:bCs/>
          <w:lang w:eastAsia="zh-CN"/>
        </w:rPr>
        <w:t>Walma MS</w:t>
      </w:r>
      <w:r w:rsidRPr="009D0C8E">
        <w:rPr>
          <w:lang w:eastAsia="zh-CN"/>
        </w:rPr>
        <w:t>, Kornmann VN, Boerma D, de Roos MA, van Westreenen HL. Predictors of fecal incontinence and related quality of life after a total mesorectal excision with primary anastomosis for patients with rectal cancer.</w:t>
      </w:r>
      <w:r w:rsidRPr="009D0C8E">
        <w:rPr>
          <w:rFonts w:hint="eastAsia"/>
          <w:lang w:eastAsia="zh-CN"/>
        </w:rPr>
        <w:t xml:space="preserve"> </w:t>
      </w:r>
      <w:r w:rsidRPr="009D0C8E">
        <w:rPr>
          <w:i/>
          <w:iCs/>
          <w:lang w:eastAsia="zh-CN"/>
        </w:rPr>
        <w:t>Ann Coloproctol</w:t>
      </w:r>
      <w:r w:rsidRPr="009D0C8E">
        <w:rPr>
          <w:lang w:eastAsia="zh-CN"/>
        </w:rPr>
        <w:t> 2015; </w:t>
      </w:r>
      <w:r w:rsidRPr="009D0C8E">
        <w:rPr>
          <w:b/>
          <w:bCs/>
          <w:lang w:eastAsia="zh-CN"/>
        </w:rPr>
        <w:t>31</w:t>
      </w:r>
      <w:r w:rsidRPr="009D0C8E">
        <w:rPr>
          <w:lang w:eastAsia="zh-CN"/>
        </w:rPr>
        <w:t>: 23-28 [PMID: 25745623 DOI: 10.3393/ac.2015.31.1.23]</w:t>
      </w:r>
    </w:p>
    <w:p w14:paraId="69589BE8" w14:textId="77777777" w:rsidR="003E23B1" w:rsidRPr="009D0C8E" w:rsidRDefault="003E23B1" w:rsidP="009D0C8E">
      <w:pPr>
        <w:ind w:firstLineChars="0" w:firstLine="0"/>
        <w:rPr>
          <w:lang w:eastAsia="zh-CN"/>
        </w:rPr>
      </w:pPr>
      <w:r w:rsidRPr="009D0C8E">
        <w:rPr>
          <w:lang w:eastAsia="zh-CN"/>
        </w:rPr>
        <w:t>28 </w:t>
      </w:r>
      <w:r w:rsidRPr="009D0C8E">
        <w:rPr>
          <w:b/>
          <w:bCs/>
          <w:lang w:eastAsia="zh-CN"/>
        </w:rPr>
        <w:t>Handa VL</w:t>
      </w:r>
      <w:r w:rsidRPr="009D0C8E">
        <w:rPr>
          <w:lang w:eastAsia="zh-CN"/>
        </w:rPr>
        <w:t xml:space="preserve">, Blomquist JL, McDermott KC, Friedman S, Muñoz A. Pelvic floor disorders after vaginal birth: effect of episiotomy, perineal laceration, and operative </w:t>
      </w:r>
      <w:r w:rsidRPr="009D0C8E">
        <w:rPr>
          <w:lang w:eastAsia="zh-CN"/>
        </w:rPr>
        <w:lastRenderedPageBreak/>
        <w:t>birth. </w:t>
      </w:r>
      <w:r w:rsidRPr="009D0C8E">
        <w:rPr>
          <w:i/>
          <w:iCs/>
          <w:lang w:eastAsia="zh-CN"/>
        </w:rPr>
        <w:t>Obstet Gynecol</w:t>
      </w:r>
      <w:r w:rsidRPr="009D0C8E">
        <w:rPr>
          <w:lang w:eastAsia="zh-CN"/>
        </w:rPr>
        <w:t> 2012; </w:t>
      </w:r>
      <w:r w:rsidRPr="009D0C8E">
        <w:rPr>
          <w:b/>
          <w:bCs/>
          <w:lang w:eastAsia="zh-CN"/>
        </w:rPr>
        <w:t>119</w:t>
      </w:r>
      <w:r w:rsidRPr="009D0C8E">
        <w:rPr>
          <w:lang w:eastAsia="zh-CN"/>
        </w:rPr>
        <w:t>: 233-239 [PMID: 22227639 DOI: 10.1097/AOG.0b013e318240df4f]</w:t>
      </w:r>
    </w:p>
    <w:p w14:paraId="076201CE" w14:textId="77777777" w:rsidR="003E23B1" w:rsidRPr="009D0C8E" w:rsidRDefault="003E23B1" w:rsidP="009D0C8E">
      <w:pPr>
        <w:ind w:firstLineChars="0" w:firstLine="0"/>
        <w:rPr>
          <w:lang w:eastAsia="zh-CN"/>
        </w:rPr>
      </w:pPr>
      <w:r w:rsidRPr="009D0C8E">
        <w:rPr>
          <w:lang w:eastAsia="zh-CN"/>
        </w:rPr>
        <w:t>29 </w:t>
      </w:r>
      <w:r w:rsidRPr="009D0C8E">
        <w:rPr>
          <w:b/>
          <w:bCs/>
          <w:lang w:eastAsia="zh-CN"/>
        </w:rPr>
        <w:t>Carroli G</w:t>
      </w:r>
      <w:r w:rsidRPr="009D0C8E">
        <w:rPr>
          <w:lang w:eastAsia="zh-CN"/>
        </w:rPr>
        <w:t>, Mignini L. Episiotomy for vaginal birth. </w:t>
      </w:r>
      <w:r w:rsidRPr="009D0C8E">
        <w:rPr>
          <w:i/>
          <w:iCs/>
          <w:lang w:eastAsia="zh-CN"/>
        </w:rPr>
        <w:t>Cochrane Database Syst Rev</w:t>
      </w:r>
      <w:r w:rsidRPr="009D0C8E">
        <w:rPr>
          <w:rFonts w:hint="eastAsia"/>
          <w:lang w:eastAsia="zh-CN"/>
        </w:rPr>
        <w:t xml:space="preserve"> </w:t>
      </w:r>
      <w:r w:rsidRPr="009D0C8E">
        <w:rPr>
          <w:lang w:eastAsia="zh-CN"/>
        </w:rPr>
        <w:t>2009;</w:t>
      </w:r>
      <w:r w:rsidRPr="009D0C8E">
        <w:rPr>
          <w:rFonts w:hint="eastAsia"/>
          <w:lang w:eastAsia="zh-CN"/>
        </w:rPr>
        <w:t xml:space="preserve"> </w:t>
      </w:r>
      <w:r w:rsidRPr="009D0C8E">
        <w:rPr>
          <w:b/>
          <w:lang w:eastAsia="zh-CN"/>
        </w:rPr>
        <w:t>(1)</w:t>
      </w:r>
      <w:r w:rsidRPr="009D0C8E">
        <w:rPr>
          <w:lang w:eastAsia="zh-CN"/>
        </w:rPr>
        <w:t>: CD000081 [PMID: 19160176 DOI: 10.1002/14651858.CD000081.pub2]</w:t>
      </w:r>
    </w:p>
    <w:p w14:paraId="55EBEC3D" w14:textId="77777777" w:rsidR="003E23B1" w:rsidRPr="009D0C8E" w:rsidRDefault="003E23B1" w:rsidP="009D0C8E">
      <w:pPr>
        <w:ind w:firstLineChars="0" w:firstLine="0"/>
        <w:rPr>
          <w:lang w:eastAsia="zh-CN"/>
        </w:rPr>
      </w:pPr>
      <w:r w:rsidRPr="009D0C8E">
        <w:rPr>
          <w:lang w:eastAsia="zh-CN"/>
        </w:rPr>
        <w:t>30 </w:t>
      </w:r>
      <w:r w:rsidRPr="009D0C8E">
        <w:rPr>
          <w:b/>
          <w:bCs/>
          <w:lang w:eastAsia="zh-CN"/>
        </w:rPr>
        <w:t>Kaiser AM</w:t>
      </w:r>
      <w:r w:rsidRPr="009D0C8E">
        <w:rPr>
          <w:lang w:eastAsia="zh-CN"/>
        </w:rPr>
        <w:t>, Ortega AE. Anorectal anatomy. </w:t>
      </w:r>
      <w:r w:rsidRPr="009D0C8E">
        <w:rPr>
          <w:i/>
          <w:iCs/>
          <w:lang w:eastAsia="zh-CN"/>
        </w:rPr>
        <w:t>Surg Clin North Am</w:t>
      </w:r>
      <w:r w:rsidRPr="009D0C8E">
        <w:rPr>
          <w:lang w:eastAsia="zh-CN"/>
        </w:rPr>
        <w:t> 2002; </w:t>
      </w:r>
      <w:r w:rsidRPr="009D0C8E">
        <w:rPr>
          <w:b/>
          <w:bCs/>
          <w:lang w:eastAsia="zh-CN"/>
        </w:rPr>
        <w:t>82</w:t>
      </w:r>
      <w:r w:rsidRPr="009D0C8E">
        <w:rPr>
          <w:lang w:eastAsia="zh-CN"/>
        </w:rPr>
        <w:t>: 1125-1</w:t>
      </w:r>
      <w:r w:rsidRPr="009D0C8E">
        <w:rPr>
          <w:rFonts w:hint="eastAsia"/>
          <w:lang w:eastAsia="zh-CN"/>
        </w:rPr>
        <w:t>1</w:t>
      </w:r>
      <w:r w:rsidRPr="009D0C8E">
        <w:rPr>
          <w:lang w:eastAsia="zh-CN"/>
        </w:rPr>
        <w:t>38, v [PMID: 12516843 DOI: 10.1016/S0039-6109(02)00056-7]</w:t>
      </w:r>
    </w:p>
    <w:p w14:paraId="56D2C709" w14:textId="77777777" w:rsidR="003E23B1" w:rsidRPr="009D0C8E" w:rsidRDefault="003E23B1" w:rsidP="009D0C8E">
      <w:pPr>
        <w:ind w:firstLineChars="0" w:firstLine="0"/>
        <w:rPr>
          <w:lang w:eastAsia="zh-CN"/>
        </w:rPr>
      </w:pPr>
      <w:r w:rsidRPr="009D0C8E">
        <w:rPr>
          <w:lang w:eastAsia="zh-CN"/>
        </w:rPr>
        <w:t>31 </w:t>
      </w:r>
      <w:r w:rsidRPr="009D0C8E">
        <w:rPr>
          <w:b/>
          <w:bCs/>
          <w:lang w:eastAsia="zh-CN"/>
        </w:rPr>
        <w:t>Lestar B</w:t>
      </w:r>
      <w:r w:rsidRPr="009D0C8E">
        <w:rPr>
          <w:lang w:eastAsia="zh-CN"/>
        </w:rPr>
        <w:t>, Penninckx F, Kerremans R. The composition of anal basal pressure. An in vivo and in vitro study in man. </w:t>
      </w:r>
      <w:r w:rsidRPr="009D0C8E">
        <w:rPr>
          <w:i/>
          <w:iCs/>
          <w:lang w:eastAsia="zh-CN"/>
        </w:rPr>
        <w:t>Int J Colorectal Dis</w:t>
      </w:r>
      <w:r w:rsidRPr="009D0C8E">
        <w:rPr>
          <w:lang w:eastAsia="zh-CN"/>
        </w:rPr>
        <w:t> 1989; </w:t>
      </w:r>
      <w:r w:rsidRPr="009D0C8E">
        <w:rPr>
          <w:b/>
          <w:bCs/>
          <w:lang w:eastAsia="zh-CN"/>
        </w:rPr>
        <w:t>4</w:t>
      </w:r>
      <w:r w:rsidRPr="009D0C8E">
        <w:rPr>
          <w:lang w:eastAsia="zh-CN"/>
        </w:rPr>
        <w:t>: 118-122 [PMID: 2746132 DOI: 10.1007/BF01646870]</w:t>
      </w:r>
    </w:p>
    <w:p w14:paraId="6F2A8D2B" w14:textId="77777777" w:rsidR="003E23B1" w:rsidRPr="009D0C8E" w:rsidRDefault="003E23B1" w:rsidP="009D0C8E">
      <w:pPr>
        <w:ind w:firstLineChars="0" w:firstLine="0"/>
        <w:rPr>
          <w:lang w:eastAsia="zh-CN"/>
        </w:rPr>
      </w:pPr>
      <w:r w:rsidRPr="009D0C8E">
        <w:rPr>
          <w:lang w:eastAsia="zh-CN"/>
        </w:rPr>
        <w:t>32 </w:t>
      </w:r>
      <w:r w:rsidRPr="009D0C8E">
        <w:rPr>
          <w:b/>
          <w:bCs/>
          <w:lang w:eastAsia="zh-CN"/>
        </w:rPr>
        <w:t>Felt-Bersma RJ</w:t>
      </w:r>
      <w:r w:rsidRPr="009D0C8E">
        <w:rPr>
          <w:lang w:eastAsia="zh-CN"/>
        </w:rPr>
        <w:t>, Sloots CE, Poen AC, Cuesta MA, Meuwissen SG. Rectal compliance as a routine measurement: extreme volumes have direct clinical impact and normal volumes exclude rectum as a problem. </w:t>
      </w:r>
      <w:r w:rsidRPr="009D0C8E">
        <w:rPr>
          <w:i/>
          <w:iCs/>
          <w:lang w:eastAsia="zh-CN"/>
        </w:rPr>
        <w:t>Dis Colon Rectum</w:t>
      </w:r>
      <w:r w:rsidRPr="009D0C8E">
        <w:rPr>
          <w:rFonts w:hint="eastAsia"/>
          <w:lang w:eastAsia="zh-CN"/>
        </w:rPr>
        <w:t xml:space="preserve"> </w:t>
      </w:r>
      <w:r w:rsidRPr="009D0C8E">
        <w:rPr>
          <w:lang w:eastAsia="zh-CN"/>
        </w:rPr>
        <w:t>2000; </w:t>
      </w:r>
      <w:r w:rsidRPr="009D0C8E">
        <w:rPr>
          <w:b/>
          <w:bCs/>
          <w:lang w:eastAsia="zh-CN"/>
        </w:rPr>
        <w:t>43</w:t>
      </w:r>
      <w:r w:rsidRPr="009D0C8E">
        <w:rPr>
          <w:lang w:eastAsia="zh-CN"/>
        </w:rPr>
        <w:t>: 1732-1738 [PMID: 11156459 DOI: 10.1007/BF02236859]</w:t>
      </w:r>
    </w:p>
    <w:p w14:paraId="4E768FD9" w14:textId="77777777" w:rsidR="003E23B1" w:rsidRPr="009D0C8E" w:rsidRDefault="003E23B1" w:rsidP="009D0C8E">
      <w:pPr>
        <w:ind w:firstLineChars="0" w:firstLine="0"/>
        <w:rPr>
          <w:lang w:eastAsia="zh-CN"/>
        </w:rPr>
      </w:pPr>
      <w:r w:rsidRPr="009D0C8E">
        <w:rPr>
          <w:lang w:eastAsia="zh-CN"/>
        </w:rPr>
        <w:t>33 </w:t>
      </w:r>
      <w:r w:rsidRPr="009D0C8E">
        <w:rPr>
          <w:b/>
          <w:bCs/>
          <w:lang w:eastAsia="zh-CN"/>
        </w:rPr>
        <w:t>Zar S</w:t>
      </w:r>
      <w:r w:rsidRPr="009D0C8E">
        <w:rPr>
          <w:lang w:eastAsia="zh-CN"/>
        </w:rPr>
        <w:t>, Benson MJ, Kumar D. Rectal afferent hypersensitivity and compliance in irritable bowel syndrome: differences between diarrhoea-predominant and constipation-predominant subgroups. </w:t>
      </w:r>
      <w:r w:rsidRPr="009D0C8E">
        <w:rPr>
          <w:i/>
          <w:iCs/>
          <w:lang w:eastAsia="zh-CN"/>
        </w:rPr>
        <w:t>Eur J Gastroenterol Hepatol</w:t>
      </w:r>
      <w:r w:rsidRPr="009D0C8E">
        <w:rPr>
          <w:lang w:eastAsia="zh-CN"/>
        </w:rPr>
        <w:t> 2006; </w:t>
      </w:r>
      <w:r w:rsidRPr="009D0C8E">
        <w:rPr>
          <w:b/>
          <w:bCs/>
          <w:lang w:eastAsia="zh-CN"/>
        </w:rPr>
        <w:t>18</w:t>
      </w:r>
      <w:r w:rsidRPr="009D0C8E">
        <w:rPr>
          <w:lang w:eastAsia="zh-CN"/>
        </w:rPr>
        <w:t>: 151-158 [PMID: 16394796 DOI: 10.1097/00042737-200602000-00007]</w:t>
      </w:r>
    </w:p>
    <w:p w14:paraId="357960F5" w14:textId="77777777" w:rsidR="003E23B1" w:rsidRPr="009D0C8E" w:rsidRDefault="003E23B1" w:rsidP="009D0C8E">
      <w:pPr>
        <w:ind w:firstLineChars="0" w:firstLine="0"/>
        <w:rPr>
          <w:lang w:eastAsia="zh-CN"/>
        </w:rPr>
      </w:pPr>
      <w:r w:rsidRPr="009D0C8E">
        <w:rPr>
          <w:lang w:eastAsia="zh-CN"/>
        </w:rPr>
        <w:t>34 </w:t>
      </w:r>
      <w:r w:rsidRPr="009D0C8E">
        <w:rPr>
          <w:b/>
          <w:bCs/>
          <w:lang w:eastAsia="zh-CN"/>
        </w:rPr>
        <w:t>Fazio VW</w:t>
      </w:r>
      <w:r w:rsidRPr="009D0C8E">
        <w:rPr>
          <w:lang w:eastAsia="zh-CN"/>
        </w:rPr>
        <w:t>, Zutshi M, Remzi FH, Parc Y, Ruppert R, Fürst A, Celebrezze J, Galanduik S, Orangio G, Hyman N, Bokey L, Tiret E, Kirchdorfer B, Medich D, Tietze M, Hull T, Hammel J. A randomized multicenter trial to compare long-term functional outcome, quality of life, and complications of surgical procedures for low rectal cancers. </w:t>
      </w:r>
      <w:r w:rsidRPr="009D0C8E">
        <w:rPr>
          <w:i/>
          <w:iCs/>
          <w:lang w:eastAsia="zh-CN"/>
        </w:rPr>
        <w:t>Ann Surg</w:t>
      </w:r>
      <w:r w:rsidRPr="009D0C8E">
        <w:rPr>
          <w:lang w:eastAsia="zh-CN"/>
        </w:rPr>
        <w:t> 2007; </w:t>
      </w:r>
      <w:r w:rsidRPr="009D0C8E">
        <w:rPr>
          <w:b/>
          <w:bCs/>
          <w:lang w:eastAsia="zh-CN"/>
        </w:rPr>
        <w:t>246</w:t>
      </w:r>
      <w:r w:rsidRPr="009D0C8E">
        <w:rPr>
          <w:lang w:eastAsia="zh-CN"/>
        </w:rPr>
        <w:t>: 481-4</w:t>
      </w:r>
      <w:r w:rsidRPr="009D0C8E">
        <w:rPr>
          <w:rFonts w:hint="eastAsia"/>
          <w:lang w:eastAsia="zh-CN"/>
        </w:rPr>
        <w:t>8</w:t>
      </w:r>
      <w:r w:rsidRPr="009D0C8E">
        <w:rPr>
          <w:lang w:eastAsia="zh-CN"/>
        </w:rPr>
        <w:t>8; discussion 48</w:t>
      </w:r>
      <w:r w:rsidRPr="009D0C8E">
        <w:rPr>
          <w:rFonts w:hint="eastAsia"/>
          <w:lang w:eastAsia="zh-CN"/>
        </w:rPr>
        <w:t>8</w:t>
      </w:r>
      <w:r w:rsidRPr="009D0C8E">
        <w:rPr>
          <w:lang w:eastAsia="zh-CN"/>
        </w:rPr>
        <w:t>-4</w:t>
      </w:r>
      <w:r w:rsidRPr="009D0C8E">
        <w:rPr>
          <w:rFonts w:hint="eastAsia"/>
          <w:lang w:eastAsia="zh-CN"/>
        </w:rPr>
        <w:t xml:space="preserve">90 </w:t>
      </w:r>
      <w:r w:rsidRPr="009D0C8E">
        <w:rPr>
          <w:lang w:eastAsia="zh-CN"/>
        </w:rPr>
        <w:t>[PMID: 17717452 DOI: 10.1097/SLA.0b013e3181485617]</w:t>
      </w:r>
    </w:p>
    <w:p w14:paraId="0C896AC7" w14:textId="77777777" w:rsidR="003E23B1" w:rsidRPr="009D0C8E" w:rsidRDefault="003E23B1" w:rsidP="009D0C8E">
      <w:pPr>
        <w:ind w:firstLineChars="0" w:firstLine="0"/>
        <w:rPr>
          <w:lang w:eastAsia="zh-CN"/>
        </w:rPr>
      </w:pPr>
      <w:r w:rsidRPr="009D0C8E">
        <w:rPr>
          <w:lang w:eastAsia="zh-CN"/>
        </w:rPr>
        <w:t>35</w:t>
      </w:r>
      <w:r w:rsidRPr="009D0C8E">
        <w:rPr>
          <w:rFonts w:hint="eastAsia"/>
          <w:lang w:eastAsia="zh-CN"/>
        </w:rPr>
        <w:t xml:space="preserve"> </w:t>
      </w:r>
      <w:r w:rsidRPr="009D0C8E">
        <w:rPr>
          <w:b/>
          <w:bCs/>
          <w:lang w:eastAsia="zh-CN"/>
        </w:rPr>
        <w:t>Vaizey CJ</w:t>
      </w:r>
      <w:r w:rsidRPr="009D0C8E">
        <w:rPr>
          <w:lang w:eastAsia="zh-CN"/>
        </w:rPr>
        <w:t>. Faecal incontinence: standardizing outcome measures.</w:t>
      </w:r>
      <w:r w:rsidRPr="009D0C8E">
        <w:rPr>
          <w:rFonts w:hint="eastAsia"/>
          <w:lang w:eastAsia="zh-CN"/>
        </w:rPr>
        <w:t xml:space="preserve"> </w:t>
      </w:r>
      <w:r w:rsidRPr="009D0C8E">
        <w:rPr>
          <w:i/>
          <w:iCs/>
          <w:lang w:eastAsia="zh-CN"/>
        </w:rPr>
        <w:t>Colorectal Dis</w:t>
      </w:r>
      <w:r w:rsidRPr="009D0C8E">
        <w:rPr>
          <w:rFonts w:hint="eastAsia"/>
          <w:lang w:eastAsia="zh-CN"/>
        </w:rPr>
        <w:t xml:space="preserve"> </w:t>
      </w:r>
      <w:r w:rsidRPr="009D0C8E">
        <w:rPr>
          <w:lang w:eastAsia="zh-CN"/>
        </w:rPr>
        <w:t>2014; </w:t>
      </w:r>
      <w:r w:rsidRPr="009D0C8E">
        <w:rPr>
          <w:b/>
          <w:bCs/>
          <w:lang w:eastAsia="zh-CN"/>
        </w:rPr>
        <w:t>16</w:t>
      </w:r>
      <w:r w:rsidRPr="009D0C8E">
        <w:rPr>
          <w:lang w:eastAsia="zh-CN"/>
        </w:rPr>
        <w:t>: 156-158 [PMID: 24450821 DOI: 10.1111/codi.12566]</w:t>
      </w:r>
    </w:p>
    <w:p w14:paraId="0ED20A9F" w14:textId="77777777" w:rsidR="003E23B1" w:rsidRPr="009D0C8E" w:rsidRDefault="003E23B1" w:rsidP="009D0C8E">
      <w:pPr>
        <w:ind w:firstLineChars="0" w:firstLine="0"/>
        <w:rPr>
          <w:lang w:eastAsia="zh-CN"/>
        </w:rPr>
      </w:pPr>
      <w:r w:rsidRPr="009D0C8E">
        <w:rPr>
          <w:lang w:eastAsia="zh-CN"/>
        </w:rPr>
        <w:t>36 </w:t>
      </w:r>
      <w:r w:rsidRPr="009D0C8E">
        <w:rPr>
          <w:b/>
          <w:bCs/>
          <w:lang w:eastAsia="zh-CN"/>
        </w:rPr>
        <w:t>Quezada Y</w:t>
      </w:r>
      <w:r w:rsidRPr="009D0C8E">
        <w:rPr>
          <w:lang w:eastAsia="zh-CN"/>
        </w:rPr>
        <w:t>, Whiteside JL, Rice T, Karram M, Rafferty JF, Paquette IM. Does preoperative anal physiology testing or ultrasonography predict clinical outcome with sacral neuromodulation for fecal incontinence? </w:t>
      </w:r>
      <w:r w:rsidRPr="009D0C8E">
        <w:rPr>
          <w:i/>
          <w:iCs/>
          <w:lang w:eastAsia="zh-CN"/>
        </w:rPr>
        <w:t>Int Urogynecol J</w:t>
      </w:r>
      <w:r w:rsidRPr="009D0C8E">
        <w:rPr>
          <w:lang w:eastAsia="zh-CN"/>
        </w:rPr>
        <w:t> 2015; </w:t>
      </w:r>
      <w:r w:rsidRPr="009D0C8E">
        <w:rPr>
          <w:b/>
          <w:bCs/>
          <w:lang w:eastAsia="zh-CN"/>
        </w:rPr>
        <w:t>26</w:t>
      </w:r>
      <w:r w:rsidRPr="009D0C8E">
        <w:rPr>
          <w:lang w:eastAsia="zh-CN"/>
        </w:rPr>
        <w:t>: 1613-1617 [PMID: 26017894 DOI: 10.1007/s00192-015-2746-1]</w:t>
      </w:r>
    </w:p>
    <w:p w14:paraId="2AEE1D53" w14:textId="77777777" w:rsidR="003E23B1" w:rsidRPr="009D0C8E" w:rsidRDefault="003E23B1" w:rsidP="009D0C8E">
      <w:pPr>
        <w:ind w:firstLineChars="0" w:firstLine="0"/>
        <w:rPr>
          <w:lang w:eastAsia="zh-CN"/>
        </w:rPr>
      </w:pPr>
      <w:r w:rsidRPr="009D0C8E">
        <w:rPr>
          <w:lang w:eastAsia="zh-CN"/>
        </w:rPr>
        <w:lastRenderedPageBreak/>
        <w:t>37 </w:t>
      </w:r>
      <w:r w:rsidRPr="009D0C8E">
        <w:rPr>
          <w:b/>
          <w:bCs/>
          <w:lang w:eastAsia="zh-CN"/>
        </w:rPr>
        <w:t>Maeda Y</w:t>
      </w:r>
      <w:r w:rsidRPr="009D0C8E">
        <w:rPr>
          <w:lang w:eastAsia="zh-CN"/>
        </w:rPr>
        <w:t>, O'Connell PR, Lehur PA, Matzel KE, Laurberg S. Sacral nerve stimulation for faecal incontinence and constipation: a European consensus statement.</w:t>
      </w:r>
      <w:r w:rsidRPr="009D0C8E">
        <w:rPr>
          <w:rFonts w:hint="eastAsia"/>
          <w:lang w:eastAsia="zh-CN"/>
        </w:rPr>
        <w:t xml:space="preserve"> </w:t>
      </w:r>
      <w:r w:rsidRPr="009D0C8E">
        <w:rPr>
          <w:i/>
          <w:iCs/>
          <w:lang w:eastAsia="zh-CN"/>
        </w:rPr>
        <w:t>Colorectal Dis</w:t>
      </w:r>
      <w:r w:rsidRPr="009D0C8E">
        <w:rPr>
          <w:lang w:eastAsia="zh-CN"/>
        </w:rPr>
        <w:t> 2015; </w:t>
      </w:r>
      <w:r w:rsidRPr="009D0C8E">
        <w:rPr>
          <w:b/>
          <w:bCs/>
          <w:lang w:eastAsia="zh-CN"/>
        </w:rPr>
        <w:t>17</w:t>
      </w:r>
      <w:r w:rsidRPr="009D0C8E">
        <w:rPr>
          <w:lang w:eastAsia="zh-CN"/>
        </w:rPr>
        <w:t>: O74-O87 [PMID: 25603960 DOI: 10.1111/codi.12905]</w:t>
      </w:r>
    </w:p>
    <w:p w14:paraId="0BE7CF66" w14:textId="77777777" w:rsidR="003E23B1" w:rsidRPr="009D0C8E" w:rsidRDefault="003E23B1" w:rsidP="009D0C8E">
      <w:pPr>
        <w:ind w:firstLineChars="0" w:firstLine="0"/>
        <w:rPr>
          <w:lang w:eastAsia="zh-CN"/>
        </w:rPr>
      </w:pPr>
      <w:r w:rsidRPr="009D0C8E">
        <w:rPr>
          <w:lang w:eastAsia="zh-CN"/>
        </w:rPr>
        <w:t>38 </w:t>
      </w:r>
      <w:r w:rsidRPr="009D0C8E">
        <w:rPr>
          <w:b/>
          <w:bCs/>
          <w:lang w:eastAsia="zh-CN"/>
        </w:rPr>
        <w:t>Gooneratne ML</w:t>
      </w:r>
      <w:r w:rsidRPr="009D0C8E">
        <w:rPr>
          <w:lang w:eastAsia="zh-CN"/>
        </w:rPr>
        <w:t>, Scott SM, Lunniss PJ. Unilateral pudendal neuropathy is common in patients with fecal incontinence. </w:t>
      </w:r>
      <w:r w:rsidRPr="009D0C8E">
        <w:rPr>
          <w:i/>
          <w:iCs/>
          <w:lang w:eastAsia="zh-CN"/>
        </w:rPr>
        <w:t>Dis Colon Rectum</w:t>
      </w:r>
      <w:r w:rsidRPr="009D0C8E">
        <w:rPr>
          <w:lang w:eastAsia="zh-CN"/>
        </w:rPr>
        <w:t> 2007; </w:t>
      </w:r>
      <w:r w:rsidRPr="009D0C8E">
        <w:rPr>
          <w:b/>
          <w:bCs/>
          <w:lang w:eastAsia="zh-CN"/>
        </w:rPr>
        <w:t>50</w:t>
      </w:r>
      <w:r w:rsidRPr="009D0C8E">
        <w:rPr>
          <w:lang w:eastAsia="zh-CN"/>
        </w:rPr>
        <w:t>: 449-458 [PMID: 17279299 DOI: 10.1007/s10350-006-0839-0]</w:t>
      </w:r>
    </w:p>
    <w:p w14:paraId="570C3227" w14:textId="77777777" w:rsidR="003E23B1" w:rsidRPr="009D0C8E" w:rsidRDefault="003E23B1" w:rsidP="009D0C8E">
      <w:pPr>
        <w:ind w:firstLineChars="0" w:firstLine="0"/>
        <w:rPr>
          <w:lang w:eastAsia="zh-CN"/>
        </w:rPr>
      </w:pPr>
      <w:r w:rsidRPr="009D0C8E">
        <w:rPr>
          <w:lang w:eastAsia="zh-CN"/>
        </w:rPr>
        <w:t>39 </w:t>
      </w:r>
      <w:r w:rsidRPr="009D0C8E">
        <w:rPr>
          <w:b/>
          <w:bCs/>
          <w:lang w:eastAsia="zh-CN"/>
        </w:rPr>
        <w:t>Fitzpatrick M</w:t>
      </w:r>
      <w:r w:rsidRPr="009D0C8E">
        <w:rPr>
          <w:lang w:eastAsia="zh-CN"/>
        </w:rPr>
        <w:t>, O'brien C, O'connell PR, O'herlihy C. Patterns of abnormal pudendal nerve function that are associated with postpartum fecal incontinence.</w:t>
      </w:r>
      <w:r w:rsidRPr="009D0C8E">
        <w:rPr>
          <w:rFonts w:hint="eastAsia"/>
          <w:lang w:eastAsia="zh-CN"/>
        </w:rPr>
        <w:t xml:space="preserve"> </w:t>
      </w:r>
      <w:r w:rsidRPr="009D0C8E">
        <w:rPr>
          <w:i/>
          <w:iCs/>
          <w:lang w:eastAsia="zh-CN"/>
        </w:rPr>
        <w:t>Am J Obstet Gynecol</w:t>
      </w:r>
      <w:r w:rsidRPr="009D0C8E">
        <w:rPr>
          <w:lang w:eastAsia="zh-CN"/>
        </w:rPr>
        <w:t> 2003; </w:t>
      </w:r>
      <w:r w:rsidRPr="009D0C8E">
        <w:rPr>
          <w:b/>
          <w:bCs/>
          <w:lang w:eastAsia="zh-CN"/>
        </w:rPr>
        <w:t>189</w:t>
      </w:r>
      <w:r w:rsidRPr="009D0C8E">
        <w:rPr>
          <w:lang w:eastAsia="zh-CN"/>
        </w:rPr>
        <w:t>: 730-735 [PMID: 14526303 DOI: 10.1067/S0002-9378(03)00817-2]</w:t>
      </w:r>
    </w:p>
    <w:p w14:paraId="09ECE18E" w14:textId="77777777" w:rsidR="003E23B1" w:rsidRPr="009D0C8E" w:rsidRDefault="003E23B1" w:rsidP="009D0C8E">
      <w:pPr>
        <w:ind w:firstLineChars="0" w:firstLine="0"/>
        <w:rPr>
          <w:lang w:eastAsia="zh-CN"/>
        </w:rPr>
      </w:pPr>
      <w:r w:rsidRPr="009D0C8E">
        <w:rPr>
          <w:lang w:eastAsia="zh-CN"/>
        </w:rPr>
        <w:t>40 </w:t>
      </w:r>
      <w:r w:rsidRPr="009D0C8E">
        <w:rPr>
          <w:b/>
          <w:bCs/>
          <w:lang w:eastAsia="zh-CN"/>
        </w:rPr>
        <w:t>Súilleabháin CB</w:t>
      </w:r>
      <w:r w:rsidRPr="009D0C8E">
        <w:rPr>
          <w:lang w:eastAsia="zh-CN"/>
        </w:rPr>
        <w:t>, Horgan AF, McEnroe L, Poon FW, Anderson JH, Finlay IG, McKee RF. The relationship of pudendal nerve terminal motor latency to squeeze pressure in patients with idiopathic fecal incontinence. </w:t>
      </w:r>
      <w:r w:rsidRPr="009D0C8E">
        <w:rPr>
          <w:i/>
          <w:iCs/>
          <w:lang w:eastAsia="zh-CN"/>
        </w:rPr>
        <w:t>Dis Colon Rectum</w:t>
      </w:r>
      <w:r w:rsidRPr="009D0C8E">
        <w:rPr>
          <w:lang w:eastAsia="zh-CN"/>
        </w:rPr>
        <w:t> 2001; </w:t>
      </w:r>
      <w:r w:rsidRPr="009D0C8E">
        <w:rPr>
          <w:b/>
          <w:bCs/>
          <w:lang w:eastAsia="zh-CN"/>
        </w:rPr>
        <w:t>44</w:t>
      </w:r>
      <w:r w:rsidRPr="009D0C8E">
        <w:rPr>
          <w:lang w:eastAsia="zh-CN"/>
        </w:rPr>
        <w:t>: 666-671 [PMID: 11357026 DOI: 10.1007/BF02234563]</w:t>
      </w:r>
    </w:p>
    <w:p w14:paraId="5F95C0D4" w14:textId="77777777" w:rsidR="003E23B1" w:rsidRPr="009D0C8E" w:rsidRDefault="003E23B1" w:rsidP="009D0C8E">
      <w:pPr>
        <w:ind w:firstLineChars="0" w:firstLine="0"/>
        <w:rPr>
          <w:lang w:eastAsia="zh-CN"/>
        </w:rPr>
      </w:pPr>
      <w:r w:rsidRPr="009D0C8E">
        <w:rPr>
          <w:lang w:eastAsia="zh-CN"/>
        </w:rPr>
        <w:t>41 </w:t>
      </w:r>
      <w:r w:rsidRPr="009D0C8E">
        <w:rPr>
          <w:b/>
          <w:bCs/>
          <w:lang w:eastAsia="zh-CN"/>
        </w:rPr>
        <w:t>Rasmussen OO</w:t>
      </w:r>
      <w:r w:rsidRPr="009D0C8E">
        <w:rPr>
          <w:lang w:eastAsia="zh-CN"/>
        </w:rPr>
        <w:t>, Christiansen J, Tetzschner T, Sørensen M. Pudendal nerve function in idiopathic fecal incontinence. </w:t>
      </w:r>
      <w:r w:rsidRPr="009D0C8E">
        <w:rPr>
          <w:i/>
          <w:iCs/>
          <w:lang w:eastAsia="zh-CN"/>
        </w:rPr>
        <w:t>Dis Colon Rectum</w:t>
      </w:r>
      <w:r w:rsidRPr="009D0C8E">
        <w:rPr>
          <w:lang w:eastAsia="zh-CN"/>
        </w:rPr>
        <w:t> 2000; </w:t>
      </w:r>
      <w:r w:rsidRPr="009D0C8E">
        <w:rPr>
          <w:b/>
          <w:bCs/>
          <w:lang w:eastAsia="zh-CN"/>
        </w:rPr>
        <w:t>43</w:t>
      </w:r>
      <w:r w:rsidRPr="009D0C8E">
        <w:rPr>
          <w:lang w:eastAsia="zh-CN"/>
        </w:rPr>
        <w:t>: 633-66; discussion 633-66; [PMID: 10826423 DOI: 10.1007/BF02235577]</w:t>
      </w:r>
    </w:p>
    <w:p w14:paraId="0F13605B" w14:textId="77777777" w:rsidR="003E23B1" w:rsidRPr="009D0C8E" w:rsidRDefault="003E23B1" w:rsidP="009D0C8E">
      <w:pPr>
        <w:ind w:firstLineChars="0" w:firstLine="0"/>
        <w:rPr>
          <w:lang w:eastAsia="zh-CN"/>
        </w:rPr>
      </w:pPr>
      <w:r w:rsidRPr="009D0C8E">
        <w:rPr>
          <w:lang w:eastAsia="zh-CN"/>
        </w:rPr>
        <w:t>42 </w:t>
      </w:r>
      <w:r w:rsidRPr="009D0C8E">
        <w:rPr>
          <w:b/>
          <w:bCs/>
          <w:lang w:eastAsia="zh-CN"/>
        </w:rPr>
        <w:t>Soh JS</w:t>
      </w:r>
      <w:r w:rsidRPr="009D0C8E">
        <w:rPr>
          <w:lang w:eastAsia="zh-CN"/>
        </w:rPr>
        <w:t>, Lee HJ, Jung KW, Yoon IJ, Koo HS, Seo SY, Lee S, Bae JH, Lee HS, Park SH, Yang DH, Kim KJ, Ye BD, Byeon JS, Yang SK, Kim JH, Myung SJ. The diagnostic value of a digital rectal examination compared with high-resolution anorectal manometry in patients with chronic constipation and fecal incontinence.</w:t>
      </w:r>
      <w:r w:rsidRPr="009D0C8E">
        <w:rPr>
          <w:rFonts w:hint="eastAsia"/>
          <w:lang w:eastAsia="zh-CN"/>
        </w:rPr>
        <w:t xml:space="preserve"> </w:t>
      </w:r>
      <w:r w:rsidRPr="009D0C8E">
        <w:rPr>
          <w:i/>
          <w:iCs/>
          <w:lang w:eastAsia="zh-CN"/>
        </w:rPr>
        <w:t>Am J Gastroenterol</w:t>
      </w:r>
      <w:r w:rsidRPr="009D0C8E">
        <w:rPr>
          <w:lang w:eastAsia="zh-CN"/>
        </w:rPr>
        <w:t> 2015; </w:t>
      </w:r>
      <w:r w:rsidRPr="009D0C8E">
        <w:rPr>
          <w:b/>
          <w:bCs/>
          <w:lang w:eastAsia="zh-CN"/>
        </w:rPr>
        <w:t>110</w:t>
      </w:r>
      <w:r w:rsidRPr="009D0C8E">
        <w:rPr>
          <w:lang w:eastAsia="zh-CN"/>
        </w:rPr>
        <w:t>: 1197-1204 [PMID: 26032152 DOI: 10.1038/ajg.2015.153]</w:t>
      </w:r>
    </w:p>
    <w:p w14:paraId="756446A4" w14:textId="77777777" w:rsidR="003E23B1" w:rsidRPr="009D0C8E" w:rsidRDefault="003E23B1" w:rsidP="009D0C8E">
      <w:pPr>
        <w:ind w:firstLineChars="0" w:firstLine="0"/>
        <w:rPr>
          <w:lang w:eastAsia="zh-CN"/>
        </w:rPr>
      </w:pPr>
      <w:r w:rsidRPr="009D0C8E">
        <w:rPr>
          <w:lang w:eastAsia="zh-CN"/>
        </w:rPr>
        <w:t>43 </w:t>
      </w:r>
      <w:r w:rsidRPr="009D0C8E">
        <w:rPr>
          <w:b/>
          <w:bCs/>
          <w:lang w:eastAsia="zh-CN"/>
        </w:rPr>
        <w:t>Zutshi M</w:t>
      </w:r>
      <w:r w:rsidRPr="009D0C8E">
        <w:rPr>
          <w:lang w:eastAsia="zh-CN"/>
        </w:rPr>
        <w:t>, Salcedo L, Hammel J, Hull T. Anal physiology testing in fecal incontinence: is it of any value? </w:t>
      </w:r>
      <w:r w:rsidRPr="009D0C8E">
        <w:rPr>
          <w:i/>
          <w:iCs/>
          <w:lang w:eastAsia="zh-CN"/>
        </w:rPr>
        <w:t>Int J Colorectal Dis</w:t>
      </w:r>
      <w:r w:rsidRPr="009D0C8E">
        <w:rPr>
          <w:lang w:eastAsia="zh-CN"/>
        </w:rPr>
        <w:t> 2010; </w:t>
      </w:r>
      <w:r w:rsidRPr="009D0C8E">
        <w:rPr>
          <w:b/>
          <w:bCs/>
          <w:lang w:eastAsia="zh-CN"/>
        </w:rPr>
        <w:t>25</w:t>
      </w:r>
      <w:r w:rsidRPr="009D0C8E">
        <w:rPr>
          <w:lang w:eastAsia="zh-CN"/>
        </w:rPr>
        <w:t>: 277-282 [PMID: 19902225 DOI: 10.1007/s00384-009-0830-z]</w:t>
      </w:r>
    </w:p>
    <w:p w14:paraId="22F6FBA3" w14:textId="77777777" w:rsidR="003E23B1" w:rsidRPr="009D0C8E" w:rsidRDefault="003E23B1" w:rsidP="009D0C8E">
      <w:pPr>
        <w:ind w:firstLineChars="0" w:firstLine="0"/>
        <w:rPr>
          <w:lang w:eastAsia="zh-CN"/>
        </w:rPr>
      </w:pPr>
      <w:r w:rsidRPr="009D0C8E">
        <w:rPr>
          <w:lang w:eastAsia="zh-CN"/>
        </w:rPr>
        <w:t>44 </w:t>
      </w:r>
      <w:r w:rsidRPr="009D0C8E">
        <w:rPr>
          <w:b/>
          <w:bCs/>
          <w:lang w:eastAsia="zh-CN"/>
        </w:rPr>
        <w:t>Pehl C</w:t>
      </w:r>
      <w:r w:rsidRPr="009D0C8E">
        <w:rPr>
          <w:lang w:eastAsia="zh-CN"/>
        </w:rPr>
        <w:t>, Seidl H, Scalercio N, Gundling F, Schmidt T, Schepp W, Labermeyer S. Accuracy of anorectal manometry in patients with fecal incontinence.</w:t>
      </w:r>
      <w:r w:rsidRPr="009D0C8E">
        <w:rPr>
          <w:rFonts w:hint="eastAsia"/>
          <w:lang w:eastAsia="zh-CN"/>
        </w:rPr>
        <w:t xml:space="preserve"> </w:t>
      </w:r>
      <w:r w:rsidRPr="009D0C8E">
        <w:rPr>
          <w:i/>
          <w:iCs/>
          <w:lang w:eastAsia="zh-CN"/>
        </w:rPr>
        <w:t>Digestion</w:t>
      </w:r>
      <w:r w:rsidRPr="009D0C8E">
        <w:rPr>
          <w:lang w:eastAsia="zh-CN"/>
        </w:rPr>
        <w:t> 2012; </w:t>
      </w:r>
      <w:r w:rsidRPr="009D0C8E">
        <w:rPr>
          <w:b/>
          <w:bCs/>
          <w:lang w:eastAsia="zh-CN"/>
        </w:rPr>
        <w:t>86</w:t>
      </w:r>
      <w:r w:rsidRPr="009D0C8E">
        <w:rPr>
          <w:lang w:eastAsia="zh-CN"/>
        </w:rPr>
        <w:t>: 78-85 [PMID: 22832781 DOI: 10.1159/000338954]</w:t>
      </w:r>
    </w:p>
    <w:p w14:paraId="78207201" w14:textId="77777777" w:rsidR="003E23B1" w:rsidRPr="009D0C8E" w:rsidRDefault="003E23B1" w:rsidP="009D0C8E">
      <w:pPr>
        <w:ind w:firstLineChars="0" w:firstLine="0"/>
        <w:rPr>
          <w:lang w:eastAsia="zh-CN"/>
        </w:rPr>
      </w:pPr>
      <w:r w:rsidRPr="009D0C8E">
        <w:rPr>
          <w:lang w:eastAsia="zh-CN"/>
        </w:rPr>
        <w:lastRenderedPageBreak/>
        <w:t>45 </w:t>
      </w:r>
      <w:r w:rsidRPr="009D0C8E">
        <w:rPr>
          <w:b/>
          <w:bCs/>
          <w:lang w:eastAsia="zh-CN"/>
        </w:rPr>
        <w:t>Gilliland R</w:t>
      </w:r>
      <w:r w:rsidRPr="009D0C8E">
        <w:rPr>
          <w:lang w:eastAsia="zh-CN"/>
        </w:rPr>
        <w:t>, Altomare DF, Moreira H, Oliveira L, Gilliland JE, Wexner SD. Pudendal neuropathy is predictive of failure following anterior overlapping sphincteroplasty. </w:t>
      </w:r>
      <w:r w:rsidRPr="009D0C8E">
        <w:rPr>
          <w:i/>
          <w:iCs/>
          <w:lang w:eastAsia="zh-CN"/>
        </w:rPr>
        <w:t>Dis Colon Rectum</w:t>
      </w:r>
      <w:r w:rsidRPr="009D0C8E">
        <w:rPr>
          <w:lang w:eastAsia="zh-CN"/>
        </w:rPr>
        <w:t> 1998; </w:t>
      </w:r>
      <w:r w:rsidRPr="009D0C8E">
        <w:rPr>
          <w:b/>
          <w:bCs/>
          <w:lang w:eastAsia="zh-CN"/>
        </w:rPr>
        <w:t>41</w:t>
      </w:r>
      <w:r w:rsidRPr="009D0C8E">
        <w:rPr>
          <w:lang w:eastAsia="zh-CN"/>
        </w:rPr>
        <w:t>: 1516-1522 [PMID: 9860332 DOI: 10.1007/BF02237299]</w:t>
      </w:r>
    </w:p>
    <w:p w14:paraId="0FC28FBF" w14:textId="77777777" w:rsidR="003E23B1" w:rsidRPr="009D0C8E" w:rsidRDefault="003E23B1" w:rsidP="009D0C8E">
      <w:pPr>
        <w:ind w:firstLineChars="0" w:firstLine="0"/>
        <w:rPr>
          <w:lang w:eastAsia="zh-CN"/>
        </w:rPr>
      </w:pPr>
      <w:r w:rsidRPr="009D0C8E">
        <w:rPr>
          <w:lang w:eastAsia="zh-CN"/>
        </w:rPr>
        <w:t>46 </w:t>
      </w:r>
      <w:r w:rsidRPr="009D0C8E">
        <w:rPr>
          <w:b/>
          <w:bCs/>
          <w:lang w:eastAsia="zh-CN"/>
        </w:rPr>
        <w:t>Chen AS</w:t>
      </w:r>
      <w:r w:rsidRPr="009D0C8E">
        <w:rPr>
          <w:lang w:eastAsia="zh-CN"/>
        </w:rPr>
        <w:t>, Luchtefeld MA, Senagore AJ, Mackeigan JM, Hoyt C. Pudendal nerve latency. Does it predict outcome of anal sphincter repair? </w:t>
      </w:r>
      <w:r w:rsidRPr="009D0C8E">
        <w:rPr>
          <w:i/>
          <w:iCs/>
          <w:lang w:eastAsia="zh-CN"/>
        </w:rPr>
        <w:t>Dis Colon Rectum</w:t>
      </w:r>
      <w:r w:rsidRPr="009D0C8E">
        <w:rPr>
          <w:lang w:eastAsia="zh-CN"/>
        </w:rPr>
        <w:t> 1998; </w:t>
      </w:r>
      <w:r w:rsidRPr="009D0C8E">
        <w:rPr>
          <w:b/>
          <w:bCs/>
          <w:lang w:eastAsia="zh-CN"/>
        </w:rPr>
        <w:t>41</w:t>
      </w:r>
      <w:r w:rsidRPr="009D0C8E">
        <w:rPr>
          <w:lang w:eastAsia="zh-CN"/>
        </w:rPr>
        <w:t>: 1005-1009 [PMID: 9715157 DOI: 10.1007/BF02237391]</w:t>
      </w:r>
    </w:p>
    <w:p w14:paraId="36113DC5" w14:textId="77777777" w:rsidR="003E23B1" w:rsidRPr="009D0C8E" w:rsidRDefault="003E23B1" w:rsidP="009D0C8E">
      <w:pPr>
        <w:ind w:firstLineChars="0" w:firstLine="0"/>
        <w:rPr>
          <w:lang w:eastAsia="zh-CN"/>
        </w:rPr>
      </w:pPr>
      <w:r w:rsidRPr="009D0C8E">
        <w:rPr>
          <w:lang w:eastAsia="zh-CN"/>
        </w:rPr>
        <w:t>47 </w:t>
      </w:r>
      <w:r w:rsidRPr="009D0C8E">
        <w:rPr>
          <w:b/>
          <w:bCs/>
          <w:lang w:eastAsia="zh-CN"/>
        </w:rPr>
        <w:t>Sangwan YP</w:t>
      </w:r>
      <w:r w:rsidRPr="009D0C8E">
        <w:rPr>
          <w:lang w:eastAsia="zh-CN"/>
        </w:rPr>
        <w:t>, Coller JA, Barrett RC, Roberts PL, Murray JJ, Rusin L, Schoetz DJ. Unilateral pudendal neuropathy. Impact on outcome of anal sphincter repair. </w:t>
      </w:r>
      <w:r w:rsidRPr="009D0C8E">
        <w:rPr>
          <w:i/>
          <w:iCs/>
          <w:lang w:eastAsia="zh-CN"/>
        </w:rPr>
        <w:t>Dis Colon Rectum</w:t>
      </w:r>
      <w:r w:rsidRPr="009D0C8E">
        <w:rPr>
          <w:lang w:eastAsia="zh-CN"/>
        </w:rPr>
        <w:t> 1996; </w:t>
      </w:r>
      <w:r w:rsidRPr="009D0C8E">
        <w:rPr>
          <w:b/>
          <w:bCs/>
          <w:lang w:eastAsia="zh-CN"/>
        </w:rPr>
        <w:t>39</w:t>
      </w:r>
      <w:r w:rsidRPr="009D0C8E">
        <w:rPr>
          <w:lang w:eastAsia="zh-CN"/>
        </w:rPr>
        <w:t>: 686-689 [PMID: 8646958 DOI: 10.1007/BF02056951]</w:t>
      </w:r>
    </w:p>
    <w:p w14:paraId="4E7B8EEC" w14:textId="77777777" w:rsidR="003E23B1" w:rsidRPr="009D0C8E" w:rsidRDefault="003E23B1" w:rsidP="009D0C8E">
      <w:pPr>
        <w:ind w:firstLineChars="0" w:firstLine="0"/>
        <w:rPr>
          <w:lang w:eastAsia="zh-CN"/>
        </w:rPr>
      </w:pPr>
      <w:r w:rsidRPr="009D0C8E">
        <w:rPr>
          <w:lang w:eastAsia="zh-CN"/>
        </w:rPr>
        <w:t>48 </w:t>
      </w:r>
      <w:r w:rsidRPr="009D0C8E">
        <w:rPr>
          <w:b/>
          <w:bCs/>
          <w:lang w:eastAsia="zh-CN"/>
        </w:rPr>
        <w:t>Buie WD</w:t>
      </w:r>
      <w:r w:rsidRPr="009D0C8E">
        <w:rPr>
          <w:lang w:eastAsia="zh-CN"/>
        </w:rPr>
        <w:t>, Lowry AC, Rothenberger DA, Madoff RD. Clinical rather than laboratory assessment predicts continence after anterior sphincteroplasty. </w:t>
      </w:r>
      <w:r w:rsidRPr="009D0C8E">
        <w:rPr>
          <w:i/>
          <w:iCs/>
          <w:lang w:eastAsia="zh-CN"/>
        </w:rPr>
        <w:t>Dis Colon Rectum</w:t>
      </w:r>
      <w:r w:rsidRPr="009D0C8E">
        <w:rPr>
          <w:lang w:eastAsia="zh-CN"/>
        </w:rPr>
        <w:t> 2001; </w:t>
      </w:r>
      <w:r w:rsidRPr="009D0C8E">
        <w:rPr>
          <w:b/>
          <w:bCs/>
          <w:lang w:eastAsia="zh-CN"/>
        </w:rPr>
        <w:t>44</w:t>
      </w:r>
      <w:r w:rsidRPr="009D0C8E">
        <w:rPr>
          <w:lang w:eastAsia="zh-CN"/>
        </w:rPr>
        <w:t>: 1255-1260 [PMID: 11584195 DOI: 10.1007/BF02234781]</w:t>
      </w:r>
    </w:p>
    <w:p w14:paraId="7526E433" w14:textId="77777777" w:rsidR="003E23B1" w:rsidRPr="009D0C8E" w:rsidRDefault="003E23B1" w:rsidP="009D0C8E">
      <w:pPr>
        <w:ind w:firstLineChars="0" w:firstLine="0"/>
        <w:rPr>
          <w:lang w:eastAsia="zh-CN"/>
        </w:rPr>
      </w:pPr>
      <w:r w:rsidRPr="009D0C8E">
        <w:rPr>
          <w:lang w:eastAsia="zh-CN"/>
        </w:rPr>
        <w:t>49 </w:t>
      </w:r>
      <w:r w:rsidRPr="009D0C8E">
        <w:rPr>
          <w:b/>
          <w:bCs/>
          <w:lang w:eastAsia="zh-CN"/>
        </w:rPr>
        <w:t>Santoro GA</w:t>
      </w:r>
      <w:r w:rsidRPr="009D0C8E">
        <w:rPr>
          <w:lang w:eastAsia="zh-CN"/>
        </w:rPr>
        <w:t>, Eitan BZ, Pryde A, Bartolo DC. Open study of low-dose amitriptyline in the treatment of patients with idiopathic fecal incontinence.</w:t>
      </w:r>
      <w:r w:rsidRPr="009D0C8E">
        <w:rPr>
          <w:rFonts w:hint="eastAsia"/>
          <w:lang w:eastAsia="zh-CN"/>
        </w:rPr>
        <w:t xml:space="preserve"> </w:t>
      </w:r>
      <w:r w:rsidRPr="009D0C8E">
        <w:rPr>
          <w:i/>
          <w:iCs/>
          <w:lang w:eastAsia="zh-CN"/>
        </w:rPr>
        <w:t>Dis Colon Rectum</w:t>
      </w:r>
      <w:r w:rsidRPr="009D0C8E">
        <w:rPr>
          <w:lang w:eastAsia="zh-CN"/>
        </w:rPr>
        <w:t> 2000; </w:t>
      </w:r>
      <w:r w:rsidRPr="009D0C8E">
        <w:rPr>
          <w:b/>
          <w:bCs/>
          <w:lang w:eastAsia="zh-CN"/>
        </w:rPr>
        <w:t>43</w:t>
      </w:r>
      <w:r w:rsidRPr="009D0C8E">
        <w:rPr>
          <w:lang w:eastAsia="zh-CN"/>
        </w:rPr>
        <w:t>: 1676-181; discussion 1676-181; [PMID: 11156450]</w:t>
      </w:r>
    </w:p>
    <w:p w14:paraId="700D6B04" w14:textId="77777777" w:rsidR="003E23B1" w:rsidRPr="009D0C8E" w:rsidRDefault="003E23B1" w:rsidP="009D0C8E">
      <w:pPr>
        <w:ind w:firstLineChars="0" w:firstLine="0"/>
        <w:rPr>
          <w:lang w:eastAsia="zh-CN"/>
        </w:rPr>
      </w:pPr>
      <w:r w:rsidRPr="009D0C8E">
        <w:rPr>
          <w:lang w:eastAsia="zh-CN"/>
        </w:rPr>
        <w:t>50 </w:t>
      </w:r>
      <w:r w:rsidRPr="009D0C8E">
        <w:rPr>
          <w:b/>
          <w:bCs/>
          <w:lang w:eastAsia="zh-CN"/>
        </w:rPr>
        <w:t>Melville JL</w:t>
      </w:r>
      <w:r w:rsidRPr="009D0C8E">
        <w:rPr>
          <w:lang w:eastAsia="zh-CN"/>
        </w:rPr>
        <w:t>, Newton K, Fan MY, Katon W. Health care discussions and treatment for urinary incontinence in U.S. women. </w:t>
      </w:r>
      <w:r w:rsidRPr="009D0C8E">
        <w:rPr>
          <w:i/>
          <w:iCs/>
          <w:lang w:eastAsia="zh-CN"/>
        </w:rPr>
        <w:t>Am J Obstet Gynecol</w:t>
      </w:r>
      <w:r w:rsidRPr="009D0C8E">
        <w:rPr>
          <w:rFonts w:hint="eastAsia"/>
          <w:lang w:eastAsia="zh-CN"/>
        </w:rPr>
        <w:t xml:space="preserve"> </w:t>
      </w:r>
      <w:r w:rsidRPr="009D0C8E">
        <w:rPr>
          <w:lang w:eastAsia="zh-CN"/>
        </w:rPr>
        <w:t>2006;</w:t>
      </w:r>
      <w:r w:rsidRPr="009D0C8E">
        <w:rPr>
          <w:rFonts w:hint="eastAsia"/>
          <w:lang w:eastAsia="zh-CN"/>
        </w:rPr>
        <w:t xml:space="preserve"> </w:t>
      </w:r>
      <w:r w:rsidRPr="009D0C8E">
        <w:rPr>
          <w:b/>
          <w:bCs/>
          <w:lang w:eastAsia="zh-CN"/>
        </w:rPr>
        <w:t>194</w:t>
      </w:r>
      <w:r w:rsidRPr="009D0C8E">
        <w:rPr>
          <w:lang w:eastAsia="zh-CN"/>
        </w:rPr>
        <w:t>: 729-737 [PMID: 16522405 DOI: 10.1016/j.ajog.2005.09.011]</w:t>
      </w:r>
    </w:p>
    <w:p w14:paraId="4DCF6746" w14:textId="77777777" w:rsidR="003E23B1" w:rsidRPr="009D0C8E" w:rsidRDefault="003E23B1" w:rsidP="009D0C8E">
      <w:pPr>
        <w:ind w:firstLineChars="0" w:firstLine="0"/>
        <w:rPr>
          <w:lang w:eastAsia="zh-CN"/>
        </w:rPr>
      </w:pPr>
      <w:r w:rsidRPr="009D0C8E">
        <w:rPr>
          <w:lang w:eastAsia="zh-CN"/>
        </w:rPr>
        <w:t>51 </w:t>
      </w:r>
      <w:r w:rsidRPr="009D0C8E">
        <w:rPr>
          <w:b/>
          <w:bCs/>
          <w:lang w:eastAsia="zh-CN"/>
        </w:rPr>
        <w:t>Sjödahl J</w:t>
      </w:r>
      <w:r w:rsidRPr="009D0C8E">
        <w:rPr>
          <w:lang w:eastAsia="zh-CN"/>
        </w:rPr>
        <w:t>, Walter SA, Johansson E, Ingemansson A, Ryn AK, Hallböök O. Combination therapy with biofeedback, loperamide, and stool-bulking agents is effective for the treatment of fecal incontinence in women - a randomized controlled trial. </w:t>
      </w:r>
      <w:r w:rsidRPr="009D0C8E">
        <w:rPr>
          <w:i/>
          <w:iCs/>
          <w:lang w:eastAsia="zh-CN"/>
        </w:rPr>
        <w:t>Scand J Gastroenterol</w:t>
      </w:r>
      <w:r w:rsidRPr="009D0C8E">
        <w:rPr>
          <w:lang w:eastAsia="zh-CN"/>
        </w:rPr>
        <w:t> 2015; </w:t>
      </w:r>
      <w:r w:rsidRPr="009D0C8E">
        <w:rPr>
          <w:b/>
          <w:bCs/>
          <w:lang w:eastAsia="zh-CN"/>
        </w:rPr>
        <w:t>50</w:t>
      </w:r>
      <w:r w:rsidRPr="009D0C8E">
        <w:rPr>
          <w:lang w:eastAsia="zh-CN"/>
        </w:rPr>
        <w:t>: 965-974 [PMID: 25892434 DOI: 10.3109/00365521.2014.999252]</w:t>
      </w:r>
    </w:p>
    <w:p w14:paraId="28B9B4C9" w14:textId="77777777" w:rsidR="003E23B1" w:rsidRPr="009D0C8E" w:rsidRDefault="003E23B1" w:rsidP="009D0C8E">
      <w:pPr>
        <w:ind w:firstLineChars="0" w:firstLine="0"/>
        <w:rPr>
          <w:lang w:eastAsia="zh-CN"/>
        </w:rPr>
      </w:pPr>
      <w:r w:rsidRPr="009D0C8E">
        <w:rPr>
          <w:lang w:eastAsia="zh-CN"/>
        </w:rPr>
        <w:t>52 </w:t>
      </w:r>
      <w:r w:rsidRPr="009D0C8E">
        <w:rPr>
          <w:b/>
          <w:bCs/>
          <w:lang w:eastAsia="zh-CN"/>
        </w:rPr>
        <w:t>Norton C</w:t>
      </w:r>
      <w:r w:rsidRPr="009D0C8E">
        <w:rPr>
          <w:lang w:eastAsia="zh-CN"/>
        </w:rPr>
        <w:t>, Cody JD. Biofeedback and/or sphincter exercises for the treatment of faecal incontinence in adults. </w:t>
      </w:r>
      <w:r w:rsidRPr="009D0C8E">
        <w:rPr>
          <w:i/>
          <w:iCs/>
          <w:lang w:eastAsia="zh-CN"/>
        </w:rPr>
        <w:t>Cochrane Database Syst Rev</w:t>
      </w:r>
      <w:r w:rsidRPr="009D0C8E">
        <w:rPr>
          <w:lang w:eastAsia="zh-CN"/>
        </w:rPr>
        <w:t> 2012; : CD002111 [PMID: 22786479 DOI: 10.1002/14651858.CD002111.pub3]</w:t>
      </w:r>
    </w:p>
    <w:p w14:paraId="77593A04" w14:textId="77777777" w:rsidR="003E23B1" w:rsidRPr="009D0C8E" w:rsidRDefault="003E23B1" w:rsidP="009D0C8E">
      <w:pPr>
        <w:ind w:firstLineChars="0" w:firstLine="0"/>
        <w:rPr>
          <w:lang w:eastAsia="zh-CN"/>
        </w:rPr>
      </w:pPr>
      <w:r w:rsidRPr="009D0C8E">
        <w:rPr>
          <w:lang w:eastAsia="zh-CN"/>
        </w:rPr>
        <w:t>53 </w:t>
      </w:r>
      <w:r w:rsidRPr="009D0C8E">
        <w:rPr>
          <w:b/>
          <w:bCs/>
          <w:lang w:eastAsia="zh-CN"/>
        </w:rPr>
        <w:t>Norton C</w:t>
      </w:r>
      <w:r w:rsidRPr="009D0C8E">
        <w:rPr>
          <w:lang w:eastAsia="zh-CN"/>
        </w:rPr>
        <w:t>, Chelvanayagam S, Wilson-Barnett J, Redfern S, Kamm MA. Randomized controlled trial of biofeedback for fecal incontinence.</w:t>
      </w:r>
      <w:r w:rsidRPr="009D0C8E">
        <w:rPr>
          <w:rFonts w:hint="eastAsia"/>
          <w:lang w:eastAsia="zh-CN"/>
        </w:rPr>
        <w:t xml:space="preserve"> </w:t>
      </w:r>
      <w:r w:rsidRPr="009D0C8E">
        <w:rPr>
          <w:i/>
          <w:iCs/>
          <w:lang w:eastAsia="zh-CN"/>
        </w:rPr>
        <w:t>Gastroenterology</w:t>
      </w:r>
      <w:r w:rsidRPr="009D0C8E">
        <w:rPr>
          <w:rFonts w:hint="eastAsia"/>
          <w:lang w:eastAsia="zh-CN"/>
        </w:rPr>
        <w:t xml:space="preserve"> </w:t>
      </w:r>
      <w:r w:rsidRPr="009D0C8E">
        <w:rPr>
          <w:lang w:eastAsia="zh-CN"/>
        </w:rPr>
        <w:t>2003; </w:t>
      </w:r>
      <w:r w:rsidRPr="009D0C8E">
        <w:rPr>
          <w:b/>
          <w:bCs/>
          <w:lang w:eastAsia="zh-CN"/>
        </w:rPr>
        <w:t>125</w:t>
      </w:r>
      <w:r w:rsidRPr="009D0C8E">
        <w:rPr>
          <w:lang w:eastAsia="zh-CN"/>
        </w:rPr>
        <w:t>: 1320-1329 [PMID: 14598248 DOI: 10.1016/j.gastro.2003.09.039]</w:t>
      </w:r>
    </w:p>
    <w:p w14:paraId="351391BB" w14:textId="77777777" w:rsidR="003E23B1" w:rsidRPr="009D0C8E" w:rsidRDefault="003E23B1" w:rsidP="009D0C8E">
      <w:pPr>
        <w:ind w:firstLineChars="0" w:firstLine="0"/>
        <w:rPr>
          <w:lang w:eastAsia="zh-CN"/>
        </w:rPr>
      </w:pPr>
      <w:r w:rsidRPr="009D0C8E">
        <w:rPr>
          <w:lang w:eastAsia="zh-CN"/>
        </w:rPr>
        <w:lastRenderedPageBreak/>
        <w:t>54 </w:t>
      </w:r>
      <w:r w:rsidRPr="009D0C8E">
        <w:rPr>
          <w:b/>
          <w:bCs/>
          <w:lang w:eastAsia="zh-CN"/>
        </w:rPr>
        <w:t>Chiarioni G</w:t>
      </w:r>
      <w:r w:rsidRPr="009D0C8E">
        <w:rPr>
          <w:lang w:eastAsia="zh-CN"/>
        </w:rPr>
        <w:t>, Bassotti G, Stanganini S, Vantini I, Whitehead WE. Sensory retraining is key to biofeedback therapy for formed stool fecal incontinence.</w:t>
      </w:r>
      <w:r w:rsidRPr="009D0C8E">
        <w:rPr>
          <w:rFonts w:hint="eastAsia"/>
          <w:lang w:eastAsia="zh-CN"/>
        </w:rPr>
        <w:t xml:space="preserve"> </w:t>
      </w:r>
      <w:r w:rsidRPr="009D0C8E">
        <w:rPr>
          <w:i/>
          <w:iCs/>
          <w:lang w:eastAsia="zh-CN"/>
        </w:rPr>
        <w:t>Am J Gastroenterol</w:t>
      </w:r>
      <w:r w:rsidRPr="009D0C8E">
        <w:rPr>
          <w:rFonts w:hint="eastAsia"/>
          <w:lang w:eastAsia="zh-CN"/>
        </w:rPr>
        <w:t xml:space="preserve"> </w:t>
      </w:r>
      <w:r w:rsidRPr="009D0C8E">
        <w:rPr>
          <w:lang w:eastAsia="zh-CN"/>
        </w:rPr>
        <w:t>2002; </w:t>
      </w:r>
      <w:r w:rsidRPr="009D0C8E">
        <w:rPr>
          <w:b/>
          <w:bCs/>
          <w:lang w:eastAsia="zh-CN"/>
        </w:rPr>
        <w:t>97</w:t>
      </w:r>
      <w:r w:rsidRPr="009D0C8E">
        <w:rPr>
          <w:lang w:eastAsia="zh-CN"/>
        </w:rPr>
        <w:t>: 109-117 [PMID: 11808933 DOI: 10.1111/j.1572-0241.2002.05429.x]</w:t>
      </w:r>
    </w:p>
    <w:p w14:paraId="4ACA8A86" w14:textId="77777777" w:rsidR="003E23B1" w:rsidRPr="009D0C8E" w:rsidRDefault="003E23B1" w:rsidP="009D0C8E">
      <w:pPr>
        <w:ind w:firstLineChars="0" w:firstLine="0"/>
        <w:rPr>
          <w:lang w:eastAsia="zh-CN"/>
        </w:rPr>
      </w:pPr>
      <w:r w:rsidRPr="009D0C8E">
        <w:rPr>
          <w:lang w:eastAsia="zh-CN"/>
        </w:rPr>
        <w:t>55 </w:t>
      </w:r>
      <w:r w:rsidRPr="009D0C8E">
        <w:rPr>
          <w:b/>
          <w:bCs/>
          <w:lang w:eastAsia="zh-CN"/>
        </w:rPr>
        <w:t>Lacima G</w:t>
      </w:r>
      <w:r w:rsidRPr="009D0C8E">
        <w:rPr>
          <w:lang w:eastAsia="zh-CN"/>
        </w:rPr>
        <w:t>, Pera M, Amador A, Escaramís G, Piqué JM. Long-term results of biofeedback treatment for faecal incontinence: a comparative study with untreated controls.</w:t>
      </w:r>
      <w:r w:rsidRPr="009D0C8E">
        <w:rPr>
          <w:rFonts w:hint="eastAsia"/>
          <w:lang w:eastAsia="zh-CN"/>
        </w:rPr>
        <w:t xml:space="preserve"> </w:t>
      </w:r>
      <w:r w:rsidRPr="009D0C8E">
        <w:rPr>
          <w:i/>
          <w:iCs/>
          <w:lang w:eastAsia="zh-CN"/>
        </w:rPr>
        <w:t>Colorectal Dis</w:t>
      </w:r>
      <w:r w:rsidRPr="009D0C8E">
        <w:rPr>
          <w:lang w:eastAsia="zh-CN"/>
        </w:rPr>
        <w:t> 2010; </w:t>
      </w:r>
      <w:r w:rsidRPr="009D0C8E">
        <w:rPr>
          <w:b/>
          <w:bCs/>
          <w:lang w:eastAsia="zh-CN"/>
        </w:rPr>
        <w:t>12</w:t>
      </w:r>
      <w:r w:rsidRPr="009D0C8E">
        <w:rPr>
          <w:lang w:eastAsia="zh-CN"/>
        </w:rPr>
        <w:t>: 742-749 [PMID: 19486084 DOI: 10.1111/j.1463-1318.2009.01881.x]</w:t>
      </w:r>
    </w:p>
    <w:p w14:paraId="57311D7B" w14:textId="77777777" w:rsidR="003E23B1" w:rsidRPr="009D0C8E" w:rsidRDefault="003E23B1" w:rsidP="009D0C8E">
      <w:pPr>
        <w:ind w:firstLineChars="0" w:firstLine="0"/>
        <w:rPr>
          <w:lang w:eastAsia="zh-CN"/>
        </w:rPr>
      </w:pPr>
      <w:r w:rsidRPr="009D0C8E">
        <w:rPr>
          <w:lang w:eastAsia="zh-CN"/>
        </w:rPr>
        <w:t>56 </w:t>
      </w:r>
      <w:r w:rsidRPr="009D0C8E">
        <w:rPr>
          <w:b/>
          <w:bCs/>
          <w:lang w:eastAsia="zh-CN"/>
        </w:rPr>
        <w:t>Brown SR</w:t>
      </w:r>
      <w:r w:rsidRPr="009D0C8E">
        <w:rPr>
          <w:lang w:eastAsia="zh-CN"/>
        </w:rPr>
        <w:t>, Wadhawan H, Nelson RL. Surgery for faecal incontinence in adults. </w:t>
      </w:r>
      <w:r w:rsidRPr="009D0C8E">
        <w:rPr>
          <w:i/>
          <w:iCs/>
          <w:lang w:eastAsia="zh-CN"/>
        </w:rPr>
        <w:t>Cochrane Database Syst Rev</w:t>
      </w:r>
      <w:r w:rsidRPr="009D0C8E">
        <w:rPr>
          <w:lang w:eastAsia="zh-CN"/>
        </w:rPr>
        <w:t> 2013; </w:t>
      </w:r>
      <w:r w:rsidRPr="009D0C8E">
        <w:rPr>
          <w:b/>
          <w:lang w:eastAsia="zh-CN"/>
        </w:rPr>
        <w:t>(7)</w:t>
      </w:r>
      <w:r w:rsidRPr="009D0C8E">
        <w:rPr>
          <w:lang w:eastAsia="zh-CN"/>
        </w:rPr>
        <w:t>: CD001757 [PMID: 23821339 DOI: 10.1002/14651858.CD001757.pub4]</w:t>
      </w:r>
    </w:p>
    <w:p w14:paraId="1244D99E" w14:textId="77777777" w:rsidR="003E23B1" w:rsidRPr="009D0C8E" w:rsidRDefault="003E23B1" w:rsidP="009D0C8E">
      <w:pPr>
        <w:ind w:firstLineChars="0" w:firstLine="0"/>
        <w:rPr>
          <w:lang w:eastAsia="zh-CN"/>
        </w:rPr>
      </w:pPr>
      <w:r w:rsidRPr="009D0C8E">
        <w:rPr>
          <w:lang w:eastAsia="zh-CN"/>
        </w:rPr>
        <w:t>57 </w:t>
      </w:r>
      <w:r w:rsidRPr="009D0C8E">
        <w:rPr>
          <w:b/>
          <w:bCs/>
          <w:lang w:eastAsia="zh-CN"/>
        </w:rPr>
        <w:t>Kaiser AM</w:t>
      </w:r>
      <w:r w:rsidRPr="009D0C8E">
        <w:rPr>
          <w:lang w:eastAsia="zh-CN"/>
        </w:rPr>
        <w:t>. Cloaca-like deformity with faecal incontinence after severe obstetric injury--technique and functional outcome of ano-vaginal and perineal reconstruction with X-flaps and sphincteroplasty. </w:t>
      </w:r>
      <w:r w:rsidRPr="009D0C8E">
        <w:rPr>
          <w:i/>
          <w:iCs/>
          <w:lang w:eastAsia="zh-CN"/>
        </w:rPr>
        <w:t>Colorectal Dis</w:t>
      </w:r>
      <w:r w:rsidRPr="009D0C8E">
        <w:rPr>
          <w:lang w:eastAsia="zh-CN"/>
        </w:rPr>
        <w:t> 2008; </w:t>
      </w:r>
      <w:r w:rsidRPr="009D0C8E">
        <w:rPr>
          <w:b/>
          <w:bCs/>
          <w:lang w:eastAsia="zh-CN"/>
        </w:rPr>
        <w:t>10</w:t>
      </w:r>
      <w:r w:rsidRPr="009D0C8E">
        <w:rPr>
          <w:lang w:eastAsia="zh-CN"/>
        </w:rPr>
        <w:t>: 827-832 [PMID: 18205849 DOI: 10.1111/j.1463-1318.2007.01440.x]</w:t>
      </w:r>
    </w:p>
    <w:p w14:paraId="765D4562" w14:textId="77777777" w:rsidR="003E23B1" w:rsidRPr="009D0C8E" w:rsidRDefault="003E23B1" w:rsidP="009D0C8E">
      <w:pPr>
        <w:ind w:firstLineChars="0" w:firstLine="0"/>
        <w:rPr>
          <w:lang w:eastAsia="zh-CN"/>
        </w:rPr>
      </w:pPr>
      <w:r w:rsidRPr="009D0C8E">
        <w:rPr>
          <w:lang w:eastAsia="zh-CN"/>
        </w:rPr>
        <w:t>58 </w:t>
      </w:r>
      <w:r w:rsidRPr="009D0C8E">
        <w:rPr>
          <w:b/>
          <w:bCs/>
          <w:lang w:eastAsia="zh-CN"/>
        </w:rPr>
        <w:t>Madoff RD</w:t>
      </w:r>
      <w:r w:rsidRPr="009D0C8E">
        <w:rPr>
          <w:lang w:eastAsia="zh-CN"/>
        </w:rPr>
        <w:t>, Parker SC, Varma MG, Lowry AC. Faecal incontinence in adults.</w:t>
      </w:r>
      <w:r w:rsidRPr="009D0C8E">
        <w:rPr>
          <w:rFonts w:hint="eastAsia"/>
          <w:lang w:eastAsia="zh-CN"/>
        </w:rPr>
        <w:t xml:space="preserve"> </w:t>
      </w:r>
      <w:r w:rsidRPr="009D0C8E">
        <w:rPr>
          <w:i/>
          <w:iCs/>
          <w:lang w:eastAsia="zh-CN"/>
        </w:rPr>
        <w:t>Lancet</w:t>
      </w:r>
      <w:r w:rsidRPr="009D0C8E">
        <w:rPr>
          <w:rFonts w:hint="eastAsia"/>
          <w:lang w:eastAsia="zh-CN"/>
        </w:rPr>
        <w:t xml:space="preserve"> 2004</w:t>
      </w:r>
      <w:r w:rsidRPr="009D0C8E">
        <w:rPr>
          <w:lang w:eastAsia="zh-CN"/>
        </w:rPr>
        <w:t>; </w:t>
      </w:r>
      <w:r w:rsidRPr="009D0C8E">
        <w:rPr>
          <w:b/>
          <w:bCs/>
          <w:lang w:eastAsia="zh-CN"/>
        </w:rPr>
        <w:t>364</w:t>
      </w:r>
      <w:r w:rsidRPr="009D0C8E">
        <w:rPr>
          <w:lang w:eastAsia="zh-CN"/>
        </w:rPr>
        <w:t>: 621-632 [PMID: 15313364 DOI: 10.1016/S0140-6736(04)16856-6]</w:t>
      </w:r>
    </w:p>
    <w:p w14:paraId="733BA946" w14:textId="77777777" w:rsidR="003E23B1" w:rsidRPr="009D0C8E" w:rsidRDefault="003E23B1" w:rsidP="009D0C8E">
      <w:pPr>
        <w:ind w:firstLineChars="0" w:firstLine="0"/>
        <w:rPr>
          <w:lang w:eastAsia="zh-CN"/>
        </w:rPr>
      </w:pPr>
      <w:r w:rsidRPr="009D0C8E">
        <w:rPr>
          <w:lang w:eastAsia="zh-CN"/>
        </w:rPr>
        <w:t>59 </w:t>
      </w:r>
      <w:r w:rsidRPr="009D0C8E">
        <w:rPr>
          <w:b/>
          <w:bCs/>
          <w:lang w:eastAsia="zh-CN"/>
        </w:rPr>
        <w:t>Johnson E</w:t>
      </w:r>
      <w:r w:rsidRPr="009D0C8E">
        <w:rPr>
          <w:lang w:eastAsia="zh-CN"/>
        </w:rPr>
        <w:t>, Carlsen E, Steen TB, Backer Hjorthaug JO, Eriksen MT, Johannessen HO. Short- and long-term results of secondary anterior sphincteroplasty in 33 patients with obstetric injury. </w:t>
      </w:r>
      <w:r w:rsidRPr="009D0C8E">
        <w:rPr>
          <w:i/>
          <w:iCs/>
          <w:lang w:eastAsia="zh-CN"/>
        </w:rPr>
        <w:t>Acta Obstet Gynecol Scand</w:t>
      </w:r>
      <w:r w:rsidRPr="009D0C8E">
        <w:rPr>
          <w:rFonts w:hint="eastAsia"/>
          <w:lang w:eastAsia="zh-CN"/>
        </w:rPr>
        <w:t xml:space="preserve"> </w:t>
      </w:r>
      <w:r w:rsidRPr="009D0C8E">
        <w:rPr>
          <w:lang w:eastAsia="zh-CN"/>
        </w:rPr>
        <w:t>2010;</w:t>
      </w:r>
      <w:r w:rsidRPr="009D0C8E">
        <w:rPr>
          <w:rFonts w:hint="eastAsia"/>
          <w:lang w:eastAsia="zh-CN"/>
        </w:rPr>
        <w:t xml:space="preserve"> </w:t>
      </w:r>
      <w:r w:rsidRPr="009D0C8E">
        <w:rPr>
          <w:b/>
          <w:bCs/>
          <w:lang w:eastAsia="zh-CN"/>
        </w:rPr>
        <w:t>89</w:t>
      </w:r>
      <w:r w:rsidRPr="009D0C8E">
        <w:rPr>
          <w:lang w:eastAsia="zh-CN"/>
        </w:rPr>
        <w:t>: 1466-1472 [PMID: 20955101 DOI: 10.3109/00016349.2010.519019]</w:t>
      </w:r>
    </w:p>
    <w:p w14:paraId="52D9D931" w14:textId="77777777" w:rsidR="003E23B1" w:rsidRPr="009D0C8E" w:rsidRDefault="003E23B1" w:rsidP="009D0C8E">
      <w:pPr>
        <w:ind w:firstLineChars="0" w:firstLine="0"/>
        <w:rPr>
          <w:lang w:eastAsia="zh-CN"/>
        </w:rPr>
      </w:pPr>
      <w:r w:rsidRPr="009D0C8E">
        <w:rPr>
          <w:lang w:eastAsia="zh-CN"/>
        </w:rPr>
        <w:t>60 </w:t>
      </w:r>
      <w:r w:rsidRPr="009D0C8E">
        <w:rPr>
          <w:b/>
          <w:bCs/>
          <w:lang w:eastAsia="zh-CN"/>
        </w:rPr>
        <w:t>Zutshi M</w:t>
      </w:r>
      <w:r w:rsidRPr="009D0C8E">
        <w:rPr>
          <w:lang w:eastAsia="zh-CN"/>
        </w:rPr>
        <w:t>, Tracey TH, Bast J, Halverson A, Na J. Ten-year outcome after anal sphincter repair for fecal incontinence. </w:t>
      </w:r>
      <w:r w:rsidRPr="009D0C8E">
        <w:rPr>
          <w:i/>
          <w:iCs/>
          <w:lang w:eastAsia="zh-CN"/>
        </w:rPr>
        <w:t>Dis Colon Rectum</w:t>
      </w:r>
      <w:r w:rsidRPr="009D0C8E">
        <w:rPr>
          <w:lang w:eastAsia="zh-CN"/>
        </w:rPr>
        <w:t> 2009; </w:t>
      </w:r>
      <w:r w:rsidRPr="009D0C8E">
        <w:rPr>
          <w:b/>
          <w:bCs/>
          <w:lang w:eastAsia="zh-CN"/>
        </w:rPr>
        <w:t>52</w:t>
      </w:r>
      <w:r w:rsidRPr="009D0C8E">
        <w:rPr>
          <w:lang w:eastAsia="zh-CN"/>
        </w:rPr>
        <w:t>: 1089-1094 [PMID: 19581851 DOI: 10.1007/DCR.0b013e3181a0a79c]</w:t>
      </w:r>
    </w:p>
    <w:p w14:paraId="0A6E02E6" w14:textId="77777777" w:rsidR="003E23B1" w:rsidRPr="009D0C8E" w:rsidRDefault="003E23B1" w:rsidP="009D0C8E">
      <w:pPr>
        <w:ind w:firstLineChars="0" w:firstLine="0"/>
        <w:rPr>
          <w:lang w:eastAsia="zh-CN"/>
        </w:rPr>
      </w:pPr>
      <w:r w:rsidRPr="009D0C8E">
        <w:rPr>
          <w:lang w:eastAsia="zh-CN"/>
        </w:rPr>
        <w:t>61 </w:t>
      </w:r>
      <w:r w:rsidRPr="009D0C8E">
        <w:rPr>
          <w:b/>
          <w:bCs/>
          <w:lang w:eastAsia="zh-CN"/>
        </w:rPr>
        <w:t>Rothbarth J</w:t>
      </w:r>
      <w:r w:rsidRPr="009D0C8E">
        <w:rPr>
          <w:lang w:eastAsia="zh-CN"/>
        </w:rPr>
        <w:t>, Bemelman WA, Meijerink WJ, Buyze-Westerweel ME, van Dijk JG, Delemarre JB. Long-term results of anterior anal sphincter repair for fecal incontinence due to obstetric injury / with invited commentaries. </w:t>
      </w:r>
      <w:r w:rsidRPr="009D0C8E">
        <w:rPr>
          <w:i/>
          <w:iCs/>
          <w:lang w:eastAsia="zh-CN"/>
        </w:rPr>
        <w:t>Dig Surg</w:t>
      </w:r>
      <w:r w:rsidRPr="009D0C8E">
        <w:rPr>
          <w:rFonts w:hint="eastAsia"/>
          <w:lang w:eastAsia="zh-CN"/>
        </w:rPr>
        <w:t xml:space="preserve"> </w:t>
      </w:r>
      <w:r w:rsidRPr="009D0C8E">
        <w:rPr>
          <w:lang w:eastAsia="zh-CN"/>
        </w:rPr>
        <w:t>2000; </w:t>
      </w:r>
      <w:r w:rsidRPr="009D0C8E">
        <w:rPr>
          <w:b/>
          <w:bCs/>
          <w:lang w:eastAsia="zh-CN"/>
        </w:rPr>
        <w:t>17</w:t>
      </w:r>
      <w:r w:rsidRPr="009D0C8E">
        <w:rPr>
          <w:lang w:eastAsia="zh-CN"/>
        </w:rPr>
        <w:t>: 390-3</w:t>
      </w:r>
      <w:r w:rsidRPr="009D0C8E">
        <w:rPr>
          <w:rFonts w:hint="eastAsia"/>
          <w:lang w:eastAsia="zh-CN"/>
        </w:rPr>
        <w:t>9</w:t>
      </w:r>
      <w:r w:rsidRPr="009D0C8E">
        <w:rPr>
          <w:lang w:eastAsia="zh-CN"/>
        </w:rPr>
        <w:t>3; discussion 394 [PMID: 11053947 DOI: 10.1159/000018883]</w:t>
      </w:r>
    </w:p>
    <w:p w14:paraId="3971D9B8" w14:textId="77777777" w:rsidR="003E23B1" w:rsidRPr="009D0C8E" w:rsidRDefault="003E23B1" w:rsidP="009D0C8E">
      <w:pPr>
        <w:ind w:firstLineChars="0" w:firstLine="0"/>
        <w:rPr>
          <w:lang w:eastAsia="zh-CN"/>
        </w:rPr>
      </w:pPr>
      <w:r w:rsidRPr="009D0C8E">
        <w:rPr>
          <w:lang w:eastAsia="zh-CN"/>
        </w:rPr>
        <w:lastRenderedPageBreak/>
        <w:t>62 </w:t>
      </w:r>
      <w:r w:rsidRPr="009D0C8E">
        <w:rPr>
          <w:b/>
          <w:bCs/>
          <w:lang w:eastAsia="zh-CN"/>
        </w:rPr>
        <w:t>Glasgow SC</w:t>
      </w:r>
      <w:r w:rsidRPr="009D0C8E">
        <w:rPr>
          <w:lang w:eastAsia="zh-CN"/>
        </w:rPr>
        <w:t>, Lowry AC. Long-term outcomes of anal sphincter repair for fecal incontinence: a systematic review. </w:t>
      </w:r>
      <w:r w:rsidRPr="009D0C8E">
        <w:rPr>
          <w:i/>
          <w:iCs/>
          <w:lang w:eastAsia="zh-CN"/>
        </w:rPr>
        <w:t>Dis Colon Rectum</w:t>
      </w:r>
      <w:r w:rsidRPr="009D0C8E">
        <w:rPr>
          <w:lang w:eastAsia="zh-CN"/>
        </w:rPr>
        <w:t> 2012; </w:t>
      </w:r>
      <w:r w:rsidRPr="009D0C8E">
        <w:rPr>
          <w:b/>
          <w:bCs/>
          <w:lang w:eastAsia="zh-CN"/>
        </w:rPr>
        <w:t>55</w:t>
      </w:r>
      <w:r w:rsidRPr="009D0C8E">
        <w:rPr>
          <w:lang w:eastAsia="zh-CN"/>
        </w:rPr>
        <w:t>: 482-490 [PMID: 22426274 DOI: 10.1097/DCR.0b013e3182468c22]</w:t>
      </w:r>
    </w:p>
    <w:p w14:paraId="5FBA291B" w14:textId="77777777" w:rsidR="003E23B1" w:rsidRPr="009D0C8E" w:rsidRDefault="003E23B1" w:rsidP="009D0C8E">
      <w:pPr>
        <w:ind w:firstLineChars="0" w:firstLine="0"/>
        <w:rPr>
          <w:lang w:eastAsia="zh-CN"/>
        </w:rPr>
      </w:pPr>
      <w:r w:rsidRPr="009D0C8E">
        <w:rPr>
          <w:lang w:eastAsia="zh-CN"/>
        </w:rPr>
        <w:t>63 </w:t>
      </w:r>
      <w:r w:rsidRPr="009D0C8E">
        <w:rPr>
          <w:b/>
          <w:bCs/>
          <w:lang w:eastAsia="zh-CN"/>
        </w:rPr>
        <w:t>Ratto C</w:t>
      </w:r>
      <w:r w:rsidRPr="009D0C8E">
        <w:rPr>
          <w:lang w:eastAsia="zh-CN"/>
        </w:rPr>
        <w:t>, Litta F, Parello A, Donisi L, De Simone V, Zaccone G. Sacral nerve stimulation in faecal incontinence associated with an anal sphincter lesion: a systematic review. </w:t>
      </w:r>
      <w:r w:rsidRPr="009D0C8E">
        <w:rPr>
          <w:i/>
          <w:iCs/>
          <w:lang w:eastAsia="zh-CN"/>
        </w:rPr>
        <w:t>Colorectal Dis</w:t>
      </w:r>
      <w:r w:rsidRPr="009D0C8E">
        <w:rPr>
          <w:lang w:eastAsia="zh-CN"/>
        </w:rPr>
        <w:t> 2012; </w:t>
      </w:r>
      <w:r w:rsidRPr="009D0C8E">
        <w:rPr>
          <w:b/>
          <w:bCs/>
          <w:lang w:eastAsia="zh-CN"/>
        </w:rPr>
        <w:t>14</w:t>
      </w:r>
      <w:r w:rsidRPr="009D0C8E">
        <w:rPr>
          <w:lang w:eastAsia="zh-CN"/>
        </w:rPr>
        <w:t>: e297-e304 [PMID: 22356165 DOI: 10.1111/j.1463-1318.2012.03003.x]</w:t>
      </w:r>
    </w:p>
    <w:p w14:paraId="03C7D2AB" w14:textId="77777777" w:rsidR="003E23B1" w:rsidRPr="009D0C8E" w:rsidRDefault="003E23B1" w:rsidP="009D0C8E">
      <w:pPr>
        <w:ind w:firstLineChars="0" w:firstLine="0"/>
        <w:rPr>
          <w:lang w:eastAsia="zh-CN"/>
        </w:rPr>
      </w:pPr>
      <w:r w:rsidRPr="009D0C8E">
        <w:rPr>
          <w:lang w:eastAsia="zh-CN"/>
        </w:rPr>
        <w:t>64 </w:t>
      </w:r>
      <w:r w:rsidRPr="009D0C8E">
        <w:rPr>
          <w:b/>
          <w:bCs/>
          <w:lang w:eastAsia="zh-CN"/>
        </w:rPr>
        <w:t>Matzel KE</w:t>
      </w:r>
      <w:r w:rsidRPr="009D0C8E">
        <w:rPr>
          <w:lang w:eastAsia="zh-CN"/>
        </w:rPr>
        <w:t>, Stadelmaier U, Hohenfellner M, Gall FP. Electrical stimulation of sacral spinal nerves for treatment of faecal incontinence. </w:t>
      </w:r>
      <w:r w:rsidRPr="009D0C8E">
        <w:rPr>
          <w:i/>
          <w:iCs/>
          <w:lang w:eastAsia="zh-CN"/>
        </w:rPr>
        <w:t>Lancet</w:t>
      </w:r>
      <w:r w:rsidRPr="009D0C8E">
        <w:rPr>
          <w:lang w:eastAsia="zh-CN"/>
        </w:rPr>
        <w:t> 1995; </w:t>
      </w:r>
      <w:r w:rsidRPr="009D0C8E">
        <w:rPr>
          <w:b/>
          <w:bCs/>
          <w:lang w:eastAsia="zh-CN"/>
        </w:rPr>
        <w:t>346</w:t>
      </w:r>
      <w:r w:rsidRPr="009D0C8E">
        <w:rPr>
          <w:lang w:eastAsia="zh-CN"/>
        </w:rPr>
        <w:t>: 1124-1127 [PMID: 7475602 DOI: 10.1016/S0140-6736(95)91799-3]</w:t>
      </w:r>
    </w:p>
    <w:p w14:paraId="23E9A624" w14:textId="77777777" w:rsidR="003E23B1" w:rsidRPr="009D0C8E" w:rsidRDefault="003E23B1" w:rsidP="009D0C8E">
      <w:pPr>
        <w:ind w:firstLineChars="0" w:firstLine="0"/>
        <w:rPr>
          <w:lang w:eastAsia="zh-CN"/>
        </w:rPr>
      </w:pPr>
      <w:r w:rsidRPr="009D0C8E">
        <w:rPr>
          <w:lang w:eastAsia="zh-CN"/>
        </w:rPr>
        <w:t>65 </w:t>
      </w:r>
      <w:r w:rsidRPr="009D0C8E">
        <w:rPr>
          <w:b/>
          <w:bCs/>
          <w:lang w:eastAsia="zh-CN"/>
        </w:rPr>
        <w:t>Lundby L</w:t>
      </w:r>
      <w:r w:rsidRPr="009D0C8E">
        <w:rPr>
          <w:lang w:eastAsia="zh-CN"/>
        </w:rPr>
        <w:t>, Møller A, Buntzen S, Krogh K, Vang K, Gjedde A, Laurberg S. Relief of fecal incontinence by sacral nerve stimulation linked to focal brain activation. </w:t>
      </w:r>
      <w:r w:rsidRPr="009D0C8E">
        <w:rPr>
          <w:i/>
          <w:iCs/>
          <w:lang w:eastAsia="zh-CN"/>
        </w:rPr>
        <w:t>Dis Colon Rectum</w:t>
      </w:r>
      <w:r w:rsidRPr="009D0C8E">
        <w:rPr>
          <w:lang w:eastAsia="zh-CN"/>
        </w:rPr>
        <w:t> 2011; </w:t>
      </w:r>
      <w:r w:rsidRPr="009D0C8E">
        <w:rPr>
          <w:b/>
          <w:bCs/>
          <w:lang w:eastAsia="zh-CN"/>
        </w:rPr>
        <w:t>54</w:t>
      </w:r>
      <w:r w:rsidRPr="009D0C8E">
        <w:rPr>
          <w:lang w:eastAsia="zh-CN"/>
        </w:rPr>
        <w:t>: 318-323 [PMID: 21304303 DOI: 10.1007/DCR.0b013e31820348ac]</w:t>
      </w:r>
    </w:p>
    <w:p w14:paraId="55977982" w14:textId="77777777" w:rsidR="003E23B1" w:rsidRPr="009D0C8E" w:rsidRDefault="003E23B1" w:rsidP="009D0C8E">
      <w:pPr>
        <w:ind w:firstLineChars="0" w:firstLine="0"/>
        <w:rPr>
          <w:lang w:eastAsia="zh-CN"/>
        </w:rPr>
      </w:pPr>
      <w:r w:rsidRPr="009D0C8E">
        <w:rPr>
          <w:lang w:eastAsia="zh-CN"/>
        </w:rPr>
        <w:t>66 </w:t>
      </w:r>
      <w:r w:rsidRPr="009D0C8E">
        <w:rPr>
          <w:b/>
          <w:bCs/>
          <w:lang w:eastAsia="zh-CN"/>
        </w:rPr>
        <w:t>Michelsen HB</w:t>
      </w:r>
      <w:r w:rsidRPr="009D0C8E">
        <w:rPr>
          <w:lang w:eastAsia="zh-CN"/>
        </w:rPr>
        <w:t>, Thompson-Fawcett M, Lundby L, Krogh K, Laurberg S, Buntzen S. Six years of experience with sacral nerve stimulation for fecal incontinence. </w:t>
      </w:r>
      <w:r w:rsidRPr="009D0C8E">
        <w:rPr>
          <w:i/>
          <w:iCs/>
          <w:lang w:eastAsia="zh-CN"/>
        </w:rPr>
        <w:t>Dis Colon Rectum</w:t>
      </w:r>
      <w:r w:rsidRPr="009D0C8E">
        <w:rPr>
          <w:lang w:eastAsia="zh-CN"/>
        </w:rPr>
        <w:t> 2010; </w:t>
      </w:r>
      <w:r w:rsidRPr="009D0C8E">
        <w:rPr>
          <w:b/>
          <w:bCs/>
          <w:lang w:eastAsia="zh-CN"/>
        </w:rPr>
        <w:t>53</w:t>
      </w:r>
      <w:r w:rsidRPr="009D0C8E">
        <w:rPr>
          <w:lang w:eastAsia="zh-CN"/>
        </w:rPr>
        <w:t>: 414-421 [PMID: 20305440 DOI: 10.1007/DCR.0b013e3181ca7dc2]</w:t>
      </w:r>
    </w:p>
    <w:p w14:paraId="2F1D668A" w14:textId="77777777" w:rsidR="003E23B1" w:rsidRPr="009D0C8E" w:rsidRDefault="003E23B1" w:rsidP="009D0C8E">
      <w:pPr>
        <w:ind w:firstLineChars="0" w:firstLine="0"/>
        <w:rPr>
          <w:lang w:eastAsia="zh-CN"/>
        </w:rPr>
      </w:pPr>
      <w:r w:rsidRPr="009D0C8E">
        <w:rPr>
          <w:lang w:eastAsia="zh-CN"/>
        </w:rPr>
        <w:t>67 </w:t>
      </w:r>
      <w:r w:rsidRPr="009D0C8E">
        <w:rPr>
          <w:b/>
          <w:bCs/>
          <w:lang w:eastAsia="zh-CN"/>
        </w:rPr>
        <w:t>Patton V</w:t>
      </w:r>
      <w:r w:rsidRPr="009D0C8E">
        <w:rPr>
          <w:lang w:eastAsia="zh-CN"/>
        </w:rPr>
        <w:t>, Wiklendt L, Arkwright JW, Lubowski DZ, Dinning PG. The effect of sacral nerve stimulation on distal colonic motility in patients with faecal incontinence. </w:t>
      </w:r>
      <w:r w:rsidRPr="009D0C8E">
        <w:rPr>
          <w:i/>
          <w:iCs/>
          <w:lang w:eastAsia="zh-CN"/>
        </w:rPr>
        <w:t>Br J Surg</w:t>
      </w:r>
      <w:r w:rsidRPr="009D0C8E">
        <w:rPr>
          <w:lang w:eastAsia="zh-CN"/>
        </w:rPr>
        <w:t> 2013; </w:t>
      </w:r>
      <w:r w:rsidRPr="009D0C8E">
        <w:rPr>
          <w:b/>
          <w:bCs/>
          <w:lang w:eastAsia="zh-CN"/>
        </w:rPr>
        <w:t>100</w:t>
      </w:r>
      <w:r w:rsidRPr="009D0C8E">
        <w:rPr>
          <w:lang w:eastAsia="zh-CN"/>
        </w:rPr>
        <w:t>: 959-968 [PMID: 23536312 DOI: 10.1002/bjs.9114]</w:t>
      </w:r>
    </w:p>
    <w:p w14:paraId="15F38EB5" w14:textId="77777777" w:rsidR="003E23B1" w:rsidRPr="009D0C8E" w:rsidRDefault="003E23B1" w:rsidP="009D0C8E">
      <w:pPr>
        <w:ind w:firstLineChars="0" w:firstLine="0"/>
        <w:rPr>
          <w:lang w:eastAsia="zh-CN"/>
        </w:rPr>
      </w:pPr>
      <w:r w:rsidRPr="009D0C8E">
        <w:rPr>
          <w:lang w:eastAsia="zh-CN"/>
        </w:rPr>
        <w:t>68 </w:t>
      </w:r>
      <w:r w:rsidRPr="009D0C8E">
        <w:rPr>
          <w:b/>
          <w:bCs/>
          <w:lang w:eastAsia="zh-CN"/>
        </w:rPr>
        <w:t>Wexner SD</w:t>
      </w:r>
      <w:r w:rsidRPr="009D0C8E">
        <w:rPr>
          <w:lang w:eastAsia="zh-CN"/>
        </w:rPr>
        <w:t>, Coller JA, Devroede G, Hull T, McCallum R, Chan M, Ayscue JM, Shobeiri AS, Margolin D, England M, Kaufman H, Snape WJ, Mutlu E, Chua H, Pettit P, Nagle D, Madoff RD, Lerew DR, Mellgren A. Sacral nerve stimulation for fecal incontinence: results of a 120-patient prospective multicenter study. </w:t>
      </w:r>
      <w:r w:rsidRPr="009D0C8E">
        <w:rPr>
          <w:i/>
          <w:iCs/>
          <w:lang w:eastAsia="zh-CN"/>
        </w:rPr>
        <w:t>Ann Surg</w:t>
      </w:r>
      <w:r w:rsidRPr="009D0C8E">
        <w:rPr>
          <w:lang w:eastAsia="zh-CN"/>
        </w:rPr>
        <w:t> 2010; </w:t>
      </w:r>
      <w:r w:rsidRPr="009D0C8E">
        <w:rPr>
          <w:b/>
          <w:bCs/>
          <w:lang w:eastAsia="zh-CN"/>
        </w:rPr>
        <w:t>251</w:t>
      </w:r>
      <w:r w:rsidRPr="009D0C8E">
        <w:rPr>
          <w:lang w:eastAsia="zh-CN"/>
        </w:rPr>
        <w:t>: 441-449 [PMID: 20160636 DOI: 10.1097/SLA.0b013e3181cf8ed0]</w:t>
      </w:r>
    </w:p>
    <w:p w14:paraId="3BB66FAD" w14:textId="77777777" w:rsidR="003E23B1" w:rsidRPr="009D0C8E" w:rsidRDefault="003E23B1" w:rsidP="009D0C8E">
      <w:pPr>
        <w:ind w:firstLineChars="0" w:firstLine="0"/>
        <w:rPr>
          <w:lang w:eastAsia="zh-CN"/>
        </w:rPr>
      </w:pPr>
      <w:r w:rsidRPr="009D0C8E">
        <w:rPr>
          <w:lang w:eastAsia="zh-CN"/>
        </w:rPr>
        <w:t>69 </w:t>
      </w:r>
      <w:r w:rsidRPr="009D0C8E">
        <w:rPr>
          <w:b/>
          <w:bCs/>
          <w:lang w:eastAsia="zh-CN"/>
        </w:rPr>
        <w:t>Mellgren A</w:t>
      </w:r>
      <w:r w:rsidRPr="009D0C8E">
        <w:rPr>
          <w:lang w:eastAsia="zh-CN"/>
        </w:rPr>
        <w:t>, Wexner SD, Coller JA, Devroede G, Lerew DR, Madoff RD, Hull T. Long-term efficacy and safety of sacral nerve stimulation for fecal incontinence. </w:t>
      </w:r>
      <w:r w:rsidRPr="009D0C8E">
        <w:rPr>
          <w:i/>
          <w:iCs/>
          <w:lang w:eastAsia="zh-CN"/>
        </w:rPr>
        <w:t>Dis Colon Rectum</w:t>
      </w:r>
      <w:r w:rsidRPr="009D0C8E">
        <w:rPr>
          <w:lang w:eastAsia="zh-CN"/>
        </w:rPr>
        <w:t> 2011; </w:t>
      </w:r>
      <w:r w:rsidRPr="009D0C8E">
        <w:rPr>
          <w:b/>
          <w:bCs/>
          <w:lang w:eastAsia="zh-CN"/>
        </w:rPr>
        <w:t>54</w:t>
      </w:r>
      <w:r w:rsidRPr="009D0C8E">
        <w:rPr>
          <w:lang w:eastAsia="zh-CN"/>
        </w:rPr>
        <w:t>: 1065-1075 [PMID: 21825885 DOI: 10.1097/DCR.0b013e31822155e9]</w:t>
      </w:r>
    </w:p>
    <w:p w14:paraId="60E702FB" w14:textId="77777777" w:rsidR="003E23B1" w:rsidRPr="009D0C8E" w:rsidRDefault="003E23B1" w:rsidP="009D0C8E">
      <w:pPr>
        <w:ind w:firstLineChars="0" w:firstLine="0"/>
        <w:rPr>
          <w:lang w:eastAsia="zh-CN"/>
        </w:rPr>
      </w:pPr>
      <w:r w:rsidRPr="009D0C8E">
        <w:rPr>
          <w:lang w:eastAsia="zh-CN"/>
        </w:rPr>
        <w:lastRenderedPageBreak/>
        <w:t>70 </w:t>
      </w:r>
      <w:r w:rsidRPr="009D0C8E">
        <w:rPr>
          <w:b/>
          <w:bCs/>
          <w:lang w:eastAsia="zh-CN"/>
        </w:rPr>
        <w:t>Hull T</w:t>
      </w:r>
      <w:r w:rsidRPr="009D0C8E">
        <w:rPr>
          <w:lang w:eastAsia="zh-CN"/>
        </w:rPr>
        <w:t>, Giese C, Wexner SD, Mellgren A, Devroede G, Madoff RD, Stromberg K, Coller JA. Long-term durability of sacral nerve stimulation therapy for chronic fecal incontinence. </w:t>
      </w:r>
      <w:r w:rsidRPr="009D0C8E">
        <w:rPr>
          <w:i/>
          <w:iCs/>
          <w:lang w:eastAsia="zh-CN"/>
        </w:rPr>
        <w:t>Dis Colon Rectum</w:t>
      </w:r>
      <w:r w:rsidRPr="009D0C8E">
        <w:rPr>
          <w:lang w:eastAsia="zh-CN"/>
        </w:rPr>
        <w:t> 2013; </w:t>
      </w:r>
      <w:r w:rsidRPr="009D0C8E">
        <w:rPr>
          <w:b/>
          <w:bCs/>
          <w:lang w:eastAsia="zh-CN"/>
        </w:rPr>
        <w:t>56</w:t>
      </w:r>
      <w:r w:rsidRPr="009D0C8E">
        <w:rPr>
          <w:lang w:eastAsia="zh-CN"/>
        </w:rPr>
        <w:t>: 234-245 [PMID: 23303153 DOI: 10.1097/DCR.0b013e318276b24c]</w:t>
      </w:r>
    </w:p>
    <w:p w14:paraId="196A4DCC" w14:textId="77777777" w:rsidR="003E23B1" w:rsidRPr="009D0C8E" w:rsidRDefault="003E23B1" w:rsidP="009D0C8E">
      <w:pPr>
        <w:ind w:firstLineChars="0" w:firstLine="0"/>
        <w:rPr>
          <w:lang w:eastAsia="zh-CN"/>
        </w:rPr>
      </w:pPr>
      <w:r w:rsidRPr="009D0C8E">
        <w:rPr>
          <w:lang w:eastAsia="zh-CN"/>
        </w:rPr>
        <w:t>71 </w:t>
      </w:r>
      <w:r w:rsidRPr="009D0C8E">
        <w:rPr>
          <w:b/>
          <w:bCs/>
          <w:lang w:eastAsia="zh-CN"/>
        </w:rPr>
        <w:t>Duelund-Jakobsen J</w:t>
      </w:r>
      <w:r w:rsidRPr="009D0C8E">
        <w:rPr>
          <w:lang w:eastAsia="zh-CN"/>
        </w:rPr>
        <w:t>, Lehur PA, Lundby L, Wyart V, Laurberg S, Buntzen S. Sacral nerve stimulation for faecal incontinence - efficacy confirmed from a two-centre prospectively maintained database. </w:t>
      </w:r>
      <w:r w:rsidRPr="009D0C8E">
        <w:rPr>
          <w:i/>
          <w:iCs/>
          <w:lang w:eastAsia="zh-CN"/>
        </w:rPr>
        <w:t>Int J Colorectal Dis</w:t>
      </w:r>
      <w:r w:rsidRPr="009D0C8E">
        <w:rPr>
          <w:lang w:eastAsia="zh-CN"/>
        </w:rPr>
        <w:t> 2016; </w:t>
      </w:r>
      <w:r w:rsidRPr="009D0C8E">
        <w:rPr>
          <w:b/>
          <w:bCs/>
          <w:lang w:eastAsia="zh-CN"/>
        </w:rPr>
        <w:t>31</w:t>
      </w:r>
      <w:r w:rsidRPr="009D0C8E">
        <w:rPr>
          <w:lang w:eastAsia="zh-CN"/>
        </w:rPr>
        <w:t>: 421-428 [PMID: 26490052 DOI: 10.1007/s00384-015-2411-7]</w:t>
      </w:r>
    </w:p>
    <w:p w14:paraId="1E375331" w14:textId="77777777" w:rsidR="003E23B1" w:rsidRPr="009D0C8E" w:rsidRDefault="003E23B1" w:rsidP="009D0C8E">
      <w:pPr>
        <w:ind w:firstLineChars="0" w:firstLine="0"/>
        <w:rPr>
          <w:lang w:eastAsia="zh-CN"/>
        </w:rPr>
      </w:pPr>
      <w:r w:rsidRPr="009D0C8E">
        <w:rPr>
          <w:lang w:eastAsia="zh-CN"/>
        </w:rPr>
        <w:t>72 </w:t>
      </w:r>
      <w:r w:rsidRPr="009D0C8E">
        <w:rPr>
          <w:b/>
          <w:bCs/>
          <w:lang w:eastAsia="zh-CN"/>
        </w:rPr>
        <w:t>Wexner SD</w:t>
      </w:r>
      <w:r w:rsidRPr="009D0C8E">
        <w:rPr>
          <w:lang w:eastAsia="zh-CN"/>
        </w:rPr>
        <w:t>, Bleier J. Current surgical strategies to treat fecal incontinence.</w:t>
      </w:r>
      <w:r w:rsidRPr="009D0C8E">
        <w:rPr>
          <w:rFonts w:hint="eastAsia"/>
          <w:lang w:eastAsia="zh-CN"/>
        </w:rPr>
        <w:t xml:space="preserve"> </w:t>
      </w:r>
      <w:r w:rsidRPr="009D0C8E">
        <w:rPr>
          <w:i/>
          <w:iCs/>
          <w:lang w:eastAsia="zh-CN"/>
        </w:rPr>
        <w:t>Expert Rev Gastroenterol Hepatol</w:t>
      </w:r>
      <w:r w:rsidRPr="009D0C8E">
        <w:rPr>
          <w:lang w:eastAsia="zh-CN"/>
        </w:rPr>
        <w:t> 2015; </w:t>
      </w:r>
      <w:r w:rsidRPr="009D0C8E">
        <w:rPr>
          <w:b/>
          <w:bCs/>
          <w:lang w:eastAsia="zh-CN"/>
        </w:rPr>
        <w:t>9</w:t>
      </w:r>
      <w:r w:rsidRPr="009D0C8E">
        <w:rPr>
          <w:lang w:eastAsia="zh-CN"/>
        </w:rPr>
        <w:t>: 1577-1589 [PMID: 26414494 DOI: 10.1586/17474124.2015.1093417]</w:t>
      </w:r>
    </w:p>
    <w:p w14:paraId="4B7F4E99" w14:textId="77777777" w:rsidR="003E23B1" w:rsidRPr="009D0C8E" w:rsidRDefault="003E23B1" w:rsidP="009D0C8E">
      <w:pPr>
        <w:ind w:firstLineChars="0" w:firstLine="0"/>
        <w:rPr>
          <w:lang w:eastAsia="zh-CN"/>
        </w:rPr>
      </w:pPr>
      <w:r w:rsidRPr="009D0C8E">
        <w:rPr>
          <w:lang w:eastAsia="zh-CN"/>
        </w:rPr>
        <w:t>73 </w:t>
      </w:r>
      <w:r w:rsidRPr="009D0C8E">
        <w:rPr>
          <w:b/>
          <w:bCs/>
          <w:lang w:eastAsia="zh-CN"/>
        </w:rPr>
        <w:t>Peña Ros E</w:t>
      </w:r>
      <w:r w:rsidRPr="009D0C8E">
        <w:rPr>
          <w:lang w:eastAsia="zh-CN"/>
        </w:rPr>
        <w:t>, Parra Baños PA, Benavides Buleje JA, Muñoz Camarena JM, Escamilla Segade C, Candel Arenas MF, Gonzalez Valverde FM, Albarracín Marín-Blázquez A. Short-term outcome of percutaneous posterior tibial nerve stimulation (PTNS) for the treatment of faecal incontinence. </w:t>
      </w:r>
      <w:r w:rsidRPr="009D0C8E">
        <w:rPr>
          <w:i/>
          <w:iCs/>
          <w:lang w:eastAsia="zh-CN"/>
        </w:rPr>
        <w:t>Tech Coloproctol</w:t>
      </w:r>
      <w:r w:rsidRPr="009D0C8E">
        <w:rPr>
          <w:rFonts w:hint="eastAsia"/>
          <w:lang w:eastAsia="zh-CN"/>
        </w:rPr>
        <w:t xml:space="preserve"> </w:t>
      </w:r>
      <w:r w:rsidRPr="009D0C8E">
        <w:rPr>
          <w:lang w:eastAsia="zh-CN"/>
        </w:rPr>
        <w:t>2016;</w:t>
      </w:r>
      <w:r w:rsidRPr="009D0C8E">
        <w:rPr>
          <w:rFonts w:hint="eastAsia"/>
          <w:lang w:eastAsia="zh-CN"/>
        </w:rPr>
        <w:t xml:space="preserve"> </w:t>
      </w:r>
      <w:r w:rsidRPr="009D0C8E">
        <w:rPr>
          <w:b/>
          <w:bCs/>
          <w:lang w:eastAsia="zh-CN"/>
        </w:rPr>
        <w:t>20</w:t>
      </w:r>
      <w:r w:rsidRPr="009D0C8E">
        <w:rPr>
          <w:lang w:eastAsia="zh-CN"/>
        </w:rPr>
        <w:t>: 19-24 [PMID: 26499791 DOI: 10.1007/s10151-015-1380-8]</w:t>
      </w:r>
    </w:p>
    <w:p w14:paraId="6DF72E94" w14:textId="77777777" w:rsidR="003E23B1" w:rsidRPr="009D0C8E" w:rsidRDefault="003E23B1" w:rsidP="009D0C8E">
      <w:pPr>
        <w:ind w:firstLineChars="0" w:firstLine="0"/>
        <w:rPr>
          <w:lang w:eastAsia="zh-CN"/>
        </w:rPr>
      </w:pPr>
      <w:r w:rsidRPr="009D0C8E">
        <w:rPr>
          <w:lang w:eastAsia="zh-CN"/>
        </w:rPr>
        <w:t>74 </w:t>
      </w:r>
      <w:r w:rsidRPr="009D0C8E">
        <w:rPr>
          <w:b/>
          <w:bCs/>
          <w:lang w:eastAsia="zh-CN"/>
        </w:rPr>
        <w:t>Efron JE</w:t>
      </w:r>
      <w:r w:rsidRPr="009D0C8E">
        <w:rPr>
          <w:lang w:eastAsia="zh-CN"/>
        </w:rPr>
        <w:t>, Corman ML, Fleshman J, Barnett J, Nagle D, Birnbaum E, Weiss EG, Nogueras JJ, Sligh S, Rabine J, Wexner SD. Safety and effectiveness of temperature-controlled radio-frequency energy delivery to the anal canal (Secca procedure) for the treatment of fecal incontinence. </w:t>
      </w:r>
      <w:r w:rsidRPr="009D0C8E">
        <w:rPr>
          <w:i/>
          <w:iCs/>
          <w:lang w:eastAsia="zh-CN"/>
        </w:rPr>
        <w:t>Dis Colon Rectum</w:t>
      </w:r>
      <w:r w:rsidRPr="009D0C8E">
        <w:rPr>
          <w:lang w:eastAsia="zh-CN"/>
        </w:rPr>
        <w:t> 2003; </w:t>
      </w:r>
      <w:r w:rsidRPr="009D0C8E">
        <w:rPr>
          <w:b/>
          <w:bCs/>
          <w:lang w:eastAsia="zh-CN"/>
        </w:rPr>
        <w:t>46</w:t>
      </w:r>
      <w:r w:rsidRPr="009D0C8E">
        <w:rPr>
          <w:lang w:eastAsia="zh-CN"/>
        </w:rPr>
        <w:t>: 1606-1</w:t>
      </w:r>
      <w:r w:rsidRPr="009D0C8E">
        <w:rPr>
          <w:rFonts w:hint="eastAsia"/>
          <w:lang w:eastAsia="zh-CN"/>
        </w:rPr>
        <w:t>6</w:t>
      </w:r>
      <w:r w:rsidRPr="009D0C8E">
        <w:rPr>
          <w:lang w:eastAsia="zh-CN"/>
        </w:rPr>
        <w:t>16; discussion 1</w:t>
      </w:r>
      <w:r w:rsidRPr="009D0C8E">
        <w:rPr>
          <w:rFonts w:hint="eastAsia"/>
          <w:lang w:eastAsia="zh-CN"/>
        </w:rPr>
        <w:t>6</w:t>
      </w:r>
      <w:r w:rsidRPr="009D0C8E">
        <w:rPr>
          <w:lang w:eastAsia="zh-CN"/>
        </w:rPr>
        <w:t>16</w:t>
      </w:r>
      <w:r w:rsidRPr="009D0C8E">
        <w:rPr>
          <w:rFonts w:hint="eastAsia"/>
          <w:lang w:eastAsia="zh-CN"/>
        </w:rPr>
        <w:t>-</w:t>
      </w:r>
      <w:r w:rsidRPr="009D0C8E">
        <w:rPr>
          <w:lang w:eastAsia="zh-CN"/>
        </w:rPr>
        <w:t>1</w:t>
      </w:r>
      <w:r w:rsidRPr="009D0C8E">
        <w:rPr>
          <w:rFonts w:hint="eastAsia"/>
          <w:lang w:eastAsia="zh-CN"/>
        </w:rPr>
        <w:t>6</w:t>
      </w:r>
      <w:r w:rsidRPr="009D0C8E">
        <w:rPr>
          <w:lang w:eastAsia="zh-CN"/>
        </w:rPr>
        <w:t>1</w:t>
      </w:r>
      <w:r w:rsidRPr="009D0C8E">
        <w:rPr>
          <w:rFonts w:hint="eastAsia"/>
          <w:lang w:eastAsia="zh-CN"/>
        </w:rPr>
        <w:t xml:space="preserve">8 </w:t>
      </w:r>
      <w:r w:rsidRPr="009D0C8E">
        <w:rPr>
          <w:lang w:eastAsia="zh-CN"/>
        </w:rPr>
        <w:t>[PMID: 14668584 DOI: 10.1097/01.DCR.0000098927.47914.D0]</w:t>
      </w:r>
    </w:p>
    <w:p w14:paraId="3EC2CC4A" w14:textId="77777777" w:rsidR="003E23B1" w:rsidRPr="009D0C8E" w:rsidRDefault="003E23B1" w:rsidP="009D0C8E">
      <w:pPr>
        <w:ind w:firstLineChars="0" w:firstLine="0"/>
        <w:rPr>
          <w:lang w:eastAsia="zh-CN"/>
        </w:rPr>
      </w:pPr>
      <w:r w:rsidRPr="009D0C8E">
        <w:rPr>
          <w:lang w:eastAsia="zh-CN"/>
        </w:rPr>
        <w:t>75 </w:t>
      </w:r>
      <w:r w:rsidRPr="009D0C8E">
        <w:rPr>
          <w:b/>
          <w:bCs/>
          <w:lang w:eastAsia="zh-CN"/>
        </w:rPr>
        <w:t>Abbas MA</w:t>
      </w:r>
      <w:r w:rsidRPr="009D0C8E">
        <w:rPr>
          <w:lang w:eastAsia="zh-CN"/>
        </w:rPr>
        <w:t>, Tam MS, Chun LJ. Radiofrequency treatment for fecal incontinence: is it effective long-term? </w:t>
      </w:r>
      <w:r w:rsidRPr="009D0C8E">
        <w:rPr>
          <w:i/>
          <w:iCs/>
          <w:lang w:eastAsia="zh-CN"/>
        </w:rPr>
        <w:t>Dis Colon Rectum</w:t>
      </w:r>
      <w:r w:rsidRPr="009D0C8E">
        <w:rPr>
          <w:lang w:eastAsia="zh-CN"/>
        </w:rPr>
        <w:t> 2012; </w:t>
      </w:r>
      <w:r w:rsidRPr="009D0C8E">
        <w:rPr>
          <w:b/>
          <w:bCs/>
          <w:lang w:eastAsia="zh-CN"/>
        </w:rPr>
        <w:t>55</w:t>
      </w:r>
      <w:r w:rsidRPr="009D0C8E">
        <w:rPr>
          <w:lang w:eastAsia="zh-CN"/>
        </w:rPr>
        <w:t>: 605-610 [PMID: 22513440 DOI: 10.1097/DCR.0b013e3182415406]</w:t>
      </w:r>
    </w:p>
    <w:p w14:paraId="52241BB5" w14:textId="77777777" w:rsidR="003E23B1" w:rsidRPr="009D0C8E" w:rsidRDefault="003E23B1" w:rsidP="009D0C8E">
      <w:pPr>
        <w:ind w:firstLineChars="0" w:firstLine="0"/>
        <w:rPr>
          <w:lang w:eastAsia="zh-CN"/>
        </w:rPr>
      </w:pPr>
      <w:r w:rsidRPr="009D0C8E">
        <w:rPr>
          <w:lang w:eastAsia="zh-CN"/>
        </w:rPr>
        <w:t>76 </w:t>
      </w:r>
      <w:r w:rsidRPr="009D0C8E">
        <w:rPr>
          <w:b/>
          <w:bCs/>
          <w:lang w:eastAsia="zh-CN"/>
        </w:rPr>
        <w:t>Luo C</w:t>
      </w:r>
      <w:r w:rsidRPr="009D0C8E">
        <w:rPr>
          <w:lang w:eastAsia="zh-CN"/>
        </w:rPr>
        <w:t>, Samaranayake CB, Plank LD, Bissett IP. Systematic review on the efficacy and safety of injectable bulking agents for passive faecal incontinence.</w:t>
      </w:r>
      <w:r w:rsidRPr="009D0C8E">
        <w:rPr>
          <w:rFonts w:hint="eastAsia"/>
          <w:lang w:eastAsia="zh-CN"/>
        </w:rPr>
        <w:t xml:space="preserve"> </w:t>
      </w:r>
      <w:r w:rsidRPr="009D0C8E">
        <w:rPr>
          <w:i/>
          <w:iCs/>
          <w:lang w:eastAsia="zh-CN"/>
        </w:rPr>
        <w:t>Colorectal Dis</w:t>
      </w:r>
      <w:r w:rsidRPr="009D0C8E">
        <w:rPr>
          <w:rFonts w:hint="eastAsia"/>
          <w:lang w:eastAsia="zh-CN"/>
        </w:rPr>
        <w:t xml:space="preserve"> </w:t>
      </w:r>
      <w:r w:rsidRPr="009D0C8E">
        <w:rPr>
          <w:lang w:eastAsia="zh-CN"/>
        </w:rPr>
        <w:t>2010; </w:t>
      </w:r>
      <w:r w:rsidRPr="009D0C8E">
        <w:rPr>
          <w:b/>
          <w:bCs/>
          <w:lang w:eastAsia="zh-CN"/>
        </w:rPr>
        <w:t>12</w:t>
      </w:r>
      <w:r w:rsidRPr="009D0C8E">
        <w:rPr>
          <w:lang w:eastAsia="zh-CN"/>
        </w:rPr>
        <w:t>: 296-303 [PMID: 19320664 DOI: 10.1111/j.1463-1318.2009.01828.x]</w:t>
      </w:r>
    </w:p>
    <w:p w14:paraId="4E47CD03" w14:textId="77777777" w:rsidR="003E23B1" w:rsidRPr="009D0C8E" w:rsidRDefault="003E23B1" w:rsidP="009D0C8E">
      <w:pPr>
        <w:ind w:firstLineChars="0" w:firstLine="0"/>
        <w:rPr>
          <w:lang w:eastAsia="zh-CN"/>
        </w:rPr>
      </w:pPr>
      <w:r w:rsidRPr="009D0C8E">
        <w:rPr>
          <w:lang w:eastAsia="zh-CN"/>
        </w:rPr>
        <w:t>77 </w:t>
      </w:r>
      <w:r w:rsidRPr="009D0C8E">
        <w:rPr>
          <w:b/>
          <w:bCs/>
          <w:lang w:eastAsia="zh-CN"/>
        </w:rPr>
        <w:t>Graf W</w:t>
      </w:r>
      <w:r w:rsidRPr="009D0C8E">
        <w:rPr>
          <w:lang w:eastAsia="zh-CN"/>
        </w:rPr>
        <w:t xml:space="preserve">, Mellgren A, Matzel KE, Hull T, Johansson C, Bernstein M. Efficacy of dextranomer in stabilised hyaluronic acid for treatment of faecal incontinence: a </w:t>
      </w:r>
      <w:r w:rsidRPr="009D0C8E">
        <w:rPr>
          <w:lang w:eastAsia="zh-CN"/>
        </w:rPr>
        <w:lastRenderedPageBreak/>
        <w:t>randomised, sham-controlled trial. </w:t>
      </w:r>
      <w:r w:rsidRPr="009D0C8E">
        <w:rPr>
          <w:i/>
          <w:iCs/>
          <w:lang w:eastAsia="zh-CN"/>
        </w:rPr>
        <w:t>Lancet</w:t>
      </w:r>
      <w:r w:rsidRPr="009D0C8E">
        <w:rPr>
          <w:lang w:eastAsia="zh-CN"/>
        </w:rPr>
        <w:t> 2011; </w:t>
      </w:r>
      <w:r w:rsidRPr="009D0C8E">
        <w:rPr>
          <w:b/>
          <w:bCs/>
          <w:lang w:eastAsia="zh-CN"/>
        </w:rPr>
        <w:t>377</w:t>
      </w:r>
      <w:r w:rsidRPr="009D0C8E">
        <w:rPr>
          <w:lang w:eastAsia="zh-CN"/>
        </w:rPr>
        <w:t>: 997-1003 [PMID: 21420555 DOI: 10.1016/S0140-6736(10)62297-0]</w:t>
      </w:r>
    </w:p>
    <w:p w14:paraId="3390D943" w14:textId="77777777" w:rsidR="003E23B1" w:rsidRPr="009D0C8E" w:rsidRDefault="003E23B1" w:rsidP="009D0C8E">
      <w:pPr>
        <w:ind w:firstLineChars="0" w:firstLine="0"/>
        <w:rPr>
          <w:lang w:eastAsia="zh-CN"/>
        </w:rPr>
      </w:pPr>
      <w:r w:rsidRPr="009D0C8E">
        <w:rPr>
          <w:lang w:eastAsia="zh-CN"/>
        </w:rPr>
        <w:t>78 </w:t>
      </w:r>
      <w:r w:rsidRPr="009D0C8E">
        <w:rPr>
          <w:b/>
          <w:bCs/>
          <w:lang w:eastAsia="zh-CN"/>
        </w:rPr>
        <w:t>Maeda Y</w:t>
      </w:r>
      <w:r w:rsidRPr="009D0C8E">
        <w:rPr>
          <w:lang w:eastAsia="zh-CN"/>
        </w:rPr>
        <w:t>, Laurberg S, Norton C. Perianal injectable bulking agents as treatment for faecal incontinence in adults. </w:t>
      </w:r>
      <w:r w:rsidRPr="009D0C8E">
        <w:rPr>
          <w:i/>
          <w:iCs/>
          <w:lang w:eastAsia="zh-CN"/>
        </w:rPr>
        <w:t>Cochrane Database Syst Rev</w:t>
      </w:r>
      <w:r w:rsidRPr="009D0C8E">
        <w:rPr>
          <w:lang w:eastAsia="zh-CN"/>
        </w:rPr>
        <w:t> 2013; </w:t>
      </w:r>
      <w:r w:rsidRPr="009D0C8E">
        <w:rPr>
          <w:b/>
          <w:lang w:eastAsia="zh-CN"/>
        </w:rPr>
        <w:t>(2)</w:t>
      </w:r>
      <w:r w:rsidRPr="009D0C8E">
        <w:rPr>
          <w:lang w:eastAsia="zh-CN"/>
        </w:rPr>
        <w:t>: CD007959 [PMID: 23450581 DOI: 10.1002/14651858.cd007959.pub3]</w:t>
      </w:r>
    </w:p>
    <w:p w14:paraId="56EBABC4" w14:textId="77777777" w:rsidR="003E23B1" w:rsidRPr="009D0C8E" w:rsidRDefault="003E23B1" w:rsidP="009D0C8E">
      <w:pPr>
        <w:ind w:firstLineChars="0" w:firstLine="0"/>
        <w:rPr>
          <w:lang w:eastAsia="zh-CN"/>
        </w:rPr>
      </w:pPr>
      <w:r w:rsidRPr="009D0C8E">
        <w:rPr>
          <w:lang w:eastAsia="zh-CN"/>
        </w:rPr>
        <w:t>79 </w:t>
      </w:r>
      <w:r w:rsidRPr="009D0C8E">
        <w:rPr>
          <w:b/>
          <w:bCs/>
          <w:lang w:eastAsia="zh-CN"/>
        </w:rPr>
        <w:t>Wald A</w:t>
      </w:r>
      <w:r w:rsidRPr="009D0C8E">
        <w:rPr>
          <w:lang w:eastAsia="zh-CN"/>
        </w:rPr>
        <w:t>. New treatments for fecal incontinence: update for the gastroenterologist. </w:t>
      </w:r>
      <w:r w:rsidRPr="009D0C8E">
        <w:rPr>
          <w:i/>
          <w:iCs/>
          <w:lang w:eastAsia="zh-CN"/>
        </w:rPr>
        <w:t>Clin Gastroenterol Hepatol</w:t>
      </w:r>
      <w:r w:rsidRPr="009D0C8E">
        <w:rPr>
          <w:lang w:eastAsia="zh-CN"/>
        </w:rPr>
        <w:t> 2014; </w:t>
      </w:r>
      <w:r w:rsidRPr="009D0C8E">
        <w:rPr>
          <w:b/>
          <w:bCs/>
          <w:lang w:eastAsia="zh-CN"/>
        </w:rPr>
        <w:t>12</w:t>
      </w:r>
      <w:r w:rsidRPr="009D0C8E">
        <w:rPr>
          <w:lang w:eastAsia="zh-CN"/>
        </w:rPr>
        <w:t>: 1783-1788 [PMID: 24534548 DOI: 10.1016/j.cgh.2014.02.013]</w:t>
      </w:r>
    </w:p>
    <w:p w14:paraId="2A296289" w14:textId="77777777" w:rsidR="003E23B1" w:rsidRPr="009D0C8E" w:rsidRDefault="003E23B1" w:rsidP="009D0C8E">
      <w:pPr>
        <w:ind w:firstLineChars="0" w:firstLine="0"/>
        <w:rPr>
          <w:lang w:eastAsia="zh-CN"/>
        </w:rPr>
      </w:pPr>
      <w:r w:rsidRPr="009D0C8E">
        <w:rPr>
          <w:lang w:eastAsia="zh-CN"/>
        </w:rPr>
        <w:t>80 </w:t>
      </w:r>
      <w:r w:rsidRPr="009D0C8E">
        <w:rPr>
          <w:b/>
          <w:bCs/>
          <w:lang w:eastAsia="zh-CN"/>
        </w:rPr>
        <w:t>Ratto C</w:t>
      </w:r>
      <w:r w:rsidRPr="009D0C8E">
        <w:rPr>
          <w:lang w:eastAsia="zh-CN"/>
        </w:rPr>
        <w:t>, Donisi L, Litta F, Campennì P, Parello A. Implantation of SphinKeeper(TM): a new artificial anal sphincter. </w:t>
      </w:r>
      <w:r w:rsidRPr="009D0C8E">
        <w:rPr>
          <w:i/>
          <w:iCs/>
          <w:lang w:eastAsia="zh-CN"/>
        </w:rPr>
        <w:t>Tech Coloproctol</w:t>
      </w:r>
      <w:r w:rsidRPr="009D0C8E">
        <w:rPr>
          <w:lang w:eastAsia="zh-CN"/>
        </w:rPr>
        <w:t> 2016; </w:t>
      </w:r>
      <w:r w:rsidRPr="009D0C8E">
        <w:rPr>
          <w:b/>
          <w:bCs/>
          <w:lang w:eastAsia="zh-CN"/>
        </w:rPr>
        <w:t>20</w:t>
      </w:r>
      <w:r w:rsidRPr="009D0C8E">
        <w:rPr>
          <w:lang w:eastAsia="zh-CN"/>
        </w:rPr>
        <w:t>: 59-66 [PMID: 26658726 DOI: 10.1007/s10151-015-1396-0]</w:t>
      </w:r>
    </w:p>
    <w:p w14:paraId="10B5DD91" w14:textId="77777777" w:rsidR="003E23B1" w:rsidRPr="009D0C8E" w:rsidRDefault="003E23B1" w:rsidP="009D0C8E">
      <w:pPr>
        <w:ind w:firstLineChars="0" w:firstLine="0"/>
        <w:rPr>
          <w:lang w:eastAsia="zh-CN"/>
        </w:rPr>
      </w:pPr>
      <w:r w:rsidRPr="009D0C8E">
        <w:rPr>
          <w:lang w:eastAsia="zh-CN"/>
        </w:rPr>
        <w:t>81 </w:t>
      </w:r>
      <w:r w:rsidRPr="009D0C8E">
        <w:rPr>
          <w:b/>
          <w:bCs/>
          <w:lang w:eastAsia="zh-CN"/>
        </w:rPr>
        <w:t>Ratto C</w:t>
      </w:r>
      <w:r w:rsidRPr="009D0C8E">
        <w:rPr>
          <w:lang w:eastAsia="zh-CN"/>
        </w:rPr>
        <w:t>, Buntzen S, Aigner F, Altomare DF, Heydari A, Donisi L, Lundby L, Parello A. Multicentre observational study of the Gatekeeper for faecal incontinence.</w:t>
      </w:r>
      <w:r w:rsidRPr="009D0C8E">
        <w:rPr>
          <w:rFonts w:hint="eastAsia"/>
          <w:lang w:eastAsia="zh-CN"/>
        </w:rPr>
        <w:t xml:space="preserve"> </w:t>
      </w:r>
      <w:r w:rsidRPr="009D0C8E">
        <w:rPr>
          <w:i/>
          <w:iCs/>
          <w:lang w:eastAsia="zh-CN"/>
        </w:rPr>
        <w:t>Br J Surg</w:t>
      </w:r>
      <w:r w:rsidRPr="009D0C8E">
        <w:rPr>
          <w:lang w:eastAsia="zh-CN"/>
        </w:rPr>
        <w:t> 2016; </w:t>
      </w:r>
      <w:r w:rsidRPr="009D0C8E">
        <w:rPr>
          <w:b/>
          <w:bCs/>
          <w:lang w:eastAsia="zh-CN"/>
        </w:rPr>
        <w:t>103</w:t>
      </w:r>
      <w:r w:rsidRPr="009D0C8E">
        <w:rPr>
          <w:lang w:eastAsia="zh-CN"/>
        </w:rPr>
        <w:t>: 290-299 [PMID: 26621029 DOI: 10.1002/bjs.10050]</w:t>
      </w:r>
    </w:p>
    <w:p w14:paraId="2C01B534" w14:textId="77777777" w:rsidR="003E23B1" w:rsidRPr="009D0C8E" w:rsidRDefault="003E23B1" w:rsidP="009D0C8E">
      <w:pPr>
        <w:ind w:firstLineChars="0" w:firstLine="0"/>
        <w:rPr>
          <w:lang w:eastAsia="zh-CN"/>
        </w:rPr>
      </w:pPr>
      <w:r w:rsidRPr="009D0C8E">
        <w:rPr>
          <w:lang w:eastAsia="zh-CN"/>
        </w:rPr>
        <w:t>82 </w:t>
      </w:r>
      <w:r w:rsidRPr="009D0C8E">
        <w:rPr>
          <w:b/>
          <w:bCs/>
          <w:lang w:eastAsia="zh-CN"/>
        </w:rPr>
        <w:t>Salcedo L</w:t>
      </w:r>
      <w:r w:rsidRPr="009D0C8E">
        <w:rPr>
          <w:lang w:eastAsia="zh-CN"/>
        </w:rPr>
        <w:t>, Sopko N, Jiang HH, Damaser M, Penn M, Zutshi M. Chemokine upregulation in response to anal sphincter and pudendal nerve injury: potential signals for stem cell homing. </w:t>
      </w:r>
      <w:r w:rsidRPr="009D0C8E">
        <w:rPr>
          <w:i/>
          <w:iCs/>
          <w:lang w:eastAsia="zh-CN"/>
        </w:rPr>
        <w:t>Int J Colorectal Dis</w:t>
      </w:r>
      <w:r w:rsidRPr="009D0C8E">
        <w:rPr>
          <w:lang w:eastAsia="zh-CN"/>
        </w:rPr>
        <w:t> 2011; </w:t>
      </w:r>
      <w:r w:rsidRPr="009D0C8E">
        <w:rPr>
          <w:b/>
          <w:bCs/>
          <w:lang w:eastAsia="zh-CN"/>
        </w:rPr>
        <w:t>26</w:t>
      </w:r>
      <w:r w:rsidRPr="009D0C8E">
        <w:rPr>
          <w:lang w:eastAsia="zh-CN"/>
        </w:rPr>
        <w:t>: 1577-1581 [PMID: 21706136 DOI: 10.1007/s00384-011-1269-6]</w:t>
      </w:r>
    </w:p>
    <w:p w14:paraId="58916833" w14:textId="77777777" w:rsidR="003E23B1" w:rsidRPr="009D0C8E" w:rsidRDefault="003E23B1" w:rsidP="009D0C8E">
      <w:pPr>
        <w:ind w:firstLineChars="0" w:firstLine="0"/>
        <w:rPr>
          <w:lang w:eastAsia="zh-CN"/>
        </w:rPr>
      </w:pPr>
      <w:r w:rsidRPr="009D0C8E">
        <w:rPr>
          <w:lang w:eastAsia="zh-CN"/>
        </w:rPr>
        <w:t>83 </w:t>
      </w:r>
      <w:r w:rsidRPr="009D0C8E">
        <w:rPr>
          <w:b/>
          <w:bCs/>
          <w:lang w:eastAsia="zh-CN"/>
        </w:rPr>
        <w:t>Lane FL</w:t>
      </w:r>
      <w:r w:rsidRPr="009D0C8E">
        <w:rPr>
          <w:lang w:eastAsia="zh-CN"/>
        </w:rPr>
        <w:t>, Jacobs SA, Craig JB, Nistor G, Markle D, Noblett KL, Osann K, Keirstead H. In vivo recovery of the injured anal sphincter after repair and injection of myogenic stem cells: an experimental model. </w:t>
      </w:r>
      <w:r w:rsidRPr="009D0C8E">
        <w:rPr>
          <w:i/>
          <w:iCs/>
          <w:lang w:eastAsia="zh-CN"/>
        </w:rPr>
        <w:t>Dis Colon Rectum</w:t>
      </w:r>
      <w:r w:rsidRPr="009D0C8E">
        <w:rPr>
          <w:rFonts w:hint="eastAsia"/>
          <w:lang w:eastAsia="zh-CN"/>
        </w:rPr>
        <w:t xml:space="preserve"> </w:t>
      </w:r>
      <w:r w:rsidRPr="009D0C8E">
        <w:rPr>
          <w:lang w:eastAsia="zh-CN"/>
        </w:rPr>
        <w:t>2013;</w:t>
      </w:r>
      <w:r w:rsidRPr="009D0C8E">
        <w:rPr>
          <w:rFonts w:hint="eastAsia"/>
          <w:lang w:eastAsia="zh-CN"/>
        </w:rPr>
        <w:t xml:space="preserve"> </w:t>
      </w:r>
      <w:r w:rsidRPr="009D0C8E">
        <w:rPr>
          <w:b/>
          <w:bCs/>
          <w:lang w:eastAsia="zh-CN"/>
        </w:rPr>
        <w:t>56</w:t>
      </w:r>
      <w:r w:rsidRPr="009D0C8E">
        <w:rPr>
          <w:lang w:eastAsia="zh-CN"/>
        </w:rPr>
        <w:t>: 1290-1297 [PMID: 24105005 DOI: 10.1097/DCR.0b013e3182a4adfb]</w:t>
      </w:r>
    </w:p>
    <w:p w14:paraId="5D576456" w14:textId="77777777" w:rsidR="003E23B1" w:rsidRPr="009D0C8E" w:rsidRDefault="003E23B1" w:rsidP="009D0C8E">
      <w:pPr>
        <w:ind w:firstLineChars="0" w:firstLine="0"/>
        <w:rPr>
          <w:lang w:eastAsia="zh-CN"/>
        </w:rPr>
      </w:pPr>
      <w:r w:rsidRPr="009D0C8E">
        <w:rPr>
          <w:lang w:eastAsia="zh-CN"/>
        </w:rPr>
        <w:t>84 </w:t>
      </w:r>
      <w:r w:rsidRPr="009D0C8E">
        <w:rPr>
          <w:b/>
          <w:bCs/>
          <w:lang w:eastAsia="zh-CN"/>
        </w:rPr>
        <w:t>Lehur PA</w:t>
      </w:r>
      <w:r w:rsidRPr="009D0C8E">
        <w:rPr>
          <w:lang w:eastAsia="zh-CN"/>
        </w:rPr>
        <w:t>, McNevin S, Buntzen S, Mellgren AF, Laurberg S, Madoff RD. Magnetic anal sphincter augmentation for the treatment of fecal incontinence: a preliminary report from a feasibility study. </w:t>
      </w:r>
      <w:r w:rsidRPr="009D0C8E">
        <w:rPr>
          <w:i/>
          <w:iCs/>
          <w:lang w:eastAsia="zh-CN"/>
        </w:rPr>
        <w:t>Dis Colon Rectum</w:t>
      </w:r>
      <w:r w:rsidRPr="009D0C8E">
        <w:rPr>
          <w:lang w:eastAsia="zh-CN"/>
        </w:rPr>
        <w:t> 2010; </w:t>
      </w:r>
      <w:r w:rsidRPr="009D0C8E">
        <w:rPr>
          <w:b/>
          <w:bCs/>
          <w:lang w:eastAsia="zh-CN"/>
        </w:rPr>
        <w:t>53</w:t>
      </w:r>
      <w:r w:rsidRPr="009D0C8E">
        <w:rPr>
          <w:lang w:eastAsia="zh-CN"/>
        </w:rPr>
        <w:t>: 1604-1610 [PMID: 21178853 DOI: 10.1007/DCR.0b013e3181f5d5f7]</w:t>
      </w:r>
    </w:p>
    <w:p w14:paraId="7CB12216" w14:textId="77777777" w:rsidR="003E23B1" w:rsidRPr="009D0C8E" w:rsidRDefault="003E23B1" w:rsidP="009D0C8E">
      <w:pPr>
        <w:ind w:firstLineChars="0" w:firstLine="0"/>
        <w:rPr>
          <w:lang w:eastAsia="zh-CN"/>
        </w:rPr>
      </w:pPr>
      <w:r w:rsidRPr="009D0C8E">
        <w:rPr>
          <w:lang w:eastAsia="zh-CN"/>
        </w:rPr>
        <w:t>85 </w:t>
      </w:r>
      <w:r w:rsidRPr="009D0C8E">
        <w:rPr>
          <w:b/>
          <w:bCs/>
          <w:lang w:eastAsia="zh-CN"/>
        </w:rPr>
        <w:t>Barussaud ML</w:t>
      </w:r>
      <w:r w:rsidRPr="009D0C8E">
        <w:rPr>
          <w:lang w:eastAsia="zh-CN"/>
        </w:rPr>
        <w:t>, Mantoo S, Wyart V, Meurette G, Lehur PA. The magnetic anal sphincter in faecal incontinence: is initial success sustained over time?</w:t>
      </w:r>
      <w:r w:rsidRPr="009D0C8E">
        <w:rPr>
          <w:rFonts w:hint="eastAsia"/>
          <w:lang w:eastAsia="zh-CN"/>
        </w:rPr>
        <w:t xml:space="preserve"> </w:t>
      </w:r>
      <w:r w:rsidRPr="009D0C8E">
        <w:rPr>
          <w:i/>
          <w:iCs/>
          <w:lang w:eastAsia="zh-CN"/>
        </w:rPr>
        <w:t>Colorectal Dis</w:t>
      </w:r>
      <w:r w:rsidRPr="009D0C8E">
        <w:rPr>
          <w:lang w:eastAsia="zh-CN"/>
        </w:rPr>
        <w:t> 2013; </w:t>
      </w:r>
      <w:r w:rsidRPr="009D0C8E">
        <w:rPr>
          <w:b/>
          <w:bCs/>
          <w:lang w:eastAsia="zh-CN"/>
        </w:rPr>
        <w:t>15</w:t>
      </w:r>
      <w:r w:rsidRPr="009D0C8E">
        <w:rPr>
          <w:lang w:eastAsia="zh-CN"/>
        </w:rPr>
        <w:t>: 1499-1503 [PMID: 24103055 DOI: 10.1111/codi.12423]</w:t>
      </w:r>
    </w:p>
    <w:p w14:paraId="3275A6F2" w14:textId="77777777" w:rsidR="003E23B1" w:rsidRPr="009D0C8E" w:rsidRDefault="003E23B1" w:rsidP="009D0C8E">
      <w:pPr>
        <w:ind w:firstLineChars="0" w:firstLine="0"/>
        <w:rPr>
          <w:lang w:eastAsia="zh-CN"/>
        </w:rPr>
      </w:pPr>
      <w:r w:rsidRPr="009D0C8E">
        <w:rPr>
          <w:lang w:eastAsia="zh-CN"/>
        </w:rPr>
        <w:lastRenderedPageBreak/>
        <w:t>86 </w:t>
      </w:r>
      <w:r w:rsidRPr="009D0C8E">
        <w:rPr>
          <w:b/>
          <w:bCs/>
          <w:lang w:eastAsia="zh-CN"/>
        </w:rPr>
        <w:t>Pakravan F</w:t>
      </w:r>
      <w:r w:rsidRPr="009D0C8E">
        <w:rPr>
          <w:lang w:eastAsia="zh-CN"/>
        </w:rPr>
        <w:t>, Helmes C. Magnetic anal sphincter augmentation in patients with severe fecal incontinence. </w:t>
      </w:r>
      <w:r w:rsidRPr="009D0C8E">
        <w:rPr>
          <w:i/>
          <w:iCs/>
          <w:lang w:eastAsia="zh-CN"/>
        </w:rPr>
        <w:t>Dis Colon Rectum</w:t>
      </w:r>
      <w:r w:rsidRPr="009D0C8E">
        <w:rPr>
          <w:lang w:eastAsia="zh-CN"/>
        </w:rPr>
        <w:t> 2015; </w:t>
      </w:r>
      <w:r w:rsidRPr="009D0C8E">
        <w:rPr>
          <w:b/>
          <w:bCs/>
          <w:lang w:eastAsia="zh-CN"/>
        </w:rPr>
        <w:t>58</w:t>
      </w:r>
      <w:r w:rsidRPr="009D0C8E">
        <w:rPr>
          <w:lang w:eastAsia="zh-CN"/>
        </w:rPr>
        <w:t>: 109-114 [PMID: 25489702 DOI: 10.1097/DCR.0000000000000263]</w:t>
      </w:r>
    </w:p>
    <w:p w14:paraId="66925C9E" w14:textId="77777777" w:rsidR="003E23B1" w:rsidRPr="009D0C8E" w:rsidRDefault="003E23B1" w:rsidP="009D0C8E">
      <w:pPr>
        <w:ind w:firstLineChars="0" w:firstLine="0"/>
        <w:rPr>
          <w:lang w:eastAsia="zh-CN"/>
        </w:rPr>
      </w:pPr>
      <w:r w:rsidRPr="009D0C8E">
        <w:rPr>
          <w:lang w:eastAsia="zh-CN"/>
        </w:rPr>
        <w:t>87 </w:t>
      </w:r>
      <w:r w:rsidRPr="009D0C8E">
        <w:rPr>
          <w:b/>
          <w:bCs/>
          <w:lang w:eastAsia="zh-CN"/>
        </w:rPr>
        <w:t>Lehur PA</w:t>
      </w:r>
      <w:r w:rsidRPr="009D0C8E">
        <w:rPr>
          <w:lang w:eastAsia="zh-CN"/>
        </w:rPr>
        <w:t>, Wyart V, Riche VP. SaFaRI: sacral nerve stimulation versus the Fenix® magnetic sphincter augmentation for adult faecal incontinence: a randomised investigation. </w:t>
      </w:r>
      <w:r w:rsidRPr="009D0C8E">
        <w:rPr>
          <w:i/>
          <w:iCs/>
          <w:lang w:eastAsia="zh-CN"/>
        </w:rPr>
        <w:t>Int J Colorectal Dis</w:t>
      </w:r>
      <w:r w:rsidRPr="009D0C8E">
        <w:rPr>
          <w:lang w:eastAsia="zh-CN"/>
        </w:rPr>
        <w:t> 2016; </w:t>
      </w:r>
      <w:r w:rsidRPr="009D0C8E">
        <w:rPr>
          <w:b/>
          <w:bCs/>
          <w:lang w:eastAsia="zh-CN"/>
        </w:rPr>
        <w:t>31</w:t>
      </w:r>
      <w:r w:rsidRPr="009D0C8E">
        <w:rPr>
          <w:lang w:eastAsia="zh-CN"/>
        </w:rPr>
        <w:t>: 1505 [PMID: 26861637 DOI: 10.1007/s00384-016-2531-8]</w:t>
      </w:r>
    </w:p>
    <w:p w14:paraId="17F7F6E9" w14:textId="77777777" w:rsidR="003E23B1" w:rsidRPr="009D0C8E" w:rsidRDefault="003E23B1" w:rsidP="009D0C8E">
      <w:pPr>
        <w:ind w:firstLineChars="0" w:firstLine="0"/>
        <w:rPr>
          <w:lang w:eastAsia="zh-CN"/>
        </w:rPr>
      </w:pPr>
      <w:r w:rsidRPr="009D0C8E">
        <w:rPr>
          <w:lang w:eastAsia="zh-CN"/>
        </w:rPr>
        <w:t>88 </w:t>
      </w:r>
      <w:r w:rsidRPr="009D0C8E">
        <w:rPr>
          <w:b/>
          <w:bCs/>
          <w:lang w:eastAsia="zh-CN"/>
        </w:rPr>
        <w:t>Matzel KE</w:t>
      </w:r>
      <w:r w:rsidRPr="009D0C8E">
        <w:rPr>
          <w:lang w:eastAsia="zh-CN"/>
        </w:rPr>
        <w:t>, Madoff RD, LaFontaine LJ, Baeten CG, Buie WD, Christiansen J, Wexner S. Complications of dynamic graciloplasty: incidence, management, and impact on outcome. </w:t>
      </w:r>
      <w:r w:rsidRPr="009D0C8E">
        <w:rPr>
          <w:i/>
          <w:iCs/>
          <w:lang w:eastAsia="zh-CN"/>
        </w:rPr>
        <w:t>Dis Colon Rectum</w:t>
      </w:r>
      <w:r w:rsidRPr="009D0C8E">
        <w:rPr>
          <w:lang w:eastAsia="zh-CN"/>
        </w:rPr>
        <w:t> 2001; </w:t>
      </w:r>
      <w:r w:rsidRPr="009D0C8E">
        <w:rPr>
          <w:b/>
          <w:bCs/>
          <w:lang w:eastAsia="zh-CN"/>
        </w:rPr>
        <w:t>44</w:t>
      </w:r>
      <w:r w:rsidRPr="009D0C8E">
        <w:rPr>
          <w:lang w:eastAsia="zh-CN"/>
        </w:rPr>
        <w:t>: 1427-1435 [PMID: 11598470 DOI: 10.1007/BF02234593]</w:t>
      </w:r>
    </w:p>
    <w:p w14:paraId="1EC8167F" w14:textId="77777777" w:rsidR="003E23B1" w:rsidRPr="009D0C8E" w:rsidRDefault="003E23B1" w:rsidP="009D0C8E">
      <w:pPr>
        <w:ind w:firstLineChars="0" w:firstLine="0"/>
        <w:rPr>
          <w:lang w:eastAsia="zh-CN"/>
        </w:rPr>
      </w:pPr>
      <w:r w:rsidRPr="009D0C8E">
        <w:rPr>
          <w:lang w:eastAsia="zh-CN"/>
        </w:rPr>
        <w:t>89 </w:t>
      </w:r>
      <w:r w:rsidRPr="009D0C8E">
        <w:rPr>
          <w:b/>
          <w:bCs/>
          <w:lang w:eastAsia="zh-CN"/>
        </w:rPr>
        <w:t>Rongen MJ</w:t>
      </w:r>
      <w:r w:rsidRPr="009D0C8E">
        <w:rPr>
          <w:lang w:eastAsia="zh-CN"/>
        </w:rPr>
        <w:t>, Uludag O, El Naggar K, Geerdes BP, Konsten J, Baeten CG. Long-term follow-up of dynamic graciloplasty for fecal incontinence. </w:t>
      </w:r>
      <w:r w:rsidRPr="009D0C8E">
        <w:rPr>
          <w:i/>
          <w:iCs/>
          <w:lang w:eastAsia="zh-CN"/>
        </w:rPr>
        <w:t>Dis Colon Rectum</w:t>
      </w:r>
      <w:r w:rsidRPr="009D0C8E">
        <w:rPr>
          <w:rFonts w:hint="eastAsia"/>
          <w:lang w:eastAsia="zh-CN"/>
        </w:rPr>
        <w:t xml:space="preserve"> </w:t>
      </w:r>
      <w:r w:rsidRPr="009D0C8E">
        <w:rPr>
          <w:lang w:eastAsia="zh-CN"/>
        </w:rPr>
        <w:t>2003;</w:t>
      </w:r>
      <w:r w:rsidRPr="009D0C8E">
        <w:rPr>
          <w:rFonts w:hint="eastAsia"/>
          <w:lang w:eastAsia="zh-CN"/>
        </w:rPr>
        <w:t xml:space="preserve"> </w:t>
      </w:r>
      <w:r w:rsidRPr="009D0C8E">
        <w:rPr>
          <w:b/>
          <w:bCs/>
          <w:lang w:eastAsia="zh-CN"/>
        </w:rPr>
        <w:t>46</w:t>
      </w:r>
      <w:r w:rsidRPr="009D0C8E">
        <w:rPr>
          <w:lang w:eastAsia="zh-CN"/>
        </w:rPr>
        <w:t>: 716-721 [PMID: 12794571 DOI: 10.1007/s10350-004-6645-7]</w:t>
      </w:r>
    </w:p>
    <w:p w14:paraId="7D13D568" w14:textId="77777777" w:rsidR="003E23B1" w:rsidRPr="009D0C8E" w:rsidRDefault="003E23B1" w:rsidP="009D0C8E">
      <w:pPr>
        <w:ind w:firstLineChars="0" w:firstLine="0"/>
        <w:rPr>
          <w:lang w:eastAsia="zh-CN"/>
        </w:rPr>
      </w:pPr>
      <w:r w:rsidRPr="009D0C8E">
        <w:rPr>
          <w:lang w:eastAsia="zh-CN"/>
        </w:rPr>
        <w:t>90 </w:t>
      </w:r>
      <w:r w:rsidRPr="009D0C8E">
        <w:rPr>
          <w:b/>
          <w:bCs/>
          <w:lang w:eastAsia="zh-CN"/>
        </w:rPr>
        <w:t>Hultman CS</w:t>
      </w:r>
      <w:r w:rsidRPr="009D0C8E">
        <w:rPr>
          <w:lang w:eastAsia="zh-CN"/>
        </w:rPr>
        <w:t>, Zenn MR, Agarwal T, Baker CC. Restoration of fecal continence after functional gluteoplasty: long-term results, technical refinements, and donor-site morbidity. </w:t>
      </w:r>
      <w:r w:rsidRPr="009D0C8E">
        <w:rPr>
          <w:i/>
          <w:iCs/>
          <w:lang w:eastAsia="zh-CN"/>
        </w:rPr>
        <w:t>Ann Plast Surg</w:t>
      </w:r>
      <w:r w:rsidRPr="009D0C8E">
        <w:rPr>
          <w:lang w:eastAsia="zh-CN"/>
        </w:rPr>
        <w:t> 2006; </w:t>
      </w:r>
      <w:r w:rsidRPr="009D0C8E">
        <w:rPr>
          <w:b/>
          <w:bCs/>
          <w:lang w:eastAsia="zh-CN"/>
        </w:rPr>
        <w:t>56</w:t>
      </w:r>
      <w:r w:rsidRPr="009D0C8E">
        <w:rPr>
          <w:lang w:eastAsia="zh-CN"/>
        </w:rPr>
        <w:t>: 65-70; discussion 70-</w:t>
      </w:r>
      <w:r w:rsidRPr="009D0C8E">
        <w:rPr>
          <w:rFonts w:hint="eastAsia"/>
          <w:lang w:eastAsia="zh-CN"/>
        </w:rPr>
        <w:t>7</w:t>
      </w:r>
      <w:r w:rsidRPr="009D0C8E">
        <w:rPr>
          <w:lang w:eastAsia="zh-CN"/>
        </w:rPr>
        <w:t>1 [PMID: 16374099]</w:t>
      </w:r>
    </w:p>
    <w:p w14:paraId="7CEEFDB9" w14:textId="77777777" w:rsidR="003E23B1" w:rsidRPr="009D0C8E" w:rsidRDefault="003E23B1" w:rsidP="009D0C8E">
      <w:pPr>
        <w:ind w:firstLineChars="0" w:firstLine="0"/>
        <w:rPr>
          <w:lang w:eastAsia="zh-CN"/>
        </w:rPr>
      </w:pPr>
      <w:r w:rsidRPr="009D0C8E">
        <w:rPr>
          <w:lang w:eastAsia="zh-CN"/>
        </w:rPr>
        <w:t>91 </w:t>
      </w:r>
      <w:r w:rsidRPr="009D0C8E">
        <w:rPr>
          <w:b/>
          <w:bCs/>
          <w:lang w:eastAsia="zh-CN"/>
        </w:rPr>
        <w:t>Rosenblatt P</w:t>
      </w:r>
      <w:r w:rsidRPr="009D0C8E">
        <w:rPr>
          <w:lang w:eastAsia="zh-CN"/>
        </w:rPr>
        <w:t>. New developments in therapies for fecal incontinence. </w:t>
      </w:r>
      <w:r w:rsidRPr="009D0C8E">
        <w:rPr>
          <w:i/>
          <w:iCs/>
          <w:lang w:eastAsia="zh-CN"/>
        </w:rPr>
        <w:t>Curr Opin Obstet Gynecol</w:t>
      </w:r>
      <w:r w:rsidRPr="009D0C8E">
        <w:rPr>
          <w:lang w:eastAsia="zh-CN"/>
        </w:rPr>
        <w:t> 2015; </w:t>
      </w:r>
      <w:r w:rsidRPr="009D0C8E">
        <w:rPr>
          <w:b/>
          <w:bCs/>
          <w:lang w:eastAsia="zh-CN"/>
        </w:rPr>
        <w:t>27</w:t>
      </w:r>
      <w:r w:rsidRPr="009D0C8E">
        <w:rPr>
          <w:lang w:eastAsia="zh-CN"/>
        </w:rPr>
        <w:t>: 353-358 [PMID: 26308196 DOI: 10.1097/GCO.0000000000000201]</w:t>
      </w:r>
    </w:p>
    <w:p w14:paraId="7788A7A7" w14:textId="77777777" w:rsidR="003E23B1" w:rsidRPr="009D0C8E" w:rsidRDefault="003E23B1" w:rsidP="009D0C8E">
      <w:pPr>
        <w:ind w:firstLineChars="0" w:firstLine="0"/>
        <w:rPr>
          <w:lang w:eastAsia="zh-CN"/>
        </w:rPr>
      </w:pPr>
      <w:r w:rsidRPr="009D0C8E">
        <w:rPr>
          <w:lang w:eastAsia="zh-CN"/>
        </w:rPr>
        <w:t>92 </w:t>
      </w:r>
      <w:r w:rsidRPr="009D0C8E">
        <w:rPr>
          <w:b/>
          <w:bCs/>
          <w:lang w:eastAsia="zh-CN"/>
        </w:rPr>
        <w:t>Mellgren A</w:t>
      </w:r>
      <w:r w:rsidRPr="009D0C8E">
        <w:rPr>
          <w:lang w:eastAsia="zh-CN"/>
        </w:rPr>
        <w:t>, Zutshi M, Lucente VR, Culligan P, Fenner DE. A posterior anal sling for fecal incontinence: results of a 152-patient prospective multicenter study. </w:t>
      </w:r>
      <w:r w:rsidRPr="009D0C8E">
        <w:rPr>
          <w:i/>
          <w:iCs/>
          <w:lang w:eastAsia="zh-CN"/>
        </w:rPr>
        <w:t>Am J Obstet Gynecol</w:t>
      </w:r>
      <w:r w:rsidRPr="009D0C8E">
        <w:rPr>
          <w:lang w:eastAsia="zh-CN"/>
        </w:rPr>
        <w:t> 2016; </w:t>
      </w:r>
      <w:r w:rsidRPr="009D0C8E">
        <w:rPr>
          <w:b/>
          <w:bCs/>
          <w:lang w:eastAsia="zh-CN"/>
        </w:rPr>
        <w:t>214</w:t>
      </w:r>
      <w:r w:rsidRPr="009D0C8E">
        <w:rPr>
          <w:lang w:eastAsia="zh-CN"/>
        </w:rPr>
        <w:t>: 349.e1-349.e8 [PMID: 26493933 DOI: 10.1016/j.ajog.2015.10.013]</w:t>
      </w:r>
    </w:p>
    <w:p w14:paraId="50949ED6" w14:textId="77777777" w:rsidR="003E23B1" w:rsidRPr="009D0C8E" w:rsidRDefault="003E23B1" w:rsidP="009D0C8E">
      <w:pPr>
        <w:ind w:firstLineChars="0" w:firstLine="0"/>
        <w:rPr>
          <w:lang w:eastAsia="zh-CN"/>
        </w:rPr>
      </w:pPr>
      <w:r w:rsidRPr="009D0C8E">
        <w:rPr>
          <w:lang w:eastAsia="zh-CN"/>
        </w:rPr>
        <w:t>93 </w:t>
      </w:r>
      <w:r w:rsidRPr="009D0C8E">
        <w:rPr>
          <w:b/>
          <w:bCs/>
          <w:lang w:eastAsia="zh-CN"/>
        </w:rPr>
        <w:t>Hendren S</w:t>
      </w:r>
      <w:r w:rsidRPr="009D0C8E">
        <w:rPr>
          <w:lang w:eastAsia="zh-CN"/>
        </w:rPr>
        <w:t>, Hammond K, Glasgow SC, Perry WB, Buie WD, Steele SR, Rafferty J. Clinical practice guidelines for ostomy surgery. </w:t>
      </w:r>
      <w:r w:rsidRPr="009D0C8E">
        <w:rPr>
          <w:i/>
          <w:iCs/>
          <w:lang w:eastAsia="zh-CN"/>
        </w:rPr>
        <w:t>Dis Colon Rectum</w:t>
      </w:r>
      <w:r w:rsidRPr="009D0C8E">
        <w:rPr>
          <w:rFonts w:hint="eastAsia"/>
          <w:lang w:eastAsia="zh-CN"/>
        </w:rPr>
        <w:t xml:space="preserve"> </w:t>
      </w:r>
      <w:r w:rsidRPr="009D0C8E">
        <w:rPr>
          <w:lang w:eastAsia="zh-CN"/>
        </w:rPr>
        <w:t>2015; </w:t>
      </w:r>
      <w:r w:rsidRPr="009D0C8E">
        <w:rPr>
          <w:b/>
          <w:bCs/>
          <w:lang w:eastAsia="zh-CN"/>
        </w:rPr>
        <w:t>58</w:t>
      </w:r>
      <w:r w:rsidRPr="009D0C8E">
        <w:rPr>
          <w:lang w:eastAsia="zh-CN"/>
        </w:rPr>
        <w:t>: 375-387 [PMID: 25751793 DOI: 10.1097/DCR.0000000000000347]</w:t>
      </w:r>
    </w:p>
    <w:p w14:paraId="709E6A9B" w14:textId="77777777" w:rsidR="003E23B1" w:rsidRPr="009D0C8E" w:rsidRDefault="003E23B1" w:rsidP="009D0C8E">
      <w:pPr>
        <w:ind w:firstLineChars="0" w:firstLine="0"/>
        <w:rPr>
          <w:lang w:eastAsia="zh-CN"/>
        </w:rPr>
      </w:pPr>
      <w:r w:rsidRPr="009D0C8E">
        <w:rPr>
          <w:lang w:eastAsia="zh-CN"/>
        </w:rPr>
        <w:t>94 </w:t>
      </w:r>
      <w:r w:rsidRPr="009D0C8E">
        <w:rPr>
          <w:b/>
          <w:bCs/>
          <w:lang w:eastAsia="zh-CN"/>
        </w:rPr>
        <w:t>Patel AS</w:t>
      </w:r>
      <w:r w:rsidRPr="009D0C8E">
        <w:rPr>
          <w:lang w:eastAsia="zh-CN"/>
        </w:rPr>
        <w:t>, Saratzis A, Arasaradnam R, Harmston C. Use of Antegrade Continence Enema for the Treatment of Fecal Incontinence and Functional Constipation in Adults: A Systematic Review. </w:t>
      </w:r>
      <w:r w:rsidRPr="009D0C8E">
        <w:rPr>
          <w:i/>
          <w:iCs/>
          <w:lang w:eastAsia="zh-CN"/>
        </w:rPr>
        <w:t>Dis Colon Rectum</w:t>
      </w:r>
      <w:r w:rsidRPr="009D0C8E">
        <w:rPr>
          <w:lang w:eastAsia="zh-CN"/>
        </w:rPr>
        <w:t> 2015; </w:t>
      </w:r>
      <w:r w:rsidRPr="009D0C8E">
        <w:rPr>
          <w:b/>
          <w:bCs/>
          <w:lang w:eastAsia="zh-CN"/>
        </w:rPr>
        <w:t>58</w:t>
      </w:r>
      <w:r w:rsidRPr="009D0C8E">
        <w:rPr>
          <w:lang w:eastAsia="zh-CN"/>
        </w:rPr>
        <w:t>: 999-1013 [PMID: 26347973 DOI: 10.1097/DCR.0000000000000428]</w:t>
      </w:r>
    </w:p>
    <w:p w14:paraId="086CA79C" w14:textId="77777777" w:rsidR="003E23B1" w:rsidRPr="009D0C8E" w:rsidRDefault="003E23B1" w:rsidP="009D0C8E">
      <w:pPr>
        <w:ind w:firstLineChars="0" w:firstLine="0"/>
        <w:rPr>
          <w:lang w:eastAsia="zh-CN"/>
        </w:rPr>
      </w:pPr>
      <w:r w:rsidRPr="009D0C8E">
        <w:rPr>
          <w:lang w:eastAsia="zh-CN"/>
        </w:rPr>
        <w:lastRenderedPageBreak/>
        <w:t>95 </w:t>
      </w:r>
      <w:r w:rsidRPr="009D0C8E">
        <w:rPr>
          <w:b/>
          <w:bCs/>
          <w:lang w:eastAsia="zh-CN"/>
        </w:rPr>
        <w:t>Koch SM</w:t>
      </w:r>
      <w:r w:rsidRPr="009D0C8E">
        <w:rPr>
          <w:lang w:eastAsia="zh-CN"/>
        </w:rPr>
        <w:t>, Uluda</w:t>
      </w:r>
      <w:r w:rsidRPr="009D0C8E">
        <w:rPr>
          <w:rFonts w:eastAsia="MS Mincho" w:cs="MS Mincho"/>
          <w:lang w:eastAsia="zh-CN"/>
        </w:rPr>
        <w:t>ğ</w:t>
      </w:r>
      <w:r w:rsidRPr="009D0C8E">
        <w:rPr>
          <w:lang w:eastAsia="zh-CN"/>
        </w:rPr>
        <w:t xml:space="preserve"> O, El Naggar K, van Gemert WG, Baeten CG. Colonic irrigation for defecation disorders after dynamic graciloplasty. </w:t>
      </w:r>
      <w:r w:rsidRPr="009D0C8E">
        <w:rPr>
          <w:i/>
          <w:iCs/>
          <w:lang w:eastAsia="zh-CN"/>
        </w:rPr>
        <w:t>Int J Colorectal Dis</w:t>
      </w:r>
      <w:r w:rsidRPr="009D0C8E">
        <w:rPr>
          <w:lang w:eastAsia="zh-CN"/>
        </w:rPr>
        <w:t> 2008; </w:t>
      </w:r>
      <w:r w:rsidRPr="009D0C8E">
        <w:rPr>
          <w:b/>
          <w:bCs/>
          <w:lang w:eastAsia="zh-CN"/>
        </w:rPr>
        <w:t>23</w:t>
      </w:r>
      <w:r w:rsidRPr="009D0C8E">
        <w:rPr>
          <w:lang w:eastAsia="zh-CN"/>
        </w:rPr>
        <w:t>: 195-200 [PMID: 17896111 DOI: 10.1007/s00384-007-0375-y]</w:t>
      </w:r>
    </w:p>
    <w:p w14:paraId="4B66C358" w14:textId="5FAD4950" w:rsidR="003E23B1" w:rsidRPr="009D0C8E" w:rsidRDefault="003E23B1" w:rsidP="0014028E">
      <w:pPr>
        <w:ind w:firstLineChars="0" w:firstLine="0"/>
        <w:jc w:val="right"/>
        <w:rPr>
          <w:b/>
          <w:lang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r w:rsidRPr="009D0C8E">
        <w:rPr>
          <w:b/>
          <w:lang w:eastAsia="zh-CN"/>
        </w:rPr>
        <w:t>P-Reviewer:</w:t>
      </w:r>
      <w:r w:rsidRPr="009D0C8E">
        <w:rPr>
          <w:rFonts w:hint="eastAsia"/>
          <w:b/>
          <w:lang w:eastAsia="zh-CN"/>
        </w:rPr>
        <w:t xml:space="preserve"> </w:t>
      </w:r>
      <w:r w:rsidRPr="009D0C8E">
        <w:rPr>
          <w:lang w:eastAsia="zh-CN"/>
        </w:rPr>
        <w:t>Awad RA</w:t>
      </w:r>
      <w:r w:rsidRPr="009D0C8E">
        <w:rPr>
          <w:rFonts w:hint="eastAsia"/>
          <w:lang w:eastAsia="zh-CN"/>
        </w:rPr>
        <w:t xml:space="preserve">, </w:t>
      </w:r>
      <w:r w:rsidRPr="009D0C8E">
        <w:rPr>
          <w:lang w:eastAsia="zh-CN"/>
        </w:rPr>
        <w:t>Chiarioni G</w:t>
      </w:r>
      <w:r w:rsidRPr="009D0C8E">
        <w:rPr>
          <w:rFonts w:hint="eastAsia"/>
          <w:lang w:eastAsia="zh-CN"/>
        </w:rPr>
        <w:t>,</w:t>
      </w:r>
      <w:r w:rsidR="004628ED" w:rsidRPr="004628ED">
        <w:t xml:space="preserve"> </w:t>
      </w:r>
      <w:r w:rsidR="004628ED" w:rsidRPr="004628ED">
        <w:rPr>
          <w:lang w:eastAsia="zh-CN"/>
        </w:rPr>
        <w:t>Lakatos</w:t>
      </w:r>
      <w:r w:rsidR="004628ED">
        <w:rPr>
          <w:rFonts w:hint="eastAsia"/>
          <w:lang w:eastAsia="zh-CN"/>
        </w:rPr>
        <w:t xml:space="preserve"> PL,</w:t>
      </w:r>
      <w:r w:rsidRPr="009D0C8E">
        <w:rPr>
          <w:rFonts w:hint="eastAsia"/>
          <w:lang w:eastAsia="zh-CN"/>
        </w:rPr>
        <w:t xml:space="preserve"> </w:t>
      </w:r>
      <w:r w:rsidRPr="009D0C8E">
        <w:rPr>
          <w:lang w:eastAsia="zh-CN"/>
        </w:rPr>
        <w:t>Lee</w:t>
      </w:r>
      <w:r w:rsidRPr="009D0C8E">
        <w:rPr>
          <w:rFonts w:hint="eastAsia"/>
          <w:lang w:eastAsia="zh-CN"/>
        </w:rPr>
        <w:t xml:space="preserve"> </w:t>
      </w:r>
      <w:r w:rsidRPr="009D0C8E">
        <w:rPr>
          <w:lang w:eastAsia="zh-CN"/>
        </w:rPr>
        <w:t>JT</w:t>
      </w:r>
      <w:r w:rsidRPr="009D0C8E">
        <w:rPr>
          <w:rFonts w:hint="eastAsia"/>
          <w:lang w:eastAsia="zh-CN"/>
        </w:rPr>
        <w:t xml:space="preserve">, </w:t>
      </w:r>
      <w:r w:rsidRPr="009D0C8E">
        <w:rPr>
          <w:lang w:eastAsia="zh-CN"/>
        </w:rPr>
        <w:t>Santoro GA</w:t>
      </w:r>
    </w:p>
    <w:p w14:paraId="4060DF3C" w14:textId="77777777" w:rsidR="003E23B1" w:rsidRDefault="003E23B1" w:rsidP="0014028E">
      <w:pPr>
        <w:ind w:firstLineChars="0" w:firstLine="0"/>
        <w:jc w:val="right"/>
        <w:rPr>
          <w:lang w:eastAsia="zh-CN"/>
        </w:rPr>
      </w:pPr>
      <w:r w:rsidRPr="0014028E">
        <w:rPr>
          <w:b/>
          <w:lang w:eastAsia="zh-CN"/>
        </w:rPr>
        <w:t>S-Editor:</w:t>
      </w:r>
      <w:r w:rsidRPr="009D0C8E">
        <w:rPr>
          <w:rFonts w:hint="eastAsia"/>
          <w:lang w:eastAsia="zh-CN"/>
        </w:rPr>
        <w:t xml:space="preserve"> Gong ZM </w:t>
      </w:r>
      <w:r w:rsidRPr="0014028E">
        <w:rPr>
          <w:b/>
          <w:lang w:eastAsia="zh-CN"/>
        </w:rPr>
        <w:t>L-Editor: E-Editor:</w:t>
      </w:r>
    </w:p>
    <w:p w14:paraId="73389F83" w14:textId="77777777" w:rsidR="004E5700" w:rsidRPr="009D0C8E" w:rsidRDefault="004E5700" w:rsidP="009D0C8E">
      <w:pPr>
        <w:ind w:firstLineChars="0" w:firstLine="0"/>
        <w:rPr>
          <w:lang w:eastAsia="zh-CN"/>
        </w:rPr>
      </w:pPr>
    </w:p>
    <w:p w14:paraId="5F60D996" w14:textId="77777777" w:rsidR="003E23B1" w:rsidRPr="009D0C8E" w:rsidRDefault="003E23B1" w:rsidP="009D0C8E">
      <w:pPr>
        <w:ind w:firstLineChars="0" w:firstLine="0"/>
        <w:rPr>
          <w:b/>
          <w:lang w:eastAsia="zh-CN"/>
        </w:rPr>
      </w:pPr>
      <w:bookmarkStart w:id="157" w:name="OLE_LINK880"/>
      <w:bookmarkStart w:id="158" w:name="OLE_LINK881"/>
      <w:bookmarkStart w:id="159" w:name="OLE_LINK497"/>
      <w:bookmarkStart w:id="160" w:name="OLE_LINK81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9D0C8E">
        <w:rPr>
          <w:b/>
          <w:lang w:eastAsia="zh-CN"/>
        </w:rPr>
        <w:t xml:space="preserve">Specialty type: </w:t>
      </w:r>
      <w:r w:rsidRPr="009D0C8E">
        <w:rPr>
          <w:lang w:eastAsia="zh-CN"/>
        </w:rPr>
        <w:t>Gastroenterology and</w:t>
      </w:r>
      <w:r w:rsidRPr="009D0C8E">
        <w:rPr>
          <w:rFonts w:hint="eastAsia"/>
          <w:lang w:eastAsia="zh-CN"/>
        </w:rPr>
        <w:t xml:space="preserve"> </w:t>
      </w:r>
      <w:r w:rsidRPr="009D0C8E">
        <w:rPr>
          <w:lang w:eastAsia="zh-CN"/>
        </w:rPr>
        <w:t>hepatology</w:t>
      </w:r>
    </w:p>
    <w:p w14:paraId="218832B3" w14:textId="77777777" w:rsidR="003E23B1" w:rsidRPr="009D0C8E" w:rsidRDefault="003E23B1" w:rsidP="009D0C8E">
      <w:pPr>
        <w:ind w:firstLineChars="0" w:firstLine="0"/>
        <w:rPr>
          <w:lang w:eastAsia="zh-CN"/>
        </w:rPr>
      </w:pPr>
      <w:r w:rsidRPr="009D0C8E">
        <w:rPr>
          <w:lang w:eastAsia="zh-CN"/>
        </w:rPr>
        <w:t xml:space="preserve">Country of origin: </w:t>
      </w:r>
      <w:r w:rsidRPr="009D0C8E">
        <w:rPr>
          <w:rFonts w:hint="eastAsia"/>
          <w:lang w:val="en-CA" w:eastAsia="zh-CN"/>
        </w:rPr>
        <w:t>United States</w:t>
      </w:r>
    </w:p>
    <w:p w14:paraId="010DC364" w14:textId="77777777" w:rsidR="003E23B1" w:rsidRPr="009D0C8E" w:rsidRDefault="003E23B1" w:rsidP="009D0C8E">
      <w:pPr>
        <w:ind w:firstLineChars="0" w:firstLine="0"/>
        <w:rPr>
          <w:lang w:eastAsia="zh-CN"/>
        </w:rPr>
      </w:pPr>
      <w:r w:rsidRPr="009D0C8E">
        <w:rPr>
          <w:lang w:eastAsia="zh-CN"/>
        </w:rPr>
        <w:t>Peer-review report classification</w:t>
      </w:r>
    </w:p>
    <w:p w14:paraId="080D75F3" w14:textId="77777777" w:rsidR="003E23B1" w:rsidRPr="009D0C8E" w:rsidRDefault="003E23B1" w:rsidP="009D0C8E">
      <w:pPr>
        <w:ind w:firstLineChars="0" w:firstLine="0"/>
        <w:rPr>
          <w:lang w:eastAsia="zh-CN"/>
        </w:rPr>
      </w:pPr>
      <w:r w:rsidRPr="009D0C8E">
        <w:rPr>
          <w:lang w:eastAsia="zh-CN"/>
        </w:rPr>
        <w:t xml:space="preserve">Grade A (Excellent): </w:t>
      </w:r>
      <w:r w:rsidRPr="009D0C8E">
        <w:rPr>
          <w:rFonts w:hint="eastAsia"/>
          <w:lang w:eastAsia="zh-CN"/>
        </w:rPr>
        <w:t>0</w:t>
      </w:r>
    </w:p>
    <w:p w14:paraId="07729B9C" w14:textId="77777777" w:rsidR="003E23B1" w:rsidRPr="009D0C8E" w:rsidRDefault="003E23B1" w:rsidP="009D0C8E">
      <w:pPr>
        <w:ind w:firstLineChars="0" w:firstLine="0"/>
        <w:rPr>
          <w:lang w:eastAsia="zh-CN"/>
        </w:rPr>
      </w:pPr>
      <w:r w:rsidRPr="009D0C8E">
        <w:rPr>
          <w:lang w:eastAsia="zh-CN"/>
        </w:rPr>
        <w:t xml:space="preserve">Grade B (Very good): </w:t>
      </w:r>
      <w:r w:rsidRPr="009D0C8E">
        <w:rPr>
          <w:rFonts w:hint="eastAsia"/>
          <w:lang w:eastAsia="zh-CN"/>
        </w:rPr>
        <w:t>B, B</w:t>
      </w:r>
    </w:p>
    <w:p w14:paraId="52C874B8" w14:textId="421740B9" w:rsidR="003E23B1" w:rsidRPr="009D0C8E" w:rsidRDefault="003E23B1" w:rsidP="009D0C8E">
      <w:pPr>
        <w:ind w:firstLineChars="0" w:firstLine="0"/>
        <w:rPr>
          <w:lang w:eastAsia="zh-CN"/>
        </w:rPr>
      </w:pPr>
      <w:r w:rsidRPr="009D0C8E">
        <w:rPr>
          <w:lang w:eastAsia="zh-CN"/>
        </w:rPr>
        <w:t xml:space="preserve">Grade C (Good): </w:t>
      </w:r>
      <w:r w:rsidRPr="009D0C8E">
        <w:rPr>
          <w:rFonts w:hint="eastAsia"/>
          <w:lang w:eastAsia="zh-CN"/>
        </w:rPr>
        <w:t>C, C</w:t>
      </w:r>
      <w:r w:rsidR="006A5D62">
        <w:rPr>
          <w:rFonts w:hint="eastAsia"/>
          <w:lang w:eastAsia="zh-CN"/>
        </w:rPr>
        <w:t>, C</w:t>
      </w:r>
    </w:p>
    <w:p w14:paraId="6F328C26" w14:textId="77777777" w:rsidR="003E23B1" w:rsidRPr="009D0C8E" w:rsidRDefault="003E23B1" w:rsidP="009D0C8E">
      <w:pPr>
        <w:ind w:firstLineChars="0" w:firstLine="0"/>
        <w:rPr>
          <w:lang w:eastAsia="zh-CN"/>
        </w:rPr>
      </w:pPr>
      <w:r w:rsidRPr="009D0C8E">
        <w:rPr>
          <w:lang w:eastAsia="zh-CN"/>
        </w:rPr>
        <w:t xml:space="preserve">Grade D (Fair): </w:t>
      </w:r>
      <w:r w:rsidRPr="009D0C8E">
        <w:rPr>
          <w:rFonts w:hint="eastAsia"/>
          <w:lang w:eastAsia="zh-CN"/>
        </w:rPr>
        <w:t>0</w:t>
      </w:r>
    </w:p>
    <w:p w14:paraId="0137731D" w14:textId="77777777" w:rsidR="003E23B1" w:rsidRPr="009D0C8E" w:rsidRDefault="003E23B1" w:rsidP="009D0C8E">
      <w:pPr>
        <w:ind w:firstLineChars="0" w:firstLine="0"/>
        <w:rPr>
          <w:lang w:eastAsia="zh-CN"/>
        </w:rPr>
      </w:pPr>
      <w:r w:rsidRPr="009D0C8E">
        <w:rPr>
          <w:lang w:eastAsia="zh-CN"/>
        </w:rPr>
        <w:t xml:space="preserve">Grade E (Poor): </w:t>
      </w:r>
      <w:r w:rsidRPr="009D0C8E">
        <w:rPr>
          <w:rFonts w:hint="eastAsia"/>
          <w:lang w:eastAsia="zh-CN"/>
        </w:rPr>
        <w:t>0</w:t>
      </w:r>
      <w:bookmarkEnd w:id="157"/>
      <w:bookmarkEnd w:id="158"/>
    </w:p>
    <w:bookmarkEnd w:id="159"/>
    <w:bookmarkEnd w:id="160"/>
    <w:p w14:paraId="373C5B51" w14:textId="270A07B3" w:rsidR="00733555" w:rsidRPr="0031287F" w:rsidRDefault="00FA591E" w:rsidP="009D0C8E">
      <w:pPr>
        <w:ind w:firstLineChars="0" w:firstLine="0"/>
        <w:rPr>
          <w:b/>
        </w:rPr>
      </w:pPr>
      <w:r w:rsidRPr="009D0C8E">
        <w:br w:type="page"/>
      </w:r>
      <w:r w:rsidR="00D87E84" w:rsidRPr="0031287F">
        <w:rPr>
          <w:b/>
        </w:rPr>
        <w:lastRenderedPageBreak/>
        <w:t>Table 1</w:t>
      </w:r>
      <w:r w:rsidR="00E626A0" w:rsidRPr="0031287F">
        <w:rPr>
          <w:rFonts w:hint="eastAsia"/>
          <w:b/>
          <w:lang w:eastAsia="zh-CN"/>
        </w:rPr>
        <w:t xml:space="preserve"> </w:t>
      </w:r>
      <w:r w:rsidR="00E63F78" w:rsidRPr="0031287F">
        <w:rPr>
          <w:b/>
        </w:rPr>
        <w:t>Causes of</w:t>
      </w:r>
      <w:r w:rsidR="00044BF0" w:rsidRPr="0031287F">
        <w:rPr>
          <w:b/>
        </w:rPr>
        <w:t xml:space="preserve"> fecal</w:t>
      </w:r>
      <w:r w:rsidR="00E63F78" w:rsidRPr="0031287F">
        <w:rPr>
          <w:b/>
        </w:rPr>
        <w:t xml:space="preserve"> incontin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5688"/>
      </w:tblGrid>
      <w:tr w:rsidR="00E626A0" w:rsidRPr="009D0C8E" w14:paraId="4EFA456A" w14:textId="77777777" w:rsidTr="00E626A0">
        <w:tc>
          <w:tcPr>
            <w:tcW w:w="3888" w:type="dxa"/>
            <w:tcBorders>
              <w:top w:val="single" w:sz="4" w:space="0" w:color="auto"/>
              <w:bottom w:val="single" w:sz="4" w:space="0" w:color="auto"/>
            </w:tcBorders>
          </w:tcPr>
          <w:p w14:paraId="6EDADC78" w14:textId="00511101" w:rsidR="00D87E84" w:rsidRPr="0031287F" w:rsidRDefault="005F491D" w:rsidP="009D0C8E">
            <w:pPr>
              <w:ind w:firstLineChars="0" w:firstLine="0"/>
              <w:rPr>
                <w:rFonts w:eastAsia="SimSun" w:cs="Times New Roman"/>
                <w:b/>
              </w:rPr>
            </w:pPr>
            <w:r w:rsidRPr="0031287F">
              <w:rPr>
                <w:b/>
              </w:rPr>
              <w:t>Category</w:t>
            </w:r>
          </w:p>
        </w:tc>
        <w:tc>
          <w:tcPr>
            <w:tcW w:w="5688" w:type="dxa"/>
            <w:tcBorders>
              <w:top w:val="single" w:sz="4" w:space="0" w:color="auto"/>
              <w:bottom w:val="single" w:sz="4" w:space="0" w:color="auto"/>
            </w:tcBorders>
          </w:tcPr>
          <w:p w14:paraId="5D48DAAF" w14:textId="2A89B77D" w:rsidR="00D87E84" w:rsidRPr="0031287F" w:rsidRDefault="005F491D" w:rsidP="009D0C8E">
            <w:pPr>
              <w:ind w:firstLineChars="0" w:firstLine="0"/>
              <w:rPr>
                <w:rFonts w:eastAsia="SimSun" w:cs="Times New Roman"/>
                <w:b/>
              </w:rPr>
            </w:pPr>
            <w:r w:rsidRPr="0031287F">
              <w:rPr>
                <w:b/>
              </w:rPr>
              <w:t>Details</w:t>
            </w:r>
          </w:p>
        </w:tc>
      </w:tr>
      <w:tr w:rsidR="00E626A0" w:rsidRPr="009D0C8E" w14:paraId="15A966C0" w14:textId="77777777" w:rsidTr="00E626A0">
        <w:tc>
          <w:tcPr>
            <w:tcW w:w="3888" w:type="dxa"/>
            <w:tcBorders>
              <w:top w:val="single" w:sz="4" w:space="0" w:color="auto"/>
            </w:tcBorders>
          </w:tcPr>
          <w:p w14:paraId="7245C52D" w14:textId="1DFF5ED1" w:rsidR="00D87E84" w:rsidRPr="009D0C8E" w:rsidRDefault="00D87E84" w:rsidP="009D0C8E">
            <w:pPr>
              <w:ind w:firstLineChars="0" w:firstLine="0"/>
              <w:rPr>
                <w:rFonts w:eastAsia="SimSun" w:cs="Times New Roman"/>
              </w:rPr>
            </w:pPr>
            <w:r w:rsidRPr="009D0C8E">
              <w:t xml:space="preserve">Acquired </w:t>
            </w:r>
            <w:r w:rsidR="009A5578" w:rsidRPr="009D0C8E">
              <w:t>structural abnormalities</w:t>
            </w:r>
          </w:p>
        </w:tc>
        <w:tc>
          <w:tcPr>
            <w:tcW w:w="5688" w:type="dxa"/>
            <w:tcBorders>
              <w:top w:val="single" w:sz="4" w:space="0" w:color="auto"/>
            </w:tcBorders>
          </w:tcPr>
          <w:p w14:paraId="60936934" w14:textId="77777777" w:rsidR="00E626A0" w:rsidRPr="009D0C8E" w:rsidRDefault="00D87E84" w:rsidP="009D0C8E">
            <w:pPr>
              <w:ind w:firstLineChars="0" w:firstLine="0"/>
              <w:rPr>
                <w:rFonts w:eastAsia="SimSun" w:cs="Times New Roman"/>
                <w:lang w:eastAsia="zh-CN"/>
              </w:rPr>
            </w:pPr>
            <w:r w:rsidRPr="009D0C8E">
              <w:t>Obstetric injury (vaginal delivery)</w:t>
            </w:r>
          </w:p>
          <w:p w14:paraId="661ECC6F" w14:textId="77777777" w:rsidR="00E626A0" w:rsidRPr="009D0C8E" w:rsidRDefault="00D87E84" w:rsidP="009D0C8E">
            <w:pPr>
              <w:ind w:firstLineChars="0" w:firstLine="0"/>
              <w:rPr>
                <w:rFonts w:eastAsia="SimSun" w:cs="Times New Roman"/>
                <w:lang w:eastAsia="zh-CN"/>
              </w:rPr>
            </w:pPr>
            <w:r w:rsidRPr="009D0C8E">
              <w:t>Anorectal surgery</w:t>
            </w:r>
            <w:r w:rsidR="005F491D" w:rsidRPr="009D0C8E">
              <w:t xml:space="preserve"> (hemorrhoid, fistula, fissure, </w:t>
            </w:r>
            <w:r w:rsidR="00B83DE1" w:rsidRPr="009D0C8E">
              <w:rPr>
                <w:i/>
              </w:rPr>
              <w:t>etc.</w:t>
            </w:r>
            <w:r w:rsidR="005F491D" w:rsidRPr="009D0C8E">
              <w:t>)</w:t>
            </w:r>
          </w:p>
          <w:p w14:paraId="2AD53264" w14:textId="4695BCBA" w:rsidR="009A5578" w:rsidRPr="009D0C8E" w:rsidRDefault="009A5578" w:rsidP="009D0C8E">
            <w:pPr>
              <w:ind w:firstLineChars="0" w:firstLine="0"/>
              <w:rPr>
                <w:rFonts w:eastAsia="Times New Roman" w:cs="Times New Roman"/>
              </w:rPr>
            </w:pPr>
            <w:r w:rsidRPr="009D0C8E">
              <w:t>Rectal intussusception/prolapse</w:t>
            </w:r>
          </w:p>
          <w:p w14:paraId="797615D1" w14:textId="77777777" w:rsidR="00E626A0" w:rsidRPr="009D0C8E" w:rsidRDefault="00D87E84" w:rsidP="009D0C8E">
            <w:pPr>
              <w:ind w:firstLineChars="0" w:firstLine="0"/>
              <w:rPr>
                <w:rFonts w:eastAsia="SimSun" w:cs="Times New Roman"/>
                <w:lang w:eastAsia="zh-CN"/>
              </w:rPr>
            </w:pPr>
            <w:r w:rsidRPr="009D0C8E">
              <w:t>Sphincter-sparing bowel resection</w:t>
            </w:r>
          </w:p>
          <w:p w14:paraId="79AA4F19" w14:textId="76066392" w:rsidR="00D87E84" w:rsidRPr="009D0C8E" w:rsidRDefault="009A5578" w:rsidP="009D0C8E">
            <w:pPr>
              <w:ind w:firstLineChars="0" w:firstLine="0"/>
              <w:rPr>
                <w:rFonts w:eastAsia="SimSun" w:cs="Times New Roman"/>
              </w:rPr>
            </w:pPr>
            <w:r w:rsidRPr="009D0C8E">
              <w:t>Trauma (</w:t>
            </w:r>
            <w:r w:rsidRPr="008D7545">
              <w:rPr>
                <w:i/>
              </w:rPr>
              <w:t>e</w:t>
            </w:r>
            <w:r w:rsidR="008D7545" w:rsidRPr="008D7545">
              <w:rPr>
                <w:rFonts w:eastAsia="SimSun" w:hint="eastAsia"/>
                <w:i/>
                <w:lang w:eastAsia="zh-CN"/>
              </w:rPr>
              <w:t>.</w:t>
            </w:r>
            <w:r w:rsidRPr="008D7545">
              <w:rPr>
                <w:i/>
              </w:rPr>
              <w:t>g</w:t>
            </w:r>
            <w:r w:rsidR="008D7545" w:rsidRPr="008D7545">
              <w:rPr>
                <w:rFonts w:eastAsia="SimSun" w:hint="eastAsia"/>
                <w:i/>
                <w:lang w:eastAsia="zh-CN"/>
              </w:rPr>
              <w:t>.</w:t>
            </w:r>
            <w:r w:rsidRPr="009D0C8E">
              <w:t xml:space="preserve">, pelvic fracture, </w:t>
            </w:r>
            <w:r w:rsidR="00D87E84" w:rsidRPr="009D0C8E">
              <w:t>Anal impalement</w:t>
            </w:r>
            <w:r w:rsidRPr="009D0C8E">
              <w:t>)</w:t>
            </w:r>
          </w:p>
        </w:tc>
      </w:tr>
      <w:tr w:rsidR="00E626A0" w:rsidRPr="009D0C8E" w14:paraId="344EA9B1" w14:textId="77777777" w:rsidTr="00E626A0">
        <w:tc>
          <w:tcPr>
            <w:tcW w:w="3888" w:type="dxa"/>
          </w:tcPr>
          <w:p w14:paraId="1ED7802F" w14:textId="6F9EBD22" w:rsidR="00D87E84" w:rsidRPr="009D0C8E" w:rsidRDefault="00D87E84" w:rsidP="009D0C8E">
            <w:pPr>
              <w:ind w:firstLineChars="0" w:firstLine="0"/>
              <w:rPr>
                <w:rFonts w:eastAsia="SimSun" w:cs="Times New Roman"/>
              </w:rPr>
            </w:pPr>
            <w:r w:rsidRPr="009D0C8E">
              <w:t>Functional</w:t>
            </w:r>
            <w:r w:rsidR="00F94AA0" w:rsidRPr="009D0C8E">
              <w:t xml:space="preserve"> disorders</w:t>
            </w:r>
          </w:p>
        </w:tc>
        <w:tc>
          <w:tcPr>
            <w:tcW w:w="5688" w:type="dxa"/>
          </w:tcPr>
          <w:p w14:paraId="195AA020" w14:textId="77777777" w:rsidR="00E626A0" w:rsidRPr="009D0C8E" w:rsidRDefault="00D87E84" w:rsidP="009D0C8E">
            <w:pPr>
              <w:ind w:firstLineChars="0" w:firstLine="0"/>
              <w:rPr>
                <w:rFonts w:eastAsia="SimSun" w:cs="Times New Roman"/>
                <w:lang w:eastAsia="zh-CN"/>
              </w:rPr>
            </w:pPr>
            <w:r w:rsidRPr="009D0C8E">
              <w:t>Chronic diarrhea</w:t>
            </w:r>
          </w:p>
          <w:p w14:paraId="2DC4C639" w14:textId="44BD9FED" w:rsidR="009A5578" w:rsidRPr="009D0C8E" w:rsidRDefault="009A5578" w:rsidP="009D0C8E">
            <w:pPr>
              <w:ind w:firstLineChars="0" w:firstLine="0"/>
              <w:rPr>
                <w:rFonts w:eastAsia="SimSun" w:cs="Times New Roman"/>
              </w:rPr>
            </w:pPr>
            <w:r w:rsidRPr="009D0C8E">
              <w:t>Irritable bowel disease</w:t>
            </w:r>
          </w:p>
          <w:p w14:paraId="39AD18B2" w14:textId="77777777" w:rsidR="00E626A0" w:rsidRPr="009D0C8E" w:rsidRDefault="00D87E84" w:rsidP="009D0C8E">
            <w:pPr>
              <w:ind w:firstLineChars="0" w:firstLine="0"/>
              <w:rPr>
                <w:rFonts w:eastAsia="SimSun" w:cs="Times New Roman"/>
                <w:lang w:eastAsia="zh-CN"/>
              </w:rPr>
            </w:pPr>
            <w:r w:rsidRPr="009D0C8E">
              <w:t>Inflammatory bowel disease</w:t>
            </w:r>
          </w:p>
          <w:p w14:paraId="1BD0380C" w14:textId="77777777" w:rsidR="00E626A0" w:rsidRPr="009D0C8E" w:rsidRDefault="00D87E84" w:rsidP="009D0C8E">
            <w:pPr>
              <w:ind w:firstLineChars="0" w:firstLine="0"/>
              <w:rPr>
                <w:rFonts w:eastAsia="SimSun" w:cs="Times New Roman"/>
                <w:lang w:eastAsia="zh-CN"/>
              </w:rPr>
            </w:pPr>
            <w:r w:rsidRPr="009D0C8E">
              <w:t>Radiation proctitis</w:t>
            </w:r>
          </w:p>
          <w:p w14:paraId="7243AEB1" w14:textId="77777777" w:rsidR="00E626A0" w:rsidRPr="009D0C8E" w:rsidRDefault="009A5578" w:rsidP="009D0C8E">
            <w:pPr>
              <w:ind w:firstLineChars="0" w:firstLine="0"/>
              <w:rPr>
                <w:rFonts w:eastAsia="SimSun" w:cs="Times New Roman"/>
                <w:lang w:eastAsia="zh-CN"/>
              </w:rPr>
            </w:pPr>
            <w:r w:rsidRPr="009D0C8E">
              <w:t>Malabsorption</w:t>
            </w:r>
          </w:p>
          <w:p w14:paraId="7DE63260" w14:textId="77777777" w:rsidR="00E626A0" w:rsidRPr="009D0C8E" w:rsidRDefault="00D87E84" w:rsidP="009D0C8E">
            <w:pPr>
              <w:ind w:firstLineChars="0" w:firstLine="0"/>
              <w:rPr>
                <w:rFonts w:eastAsia="SimSun" w:cs="Times New Roman"/>
                <w:lang w:eastAsia="zh-CN"/>
              </w:rPr>
            </w:pPr>
            <w:r w:rsidRPr="009D0C8E">
              <w:t>Hypersecretory tumors</w:t>
            </w:r>
          </w:p>
          <w:p w14:paraId="20A0DB53" w14:textId="77777777" w:rsidR="00E626A0" w:rsidRPr="009D0C8E" w:rsidRDefault="00D87E84" w:rsidP="009D0C8E">
            <w:pPr>
              <w:ind w:firstLineChars="0" w:firstLine="0"/>
              <w:rPr>
                <w:rFonts w:eastAsia="SimSun" w:cs="Times New Roman"/>
                <w:lang w:eastAsia="zh-CN"/>
              </w:rPr>
            </w:pPr>
            <w:r w:rsidRPr="009D0C8E">
              <w:t>Fecal impaction (</w:t>
            </w:r>
            <w:r w:rsidR="00A43CB0" w:rsidRPr="009D0C8E">
              <w:t>paradoxical</w:t>
            </w:r>
            <w:r w:rsidRPr="009D0C8E">
              <w:t xml:space="preserve"> diarrhea)</w:t>
            </w:r>
          </w:p>
          <w:p w14:paraId="043F1FC4" w14:textId="78561AE7" w:rsidR="00D87E84" w:rsidRPr="009D0C8E" w:rsidRDefault="00D87E84" w:rsidP="009D0C8E">
            <w:pPr>
              <w:ind w:firstLineChars="0" w:firstLine="0"/>
              <w:rPr>
                <w:rFonts w:eastAsia="SimSun" w:cs="Times New Roman"/>
              </w:rPr>
            </w:pPr>
            <w:r w:rsidRPr="009D0C8E">
              <w:t>Physical disabilities</w:t>
            </w:r>
          </w:p>
          <w:p w14:paraId="4C5D59E6" w14:textId="04B265A4" w:rsidR="00D87E84" w:rsidRPr="009D0C8E" w:rsidRDefault="00D87E84" w:rsidP="009D0C8E">
            <w:pPr>
              <w:ind w:firstLineChars="0" w:firstLine="0"/>
              <w:rPr>
                <w:rFonts w:eastAsia="SimSun" w:cs="Times New Roman"/>
              </w:rPr>
            </w:pPr>
            <w:r w:rsidRPr="009D0C8E">
              <w:t>Psychiatric disorder</w:t>
            </w:r>
          </w:p>
        </w:tc>
      </w:tr>
      <w:tr w:rsidR="00E626A0" w:rsidRPr="009D0C8E" w14:paraId="40122C7F" w14:textId="77777777" w:rsidTr="00E626A0">
        <w:tc>
          <w:tcPr>
            <w:tcW w:w="3888" w:type="dxa"/>
          </w:tcPr>
          <w:p w14:paraId="48D0BCAC" w14:textId="12356C18" w:rsidR="00D87E84" w:rsidRPr="009D0C8E" w:rsidRDefault="00F94AA0" w:rsidP="009D0C8E">
            <w:pPr>
              <w:ind w:firstLineChars="0" w:firstLine="0"/>
              <w:rPr>
                <w:rFonts w:eastAsia="SimSun" w:cs="Times New Roman"/>
              </w:rPr>
            </w:pPr>
            <w:r w:rsidRPr="009D0C8E">
              <w:t>Neurological disorders</w:t>
            </w:r>
          </w:p>
        </w:tc>
        <w:tc>
          <w:tcPr>
            <w:tcW w:w="5688" w:type="dxa"/>
          </w:tcPr>
          <w:p w14:paraId="577E4BE8" w14:textId="77777777" w:rsidR="009A5578" w:rsidRPr="009D0C8E" w:rsidRDefault="009A5578" w:rsidP="009D0C8E">
            <w:pPr>
              <w:ind w:firstLineChars="0" w:firstLine="0"/>
              <w:rPr>
                <w:rFonts w:eastAsia="SimSun" w:cs="Times New Roman"/>
              </w:rPr>
            </w:pPr>
            <w:r w:rsidRPr="009D0C8E">
              <w:t>Pudendal neuropathy</w:t>
            </w:r>
          </w:p>
          <w:p w14:paraId="295A9A90" w14:textId="74223D37" w:rsidR="002F5215" w:rsidRPr="009D0C8E" w:rsidRDefault="009A5578" w:rsidP="009D0C8E">
            <w:pPr>
              <w:ind w:firstLineChars="0" w:firstLine="0"/>
              <w:rPr>
                <w:rFonts w:eastAsia="SimSun" w:cs="Times New Roman"/>
              </w:rPr>
            </w:pPr>
            <w:r w:rsidRPr="009D0C8E">
              <w:t>(radiation, diabetes, chemotherapy)</w:t>
            </w:r>
            <w:r w:rsidRPr="009D0C8E">
              <w:br/>
            </w:r>
            <w:r w:rsidR="002F5215" w:rsidRPr="009D0C8E">
              <w:t>Spinal surgery</w:t>
            </w:r>
          </w:p>
          <w:p w14:paraId="6DE0083A" w14:textId="77777777" w:rsidR="00E626A0" w:rsidRPr="009D0C8E" w:rsidRDefault="005F491D" w:rsidP="009D0C8E">
            <w:pPr>
              <w:ind w:firstLineChars="0" w:firstLine="0"/>
              <w:rPr>
                <w:rFonts w:eastAsia="SimSun" w:cs="Times New Roman"/>
                <w:lang w:eastAsia="zh-CN"/>
              </w:rPr>
            </w:pPr>
            <w:r w:rsidRPr="009D0C8E">
              <w:t>Multiple sclerosis</w:t>
            </w:r>
          </w:p>
          <w:p w14:paraId="31A06F66" w14:textId="77777777" w:rsidR="00E626A0" w:rsidRPr="009D0C8E" w:rsidRDefault="005F491D" w:rsidP="009D0C8E">
            <w:pPr>
              <w:ind w:firstLineChars="0" w:firstLine="0"/>
              <w:rPr>
                <w:rFonts w:eastAsia="SimSun" w:cs="Times New Roman"/>
                <w:lang w:eastAsia="zh-CN"/>
              </w:rPr>
            </w:pPr>
            <w:r w:rsidRPr="009D0C8E">
              <w:t>D</w:t>
            </w:r>
            <w:r w:rsidR="009A5578" w:rsidRPr="009D0C8E">
              <w:t>ementia</w:t>
            </w:r>
          </w:p>
          <w:p w14:paraId="0AE2F65E" w14:textId="041690B7" w:rsidR="00D87E84" w:rsidRPr="009D0C8E" w:rsidRDefault="009A5578" w:rsidP="009D0C8E">
            <w:pPr>
              <w:ind w:firstLineChars="0" w:firstLine="0"/>
              <w:rPr>
                <w:rFonts w:eastAsia="SimSun" w:cs="Times New Roman"/>
                <w:lang w:eastAsia="zh-CN"/>
              </w:rPr>
            </w:pPr>
            <w:r w:rsidRPr="009D0C8E">
              <w:t>CNS</w:t>
            </w:r>
            <w:r w:rsidR="005F491D" w:rsidRPr="009D0C8E">
              <w:t xml:space="preserve"> disorder:</w:t>
            </w:r>
            <w:r w:rsidRPr="009D0C8E">
              <w:t xml:space="preserve"> </w:t>
            </w:r>
            <w:r w:rsidR="005F491D" w:rsidRPr="009D0C8E">
              <w:t>stroke, trauma,</w:t>
            </w:r>
            <w:r w:rsidR="00D57AD0" w:rsidRPr="009D0C8E">
              <w:t xml:space="preserve"> </w:t>
            </w:r>
            <w:r w:rsidRPr="009D0C8E">
              <w:t>tumor, infection</w:t>
            </w:r>
            <w:r w:rsidRPr="009D0C8E">
              <w:br/>
              <w:t>Spina bifida</w:t>
            </w:r>
          </w:p>
        </w:tc>
      </w:tr>
      <w:tr w:rsidR="00E626A0" w:rsidRPr="009D0C8E" w14:paraId="44BD5EE8" w14:textId="77777777" w:rsidTr="00E626A0">
        <w:tc>
          <w:tcPr>
            <w:tcW w:w="3888" w:type="dxa"/>
          </w:tcPr>
          <w:p w14:paraId="1441CE65" w14:textId="13E84E3F" w:rsidR="00D87E84" w:rsidRPr="009D0C8E" w:rsidRDefault="009A5578" w:rsidP="009D0C8E">
            <w:pPr>
              <w:ind w:firstLineChars="0" w:firstLine="0"/>
              <w:rPr>
                <w:rFonts w:eastAsia="SimSun" w:cs="Times New Roman"/>
              </w:rPr>
            </w:pPr>
            <w:r w:rsidRPr="009D0C8E">
              <w:t>Congenital disorders</w:t>
            </w:r>
          </w:p>
        </w:tc>
        <w:tc>
          <w:tcPr>
            <w:tcW w:w="5688" w:type="dxa"/>
          </w:tcPr>
          <w:p w14:paraId="70BA5F65" w14:textId="77777777" w:rsidR="00E626A0" w:rsidRPr="009D0C8E" w:rsidRDefault="005F491D" w:rsidP="009D0C8E">
            <w:pPr>
              <w:ind w:firstLineChars="0" w:firstLine="0"/>
              <w:rPr>
                <w:rFonts w:eastAsia="SimSun" w:cs="Times New Roman"/>
                <w:lang w:eastAsia="zh-CN"/>
              </w:rPr>
            </w:pPr>
            <w:r w:rsidRPr="009D0C8E">
              <w:t>Imperforate anus</w:t>
            </w:r>
          </w:p>
          <w:p w14:paraId="0E1A02B0" w14:textId="1ADFEB7A" w:rsidR="009A5578" w:rsidRPr="009D0C8E" w:rsidRDefault="005F491D" w:rsidP="009D0C8E">
            <w:pPr>
              <w:ind w:firstLineChars="0" w:firstLine="0"/>
              <w:rPr>
                <w:rFonts w:eastAsia="SimSun" w:cs="Times New Roman"/>
              </w:rPr>
            </w:pPr>
            <w:r w:rsidRPr="009D0C8E">
              <w:t>Cloacal defect</w:t>
            </w:r>
          </w:p>
          <w:p w14:paraId="3B97AC64" w14:textId="2B8A31A1" w:rsidR="00D87E84" w:rsidRPr="009D0C8E" w:rsidRDefault="009A5578" w:rsidP="009D0C8E">
            <w:pPr>
              <w:ind w:firstLineChars="0" w:firstLine="0"/>
              <w:rPr>
                <w:rFonts w:eastAsia="SimSun" w:cs="Times New Roman"/>
              </w:rPr>
            </w:pPr>
            <w:r w:rsidRPr="009D0C8E">
              <w:t>Spina bifida (myelomeningocele</w:t>
            </w:r>
            <w:r w:rsidR="00F94AA0" w:rsidRPr="009D0C8E">
              <w:t>, m</w:t>
            </w:r>
            <w:r w:rsidRPr="009D0C8E">
              <w:t>eningocele</w:t>
            </w:r>
            <w:r w:rsidR="00F94AA0" w:rsidRPr="009D0C8E">
              <w:t>)</w:t>
            </w:r>
          </w:p>
        </w:tc>
      </w:tr>
    </w:tbl>
    <w:p w14:paraId="2188109D" w14:textId="322F686B" w:rsidR="00044BF0" w:rsidRPr="009D0C8E" w:rsidRDefault="00044BF0" w:rsidP="009D0C8E">
      <w:pPr>
        <w:ind w:firstLineChars="0" w:firstLine="0"/>
      </w:pPr>
    </w:p>
    <w:p w14:paraId="14889D52" w14:textId="77777777" w:rsidR="00731E0F" w:rsidRPr="009D0C8E" w:rsidRDefault="00731E0F" w:rsidP="009D0C8E">
      <w:pPr>
        <w:ind w:firstLineChars="0" w:firstLine="0"/>
      </w:pPr>
      <w:r w:rsidRPr="009D0C8E">
        <w:br w:type="page"/>
      </w:r>
    </w:p>
    <w:p w14:paraId="5088FBC4" w14:textId="6669EB92" w:rsidR="00D87E84" w:rsidRPr="0031287F" w:rsidRDefault="00044BF0" w:rsidP="009D0C8E">
      <w:pPr>
        <w:ind w:firstLineChars="0" w:firstLine="0"/>
        <w:rPr>
          <w:b/>
        </w:rPr>
      </w:pPr>
      <w:r w:rsidRPr="0031287F">
        <w:rPr>
          <w:b/>
        </w:rPr>
        <w:lastRenderedPageBreak/>
        <w:t>Table 2</w:t>
      </w:r>
      <w:r w:rsidR="00C869E6" w:rsidRPr="0031287F">
        <w:rPr>
          <w:rFonts w:hint="eastAsia"/>
          <w:b/>
          <w:lang w:eastAsia="zh-CN"/>
        </w:rPr>
        <w:t xml:space="preserve"> </w:t>
      </w:r>
      <w:r w:rsidR="00280B8B" w:rsidRPr="0031287F">
        <w:rPr>
          <w:b/>
        </w:rPr>
        <w:t>Cleveland Clinic Fecal Incontinence Score</w:t>
      </w:r>
      <w:r w:rsidR="00EC771A" w:rsidRPr="0031287F">
        <w:rPr>
          <w:b/>
        </w:rPr>
        <w:fldChar w:fldCharType="begin"/>
      </w:r>
      <w:r w:rsidR="00EC771A" w:rsidRPr="0031287F">
        <w:rPr>
          <w:b/>
        </w:rPr>
        <w:instrText xml:space="preserve"> ADDIN EN.CITE &lt;EndNote&gt;&lt;Cite&gt;&lt;Author&gt;Jorge&lt;/Author&gt;&lt;Year&gt;1993&lt;/Year&gt;&lt;RecNum&gt;366&lt;/RecNum&gt;&lt;DisplayText&gt;&lt;style face="superscript"&gt;[12]&lt;/style&gt;&lt;/DisplayText&gt;&lt;record&gt;&lt;rec-number&gt;366&lt;/rec-number&gt;&lt;foreign-keys&gt;&lt;key app="EN" db-id="w9eep2t0psdrwse0sxov5a9vvazprzrxarr0"&gt;366&lt;/key&gt;&lt;/foreign-keys&gt;&lt;ref-type name="Journal Article"&gt;17&lt;/ref-type&gt;&lt;contributors&gt;&lt;authors&gt;&lt;author&gt;Jorge, J. M.&lt;/author&gt;&lt;author&gt;Wexner, S. D.&lt;/author&gt;&lt;/authors&gt;&lt;/contributors&gt;&lt;auth-address&gt;Department of Colorectal Surgery, Cleveland Clinic Florida, Fort Lauderdale, Florida.&lt;/auth-address&gt;&lt;titles&gt;&lt;title&gt;Etiology and management of fecal incontinence&lt;/title&gt;&lt;secondary-title&gt;Diseases of the Colon &amp;amp; Rectum&lt;/secondary-title&gt;&lt;/titles&gt;&lt;periodical&gt;&lt;full-title&gt;Diseases of the Colon &amp;amp; Rectum&lt;/full-title&gt;&lt;abbr-1&gt;Dis Colon Rectum&lt;/abbr-1&gt;&lt;/periodical&gt;&lt;pages&gt;77-97&lt;/pages&gt;&lt;volume&gt;36&lt;/volume&gt;&lt;number&gt;1&lt;/number&gt;&lt;edition&gt;1993/01/01&lt;/edition&gt;&lt;keywords&gt;&lt;keyword&gt;Fecal Incontinence/diagnosis/*etiology/physiopathology/surgery/*therapy&lt;/keyword&gt;&lt;keyword&gt;Humans&lt;/keyword&gt;&lt;/keywords&gt;&lt;dates&gt;&lt;year&gt;1993&lt;/year&gt;&lt;pub-dates&gt;&lt;date&gt;Jan&lt;/date&gt;&lt;/pub-dates&gt;&lt;/dates&gt;&lt;isbn&gt;0012-3706 (Print)&amp;#xD;0012-3706 (Linking)&lt;/isbn&gt;&lt;accession-num&gt;8416784&lt;/accession-num&gt;&lt;urls&gt;&lt;related-urls&gt;&lt;url&gt;http://www.ncbi.nlm.nih.gov/pubmed/8416784&lt;/url&gt;&lt;/related-urls&gt;&lt;/urls&gt;&lt;language&gt;eng&lt;/language&gt;&lt;/record&gt;&lt;/Cite&gt;&lt;/EndNote&gt;</w:instrText>
      </w:r>
      <w:r w:rsidR="00EC771A" w:rsidRPr="0031287F">
        <w:rPr>
          <w:b/>
        </w:rPr>
        <w:fldChar w:fldCharType="separate"/>
      </w:r>
      <w:r w:rsidR="00EC771A" w:rsidRPr="0031287F">
        <w:rPr>
          <w:b/>
          <w:noProof/>
          <w:vertAlign w:val="superscript"/>
        </w:rPr>
        <w:t>[</w:t>
      </w:r>
      <w:hyperlink w:anchor="_ENREF_12" w:tooltip="Jorge, 1993 #366" w:history="1">
        <w:r w:rsidR="00E3113C" w:rsidRPr="0031287F">
          <w:rPr>
            <w:b/>
            <w:noProof/>
            <w:vertAlign w:val="superscript"/>
          </w:rPr>
          <w:t>12</w:t>
        </w:r>
      </w:hyperlink>
      <w:r w:rsidR="00EC771A" w:rsidRPr="0031287F">
        <w:rPr>
          <w:b/>
          <w:noProof/>
          <w:vertAlign w:val="superscript"/>
        </w:rPr>
        <w:t>]</w:t>
      </w:r>
      <w:r w:rsidR="00EC771A" w:rsidRPr="0031287F">
        <w:rPr>
          <w:b/>
        </w:rPr>
        <w:fldChar w:fldCharType="end"/>
      </w:r>
    </w:p>
    <w:tbl>
      <w:tblPr>
        <w:tblStyle w:val="TableGrid"/>
        <w:tblW w:w="11054"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6"/>
        <w:gridCol w:w="1391"/>
        <w:gridCol w:w="1357"/>
        <w:gridCol w:w="1550"/>
        <w:gridCol w:w="1550"/>
        <w:gridCol w:w="1280"/>
      </w:tblGrid>
      <w:tr w:rsidR="00C869E6" w:rsidRPr="009D0C8E" w14:paraId="229995C2" w14:textId="77777777" w:rsidTr="00B726D1">
        <w:trPr>
          <w:trHeight w:val="430"/>
        </w:trPr>
        <w:tc>
          <w:tcPr>
            <w:tcW w:w="3926" w:type="dxa"/>
            <w:vMerge w:val="restart"/>
            <w:tcBorders>
              <w:top w:val="single" w:sz="4" w:space="0" w:color="auto"/>
              <w:bottom w:val="single" w:sz="4" w:space="0" w:color="auto"/>
            </w:tcBorders>
          </w:tcPr>
          <w:p w14:paraId="6A12D630" w14:textId="58BCA49E" w:rsidR="00C869E6" w:rsidRPr="0031287F" w:rsidRDefault="00C869E6" w:rsidP="0039636F">
            <w:pPr>
              <w:ind w:firstLineChars="0" w:firstLine="0"/>
              <w:jc w:val="left"/>
              <w:rPr>
                <w:rFonts w:eastAsia="SimSun" w:cs="Times New Roman"/>
                <w:b/>
              </w:rPr>
            </w:pPr>
            <w:r w:rsidRPr="0031287F">
              <w:rPr>
                <w:b/>
              </w:rPr>
              <w:t>Parameter</w:t>
            </w:r>
          </w:p>
        </w:tc>
        <w:tc>
          <w:tcPr>
            <w:tcW w:w="7128" w:type="dxa"/>
            <w:gridSpan w:val="5"/>
            <w:tcBorders>
              <w:top w:val="single" w:sz="4" w:space="0" w:color="auto"/>
              <w:bottom w:val="single" w:sz="4" w:space="0" w:color="auto"/>
            </w:tcBorders>
          </w:tcPr>
          <w:p w14:paraId="01EAAA72" w14:textId="73D467B5" w:rsidR="00C869E6" w:rsidRPr="0031287F" w:rsidRDefault="00C869E6" w:rsidP="0031287F">
            <w:pPr>
              <w:ind w:firstLineChars="0" w:firstLine="0"/>
              <w:jc w:val="center"/>
              <w:rPr>
                <w:rFonts w:eastAsia="SimSun" w:cs="Times New Roman"/>
                <w:b/>
              </w:rPr>
            </w:pPr>
            <w:r w:rsidRPr="0031287F">
              <w:rPr>
                <w:b/>
              </w:rPr>
              <w:t>Frequency</w:t>
            </w:r>
          </w:p>
        </w:tc>
      </w:tr>
      <w:tr w:rsidR="00C869E6" w:rsidRPr="009D0C8E" w14:paraId="68FB6BE6" w14:textId="77777777" w:rsidTr="00B726D1">
        <w:trPr>
          <w:trHeight w:val="953"/>
        </w:trPr>
        <w:tc>
          <w:tcPr>
            <w:tcW w:w="3926" w:type="dxa"/>
            <w:vMerge/>
            <w:tcBorders>
              <w:top w:val="single" w:sz="4" w:space="0" w:color="auto"/>
              <w:bottom w:val="single" w:sz="4" w:space="0" w:color="auto"/>
            </w:tcBorders>
            <w:vAlign w:val="center"/>
          </w:tcPr>
          <w:p w14:paraId="7912EBBF" w14:textId="561E0542" w:rsidR="00C869E6" w:rsidRPr="0031287F" w:rsidRDefault="00C869E6" w:rsidP="0039636F">
            <w:pPr>
              <w:ind w:firstLineChars="0" w:firstLine="0"/>
              <w:jc w:val="left"/>
              <w:rPr>
                <w:rFonts w:eastAsia="SimSun" w:cs="Times New Roman"/>
                <w:b/>
              </w:rPr>
            </w:pPr>
          </w:p>
        </w:tc>
        <w:tc>
          <w:tcPr>
            <w:tcW w:w="1391" w:type="dxa"/>
            <w:tcBorders>
              <w:top w:val="single" w:sz="4" w:space="0" w:color="auto"/>
              <w:bottom w:val="single" w:sz="4" w:space="0" w:color="auto"/>
            </w:tcBorders>
            <w:vAlign w:val="center"/>
          </w:tcPr>
          <w:p w14:paraId="65EAFF09" w14:textId="0B01AFB0" w:rsidR="00C869E6" w:rsidRPr="0031287F" w:rsidRDefault="00C869E6" w:rsidP="0031287F">
            <w:pPr>
              <w:ind w:firstLineChars="0" w:firstLine="0"/>
              <w:jc w:val="center"/>
              <w:rPr>
                <w:rFonts w:eastAsia="SimSun" w:cs="Times New Roman"/>
                <w:b/>
              </w:rPr>
            </w:pPr>
            <w:r w:rsidRPr="0031287F">
              <w:rPr>
                <w:b/>
              </w:rPr>
              <w:t>Never</w:t>
            </w:r>
          </w:p>
        </w:tc>
        <w:tc>
          <w:tcPr>
            <w:tcW w:w="1357" w:type="dxa"/>
            <w:tcBorders>
              <w:top w:val="single" w:sz="4" w:space="0" w:color="auto"/>
              <w:bottom w:val="single" w:sz="4" w:space="0" w:color="auto"/>
            </w:tcBorders>
            <w:vAlign w:val="center"/>
          </w:tcPr>
          <w:p w14:paraId="5ABD9C13" w14:textId="77777777" w:rsidR="00C869E6" w:rsidRPr="0031287F" w:rsidRDefault="00C869E6" w:rsidP="0031287F">
            <w:pPr>
              <w:ind w:firstLineChars="0" w:firstLine="0"/>
              <w:jc w:val="center"/>
              <w:rPr>
                <w:rFonts w:eastAsia="SimSun" w:cs="Times New Roman"/>
                <w:b/>
              </w:rPr>
            </w:pPr>
            <w:r w:rsidRPr="0031287F">
              <w:rPr>
                <w:b/>
              </w:rPr>
              <w:t>Rarely</w:t>
            </w:r>
          </w:p>
          <w:p w14:paraId="0346F7D5" w14:textId="37195F87" w:rsidR="00C869E6" w:rsidRPr="0031287F" w:rsidRDefault="00C869E6" w:rsidP="0031287F">
            <w:pPr>
              <w:ind w:firstLineChars="0" w:firstLine="0"/>
              <w:jc w:val="center"/>
              <w:rPr>
                <w:rFonts w:eastAsia="SimSun" w:cs="Times New Roman"/>
                <w:b/>
              </w:rPr>
            </w:pPr>
            <w:r w:rsidRPr="0031287F">
              <w:rPr>
                <w:b/>
              </w:rPr>
              <w:t>(&lt; 1/mo)</w:t>
            </w:r>
          </w:p>
        </w:tc>
        <w:tc>
          <w:tcPr>
            <w:tcW w:w="1550" w:type="dxa"/>
            <w:tcBorders>
              <w:top w:val="single" w:sz="4" w:space="0" w:color="auto"/>
              <w:bottom w:val="single" w:sz="4" w:space="0" w:color="auto"/>
            </w:tcBorders>
            <w:vAlign w:val="center"/>
          </w:tcPr>
          <w:p w14:paraId="63729F5F" w14:textId="77777777" w:rsidR="00C869E6" w:rsidRPr="0031287F" w:rsidRDefault="00C869E6" w:rsidP="0031287F">
            <w:pPr>
              <w:ind w:firstLineChars="0" w:firstLine="0"/>
              <w:jc w:val="center"/>
              <w:rPr>
                <w:rFonts w:eastAsia="SimSun" w:cs="Times New Roman"/>
                <w:b/>
              </w:rPr>
            </w:pPr>
            <w:r w:rsidRPr="0031287F">
              <w:rPr>
                <w:b/>
              </w:rPr>
              <w:t>Sometimes</w:t>
            </w:r>
          </w:p>
          <w:p w14:paraId="549E47A5" w14:textId="3F58FDD7" w:rsidR="00C869E6" w:rsidRPr="0031287F" w:rsidRDefault="00C869E6" w:rsidP="0031287F">
            <w:pPr>
              <w:ind w:firstLineChars="0" w:firstLine="0"/>
              <w:jc w:val="center"/>
              <w:rPr>
                <w:rFonts w:eastAsia="SimSun" w:cs="Times New Roman"/>
                <w:b/>
              </w:rPr>
            </w:pPr>
            <w:r w:rsidRPr="0031287F">
              <w:rPr>
                <w:b/>
              </w:rPr>
              <w:t>(&lt; 1/wk but ≥ 1/mo)</w:t>
            </w:r>
          </w:p>
        </w:tc>
        <w:tc>
          <w:tcPr>
            <w:tcW w:w="1550" w:type="dxa"/>
            <w:tcBorders>
              <w:top w:val="single" w:sz="4" w:space="0" w:color="auto"/>
              <w:bottom w:val="single" w:sz="4" w:space="0" w:color="auto"/>
            </w:tcBorders>
            <w:vAlign w:val="center"/>
          </w:tcPr>
          <w:p w14:paraId="540F0462" w14:textId="77777777" w:rsidR="00C869E6" w:rsidRPr="0031287F" w:rsidRDefault="00C869E6" w:rsidP="0031287F">
            <w:pPr>
              <w:ind w:firstLineChars="0" w:firstLine="0"/>
              <w:jc w:val="center"/>
              <w:rPr>
                <w:rFonts w:eastAsia="SimSun" w:cs="Times New Roman"/>
                <w:b/>
              </w:rPr>
            </w:pPr>
            <w:r w:rsidRPr="0031287F">
              <w:rPr>
                <w:b/>
              </w:rPr>
              <w:t>Usually</w:t>
            </w:r>
          </w:p>
          <w:p w14:paraId="572F77A8" w14:textId="6D98DC7E" w:rsidR="00C869E6" w:rsidRPr="0031287F" w:rsidRDefault="00C869E6" w:rsidP="0031287F">
            <w:pPr>
              <w:ind w:firstLineChars="0" w:firstLine="0"/>
              <w:jc w:val="center"/>
              <w:rPr>
                <w:rFonts w:eastAsia="SimSun" w:cs="Times New Roman"/>
                <w:b/>
              </w:rPr>
            </w:pPr>
            <w:r w:rsidRPr="0031287F">
              <w:rPr>
                <w:b/>
              </w:rPr>
              <w:t>(&lt; 1/d but ≥ 1/wk)</w:t>
            </w:r>
          </w:p>
        </w:tc>
        <w:tc>
          <w:tcPr>
            <w:tcW w:w="1280" w:type="dxa"/>
            <w:tcBorders>
              <w:top w:val="single" w:sz="4" w:space="0" w:color="auto"/>
              <w:bottom w:val="single" w:sz="4" w:space="0" w:color="auto"/>
            </w:tcBorders>
            <w:vAlign w:val="center"/>
          </w:tcPr>
          <w:p w14:paraId="20125D1C" w14:textId="77777777" w:rsidR="00C869E6" w:rsidRPr="0031287F" w:rsidRDefault="00C869E6" w:rsidP="0031287F">
            <w:pPr>
              <w:ind w:firstLineChars="0" w:firstLine="0"/>
              <w:jc w:val="center"/>
              <w:rPr>
                <w:rFonts w:eastAsia="SimSun" w:cs="Times New Roman"/>
                <w:b/>
              </w:rPr>
            </w:pPr>
            <w:r w:rsidRPr="0031287F">
              <w:rPr>
                <w:b/>
              </w:rPr>
              <w:t>Always</w:t>
            </w:r>
          </w:p>
          <w:p w14:paraId="530E5C65" w14:textId="16D9C7BC" w:rsidR="00C869E6" w:rsidRPr="0031287F" w:rsidRDefault="000E32FE" w:rsidP="0031287F">
            <w:pPr>
              <w:ind w:firstLineChars="0" w:firstLine="0"/>
              <w:jc w:val="center"/>
              <w:rPr>
                <w:rFonts w:eastAsia="SimSun" w:cs="Times New Roman"/>
                <w:b/>
              </w:rPr>
            </w:pPr>
            <w:r w:rsidRPr="0031287F">
              <w:rPr>
                <w:b/>
              </w:rPr>
              <w:t>(≥ 1/d</w:t>
            </w:r>
            <w:r w:rsidR="00C869E6" w:rsidRPr="0031287F">
              <w:rPr>
                <w:b/>
              </w:rPr>
              <w:t>)</w:t>
            </w:r>
          </w:p>
        </w:tc>
      </w:tr>
      <w:tr w:rsidR="00C869E6" w:rsidRPr="009D0C8E" w14:paraId="49931E1A" w14:textId="77777777" w:rsidTr="00B726D1">
        <w:trPr>
          <w:trHeight w:val="535"/>
        </w:trPr>
        <w:tc>
          <w:tcPr>
            <w:tcW w:w="3926" w:type="dxa"/>
            <w:tcBorders>
              <w:top w:val="single" w:sz="4" w:space="0" w:color="auto"/>
            </w:tcBorders>
            <w:vAlign w:val="center"/>
          </w:tcPr>
          <w:p w14:paraId="10675543" w14:textId="11F08CC4" w:rsidR="00044BF0" w:rsidRPr="009D0C8E" w:rsidRDefault="00044BF0" w:rsidP="0039636F">
            <w:pPr>
              <w:ind w:firstLineChars="0" w:firstLine="0"/>
              <w:jc w:val="left"/>
              <w:rPr>
                <w:rFonts w:eastAsia="SimSun" w:cs="Times New Roman"/>
              </w:rPr>
            </w:pPr>
            <w:r w:rsidRPr="009D0C8E">
              <w:t>Incontinence to solid stool</w:t>
            </w:r>
          </w:p>
        </w:tc>
        <w:tc>
          <w:tcPr>
            <w:tcW w:w="1391" w:type="dxa"/>
            <w:tcBorders>
              <w:top w:val="single" w:sz="4" w:space="0" w:color="auto"/>
            </w:tcBorders>
            <w:vAlign w:val="center"/>
          </w:tcPr>
          <w:p w14:paraId="673EA4BC" w14:textId="5454ED54" w:rsidR="00044BF0" w:rsidRPr="009D0C8E" w:rsidRDefault="00044BF0" w:rsidP="0031287F">
            <w:pPr>
              <w:ind w:firstLineChars="0" w:firstLine="0"/>
              <w:jc w:val="center"/>
              <w:rPr>
                <w:rFonts w:eastAsia="SimSun" w:cs="Times New Roman"/>
              </w:rPr>
            </w:pPr>
            <w:r w:rsidRPr="009D0C8E">
              <w:t>0</w:t>
            </w:r>
          </w:p>
        </w:tc>
        <w:tc>
          <w:tcPr>
            <w:tcW w:w="1357" w:type="dxa"/>
            <w:tcBorders>
              <w:top w:val="single" w:sz="4" w:space="0" w:color="auto"/>
            </w:tcBorders>
            <w:vAlign w:val="center"/>
          </w:tcPr>
          <w:p w14:paraId="69429F61" w14:textId="59219D36" w:rsidR="00044BF0" w:rsidRPr="009D0C8E" w:rsidRDefault="00044BF0" w:rsidP="0031287F">
            <w:pPr>
              <w:ind w:firstLineChars="0" w:firstLine="0"/>
              <w:jc w:val="center"/>
              <w:rPr>
                <w:rFonts w:eastAsia="SimSun" w:cs="Times New Roman"/>
              </w:rPr>
            </w:pPr>
            <w:r w:rsidRPr="009D0C8E">
              <w:t>1</w:t>
            </w:r>
          </w:p>
        </w:tc>
        <w:tc>
          <w:tcPr>
            <w:tcW w:w="1550" w:type="dxa"/>
            <w:tcBorders>
              <w:top w:val="single" w:sz="4" w:space="0" w:color="auto"/>
            </w:tcBorders>
            <w:vAlign w:val="center"/>
          </w:tcPr>
          <w:p w14:paraId="3BE93956" w14:textId="7998F775" w:rsidR="00044BF0" w:rsidRPr="009D0C8E" w:rsidRDefault="00044BF0" w:rsidP="0031287F">
            <w:pPr>
              <w:ind w:firstLineChars="0" w:firstLine="0"/>
              <w:jc w:val="center"/>
              <w:rPr>
                <w:rFonts w:eastAsia="SimSun" w:cs="Times New Roman"/>
              </w:rPr>
            </w:pPr>
            <w:r w:rsidRPr="009D0C8E">
              <w:t>2</w:t>
            </w:r>
          </w:p>
        </w:tc>
        <w:tc>
          <w:tcPr>
            <w:tcW w:w="1550" w:type="dxa"/>
            <w:tcBorders>
              <w:top w:val="single" w:sz="4" w:space="0" w:color="auto"/>
            </w:tcBorders>
            <w:vAlign w:val="center"/>
          </w:tcPr>
          <w:p w14:paraId="7D495DB3" w14:textId="7C5A3158" w:rsidR="00044BF0" w:rsidRPr="009D0C8E" w:rsidRDefault="00044BF0" w:rsidP="0031287F">
            <w:pPr>
              <w:ind w:firstLineChars="0" w:firstLine="0"/>
              <w:jc w:val="center"/>
              <w:rPr>
                <w:rFonts w:eastAsia="SimSun" w:cs="Times New Roman"/>
              </w:rPr>
            </w:pPr>
            <w:r w:rsidRPr="009D0C8E">
              <w:t>3</w:t>
            </w:r>
          </w:p>
        </w:tc>
        <w:tc>
          <w:tcPr>
            <w:tcW w:w="1280" w:type="dxa"/>
            <w:tcBorders>
              <w:top w:val="single" w:sz="4" w:space="0" w:color="auto"/>
            </w:tcBorders>
            <w:vAlign w:val="center"/>
          </w:tcPr>
          <w:p w14:paraId="029C847B" w14:textId="2B24081D" w:rsidR="00044BF0" w:rsidRPr="009D0C8E" w:rsidRDefault="00044BF0" w:rsidP="0031287F">
            <w:pPr>
              <w:ind w:firstLineChars="0" w:firstLine="0"/>
              <w:jc w:val="center"/>
              <w:rPr>
                <w:rFonts w:eastAsia="SimSun" w:cs="Times New Roman"/>
              </w:rPr>
            </w:pPr>
            <w:r w:rsidRPr="009D0C8E">
              <w:t>4</w:t>
            </w:r>
          </w:p>
        </w:tc>
      </w:tr>
      <w:tr w:rsidR="00C869E6" w:rsidRPr="009D0C8E" w14:paraId="53777BE5" w14:textId="77777777" w:rsidTr="00B726D1">
        <w:trPr>
          <w:trHeight w:val="535"/>
        </w:trPr>
        <w:tc>
          <w:tcPr>
            <w:tcW w:w="3926" w:type="dxa"/>
            <w:vAlign w:val="center"/>
          </w:tcPr>
          <w:p w14:paraId="2BF6A6DD" w14:textId="2057FFDA" w:rsidR="00044BF0" w:rsidRPr="009D0C8E" w:rsidRDefault="00044BF0" w:rsidP="0039636F">
            <w:pPr>
              <w:ind w:firstLineChars="0" w:firstLine="0"/>
              <w:jc w:val="left"/>
              <w:rPr>
                <w:rFonts w:eastAsia="SimSun" w:cs="Times New Roman"/>
              </w:rPr>
            </w:pPr>
            <w:r w:rsidRPr="009D0C8E">
              <w:t>Incontinence to liquid/loose stool</w:t>
            </w:r>
          </w:p>
        </w:tc>
        <w:tc>
          <w:tcPr>
            <w:tcW w:w="1391" w:type="dxa"/>
            <w:vAlign w:val="center"/>
          </w:tcPr>
          <w:p w14:paraId="306C277B" w14:textId="6AFF1453" w:rsidR="00044BF0" w:rsidRPr="009D0C8E" w:rsidRDefault="00044BF0" w:rsidP="0031287F">
            <w:pPr>
              <w:ind w:firstLineChars="0" w:firstLine="0"/>
              <w:jc w:val="center"/>
              <w:rPr>
                <w:rFonts w:eastAsia="SimSun" w:cs="Times New Roman"/>
              </w:rPr>
            </w:pPr>
            <w:r w:rsidRPr="009D0C8E">
              <w:t>0</w:t>
            </w:r>
          </w:p>
        </w:tc>
        <w:tc>
          <w:tcPr>
            <w:tcW w:w="1357" w:type="dxa"/>
            <w:vAlign w:val="center"/>
          </w:tcPr>
          <w:p w14:paraId="40336031" w14:textId="56BBB4F4" w:rsidR="00044BF0" w:rsidRPr="009D0C8E" w:rsidRDefault="00044BF0" w:rsidP="0031287F">
            <w:pPr>
              <w:ind w:firstLineChars="0" w:firstLine="0"/>
              <w:jc w:val="center"/>
              <w:rPr>
                <w:rFonts w:eastAsia="SimSun" w:cs="Times New Roman"/>
              </w:rPr>
            </w:pPr>
            <w:r w:rsidRPr="009D0C8E">
              <w:t>1</w:t>
            </w:r>
          </w:p>
        </w:tc>
        <w:tc>
          <w:tcPr>
            <w:tcW w:w="1550" w:type="dxa"/>
            <w:vAlign w:val="center"/>
          </w:tcPr>
          <w:p w14:paraId="0DFE0EB9" w14:textId="7A19D7C4" w:rsidR="00044BF0" w:rsidRPr="009D0C8E" w:rsidRDefault="00044BF0" w:rsidP="0031287F">
            <w:pPr>
              <w:ind w:firstLineChars="0" w:firstLine="0"/>
              <w:jc w:val="center"/>
              <w:rPr>
                <w:rFonts w:eastAsia="SimSun" w:cs="Times New Roman"/>
              </w:rPr>
            </w:pPr>
            <w:r w:rsidRPr="009D0C8E">
              <w:t>2</w:t>
            </w:r>
          </w:p>
        </w:tc>
        <w:tc>
          <w:tcPr>
            <w:tcW w:w="1550" w:type="dxa"/>
            <w:vAlign w:val="center"/>
          </w:tcPr>
          <w:p w14:paraId="6687774B" w14:textId="4C778652" w:rsidR="00044BF0" w:rsidRPr="009D0C8E" w:rsidRDefault="00044BF0" w:rsidP="0031287F">
            <w:pPr>
              <w:ind w:firstLineChars="0" w:firstLine="0"/>
              <w:jc w:val="center"/>
              <w:rPr>
                <w:rFonts w:eastAsia="SimSun" w:cs="Times New Roman"/>
              </w:rPr>
            </w:pPr>
            <w:r w:rsidRPr="009D0C8E">
              <w:t>3</w:t>
            </w:r>
          </w:p>
        </w:tc>
        <w:tc>
          <w:tcPr>
            <w:tcW w:w="1280" w:type="dxa"/>
            <w:vAlign w:val="center"/>
          </w:tcPr>
          <w:p w14:paraId="75F858E7" w14:textId="2068C4E4" w:rsidR="00044BF0" w:rsidRPr="009D0C8E" w:rsidRDefault="00044BF0" w:rsidP="0031287F">
            <w:pPr>
              <w:ind w:firstLineChars="0" w:firstLine="0"/>
              <w:jc w:val="center"/>
              <w:rPr>
                <w:rFonts w:eastAsia="SimSun" w:cs="Times New Roman"/>
              </w:rPr>
            </w:pPr>
            <w:r w:rsidRPr="009D0C8E">
              <w:t>4</w:t>
            </w:r>
          </w:p>
        </w:tc>
      </w:tr>
      <w:tr w:rsidR="00C869E6" w:rsidRPr="009D0C8E" w14:paraId="186E14F6" w14:textId="77777777" w:rsidTr="00B726D1">
        <w:trPr>
          <w:trHeight w:val="535"/>
        </w:trPr>
        <w:tc>
          <w:tcPr>
            <w:tcW w:w="3926" w:type="dxa"/>
            <w:vAlign w:val="center"/>
          </w:tcPr>
          <w:p w14:paraId="29D8E246" w14:textId="6E563525" w:rsidR="00044BF0" w:rsidRPr="009D0C8E" w:rsidRDefault="00044BF0" w:rsidP="0039636F">
            <w:pPr>
              <w:ind w:firstLineChars="0" w:firstLine="0"/>
              <w:jc w:val="left"/>
              <w:rPr>
                <w:rFonts w:eastAsia="SimSun" w:cs="Times New Roman"/>
              </w:rPr>
            </w:pPr>
            <w:r w:rsidRPr="009D0C8E">
              <w:t>Incontinence to gas</w:t>
            </w:r>
          </w:p>
        </w:tc>
        <w:tc>
          <w:tcPr>
            <w:tcW w:w="1391" w:type="dxa"/>
            <w:vAlign w:val="center"/>
          </w:tcPr>
          <w:p w14:paraId="006D685B" w14:textId="7C41AFDE" w:rsidR="00044BF0" w:rsidRPr="009D0C8E" w:rsidRDefault="00044BF0" w:rsidP="0031287F">
            <w:pPr>
              <w:ind w:firstLineChars="0" w:firstLine="0"/>
              <w:jc w:val="center"/>
              <w:rPr>
                <w:rFonts w:eastAsia="SimSun" w:cs="Times New Roman"/>
              </w:rPr>
            </w:pPr>
            <w:r w:rsidRPr="009D0C8E">
              <w:t>0</w:t>
            </w:r>
          </w:p>
        </w:tc>
        <w:tc>
          <w:tcPr>
            <w:tcW w:w="1357" w:type="dxa"/>
            <w:vAlign w:val="center"/>
          </w:tcPr>
          <w:p w14:paraId="00492522" w14:textId="7F04D959" w:rsidR="00044BF0" w:rsidRPr="009D0C8E" w:rsidRDefault="00044BF0" w:rsidP="0031287F">
            <w:pPr>
              <w:ind w:firstLineChars="0" w:firstLine="0"/>
              <w:jc w:val="center"/>
              <w:rPr>
                <w:rFonts w:eastAsia="SimSun" w:cs="Times New Roman"/>
              </w:rPr>
            </w:pPr>
            <w:r w:rsidRPr="009D0C8E">
              <w:t>1</w:t>
            </w:r>
          </w:p>
        </w:tc>
        <w:tc>
          <w:tcPr>
            <w:tcW w:w="1550" w:type="dxa"/>
            <w:vAlign w:val="center"/>
          </w:tcPr>
          <w:p w14:paraId="11223411" w14:textId="7813155A" w:rsidR="00044BF0" w:rsidRPr="009D0C8E" w:rsidRDefault="00044BF0" w:rsidP="0031287F">
            <w:pPr>
              <w:ind w:firstLineChars="0" w:firstLine="0"/>
              <w:jc w:val="center"/>
              <w:rPr>
                <w:rFonts w:eastAsia="SimSun" w:cs="Times New Roman"/>
              </w:rPr>
            </w:pPr>
            <w:r w:rsidRPr="009D0C8E">
              <w:t>2</w:t>
            </w:r>
          </w:p>
        </w:tc>
        <w:tc>
          <w:tcPr>
            <w:tcW w:w="1550" w:type="dxa"/>
            <w:vAlign w:val="center"/>
          </w:tcPr>
          <w:p w14:paraId="68341D51" w14:textId="0F271ECD" w:rsidR="00044BF0" w:rsidRPr="009D0C8E" w:rsidRDefault="00044BF0" w:rsidP="0031287F">
            <w:pPr>
              <w:ind w:firstLineChars="0" w:firstLine="0"/>
              <w:jc w:val="center"/>
              <w:rPr>
                <w:rFonts w:eastAsia="SimSun" w:cs="Times New Roman"/>
              </w:rPr>
            </w:pPr>
            <w:r w:rsidRPr="009D0C8E">
              <w:t>3</w:t>
            </w:r>
          </w:p>
        </w:tc>
        <w:tc>
          <w:tcPr>
            <w:tcW w:w="1280" w:type="dxa"/>
            <w:vAlign w:val="center"/>
          </w:tcPr>
          <w:p w14:paraId="32559627" w14:textId="6AD550BF" w:rsidR="00044BF0" w:rsidRPr="009D0C8E" w:rsidRDefault="00044BF0" w:rsidP="0031287F">
            <w:pPr>
              <w:ind w:firstLineChars="0" w:firstLine="0"/>
              <w:jc w:val="center"/>
              <w:rPr>
                <w:rFonts w:eastAsia="SimSun" w:cs="Times New Roman"/>
              </w:rPr>
            </w:pPr>
            <w:r w:rsidRPr="009D0C8E">
              <w:t>4</w:t>
            </w:r>
          </w:p>
        </w:tc>
      </w:tr>
      <w:tr w:rsidR="00C869E6" w:rsidRPr="009D0C8E" w14:paraId="55AFE254" w14:textId="77777777" w:rsidTr="00B726D1">
        <w:trPr>
          <w:trHeight w:val="535"/>
        </w:trPr>
        <w:tc>
          <w:tcPr>
            <w:tcW w:w="3926" w:type="dxa"/>
            <w:vAlign w:val="center"/>
          </w:tcPr>
          <w:p w14:paraId="5226DD16" w14:textId="1487AB05" w:rsidR="00044BF0" w:rsidRPr="009D0C8E" w:rsidRDefault="00044BF0" w:rsidP="0039636F">
            <w:pPr>
              <w:ind w:firstLineChars="0" w:firstLine="0"/>
              <w:jc w:val="left"/>
              <w:rPr>
                <w:rFonts w:eastAsia="SimSun" w:cs="Times New Roman"/>
              </w:rPr>
            </w:pPr>
            <w:r w:rsidRPr="009D0C8E">
              <w:t>Wears pad</w:t>
            </w:r>
          </w:p>
        </w:tc>
        <w:tc>
          <w:tcPr>
            <w:tcW w:w="1391" w:type="dxa"/>
            <w:vAlign w:val="center"/>
          </w:tcPr>
          <w:p w14:paraId="37FC65EA" w14:textId="33B8AD6B" w:rsidR="00044BF0" w:rsidRPr="009D0C8E" w:rsidRDefault="00044BF0" w:rsidP="0031287F">
            <w:pPr>
              <w:ind w:firstLineChars="0" w:firstLine="0"/>
              <w:jc w:val="center"/>
              <w:rPr>
                <w:rFonts w:eastAsia="SimSun" w:cs="Times New Roman"/>
              </w:rPr>
            </w:pPr>
            <w:r w:rsidRPr="009D0C8E">
              <w:t>0</w:t>
            </w:r>
          </w:p>
        </w:tc>
        <w:tc>
          <w:tcPr>
            <w:tcW w:w="1357" w:type="dxa"/>
            <w:vAlign w:val="center"/>
          </w:tcPr>
          <w:p w14:paraId="68DEA270" w14:textId="4EE1AA1A" w:rsidR="00044BF0" w:rsidRPr="009D0C8E" w:rsidRDefault="00044BF0" w:rsidP="0031287F">
            <w:pPr>
              <w:ind w:firstLineChars="0" w:firstLine="0"/>
              <w:jc w:val="center"/>
              <w:rPr>
                <w:rFonts w:eastAsia="SimSun" w:cs="Times New Roman"/>
              </w:rPr>
            </w:pPr>
            <w:r w:rsidRPr="009D0C8E">
              <w:t>1</w:t>
            </w:r>
          </w:p>
        </w:tc>
        <w:tc>
          <w:tcPr>
            <w:tcW w:w="1550" w:type="dxa"/>
            <w:vAlign w:val="center"/>
          </w:tcPr>
          <w:p w14:paraId="400A9A20" w14:textId="4247852E" w:rsidR="00044BF0" w:rsidRPr="009D0C8E" w:rsidRDefault="00044BF0" w:rsidP="0031287F">
            <w:pPr>
              <w:ind w:firstLineChars="0" w:firstLine="0"/>
              <w:jc w:val="center"/>
              <w:rPr>
                <w:rFonts w:eastAsia="SimSun" w:cs="Times New Roman"/>
              </w:rPr>
            </w:pPr>
            <w:r w:rsidRPr="009D0C8E">
              <w:t>2</w:t>
            </w:r>
          </w:p>
        </w:tc>
        <w:tc>
          <w:tcPr>
            <w:tcW w:w="1550" w:type="dxa"/>
            <w:vAlign w:val="center"/>
          </w:tcPr>
          <w:p w14:paraId="71C785A1" w14:textId="4CCD1877" w:rsidR="00044BF0" w:rsidRPr="009D0C8E" w:rsidRDefault="00044BF0" w:rsidP="0031287F">
            <w:pPr>
              <w:ind w:firstLineChars="0" w:firstLine="0"/>
              <w:jc w:val="center"/>
              <w:rPr>
                <w:rFonts w:eastAsia="SimSun" w:cs="Times New Roman"/>
              </w:rPr>
            </w:pPr>
            <w:r w:rsidRPr="009D0C8E">
              <w:t>3</w:t>
            </w:r>
          </w:p>
        </w:tc>
        <w:tc>
          <w:tcPr>
            <w:tcW w:w="1280" w:type="dxa"/>
            <w:vAlign w:val="center"/>
          </w:tcPr>
          <w:p w14:paraId="0E5E60AF" w14:textId="73307680" w:rsidR="00044BF0" w:rsidRPr="009D0C8E" w:rsidRDefault="00044BF0" w:rsidP="0031287F">
            <w:pPr>
              <w:ind w:firstLineChars="0" w:firstLine="0"/>
              <w:jc w:val="center"/>
              <w:rPr>
                <w:rFonts w:eastAsia="SimSun" w:cs="Times New Roman"/>
              </w:rPr>
            </w:pPr>
            <w:r w:rsidRPr="009D0C8E">
              <w:t>4</w:t>
            </w:r>
          </w:p>
        </w:tc>
      </w:tr>
      <w:tr w:rsidR="00C869E6" w:rsidRPr="009D0C8E" w14:paraId="0286D8A3" w14:textId="77777777" w:rsidTr="00B726D1">
        <w:trPr>
          <w:trHeight w:val="535"/>
        </w:trPr>
        <w:tc>
          <w:tcPr>
            <w:tcW w:w="3926" w:type="dxa"/>
            <w:vAlign w:val="center"/>
          </w:tcPr>
          <w:p w14:paraId="578A98AA" w14:textId="253F1492" w:rsidR="00044BF0" w:rsidRPr="009D0C8E" w:rsidRDefault="00044BF0" w:rsidP="0039636F">
            <w:pPr>
              <w:ind w:firstLineChars="0" w:firstLine="0"/>
              <w:jc w:val="left"/>
              <w:rPr>
                <w:rFonts w:eastAsia="SimSun" w:cs="Times New Roman"/>
              </w:rPr>
            </w:pPr>
            <w:r w:rsidRPr="009D0C8E">
              <w:t>Lifestyle alteration</w:t>
            </w:r>
          </w:p>
        </w:tc>
        <w:tc>
          <w:tcPr>
            <w:tcW w:w="1391" w:type="dxa"/>
            <w:vAlign w:val="center"/>
          </w:tcPr>
          <w:p w14:paraId="7B0F9E07" w14:textId="0004F97D" w:rsidR="00044BF0" w:rsidRPr="009D0C8E" w:rsidRDefault="00044BF0" w:rsidP="0031287F">
            <w:pPr>
              <w:ind w:firstLineChars="0" w:firstLine="0"/>
              <w:jc w:val="center"/>
              <w:rPr>
                <w:rFonts w:eastAsia="SimSun" w:cs="Times New Roman"/>
              </w:rPr>
            </w:pPr>
            <w:r w:rsidRPr="009D0C8E">
              <w:t>0</w:t>
            </w:r>
          </w:p>
        </w:tc>
        <w:tc>
          <w:tcPr>
            <w:tcW w:w="1357" w:type="dxa"/>
            <w:vAlign w:val="center"/>
          </w:tcPr>
          <w:p w14:paraId="212E5E71" w14:textId="59E3D8B8" w:rsidR="00044BF0" w:rsidRPr="009D0C8E" w:rsidRDefault="00044BF0" w:rsidP="0031287F">
            <w:pPr>
              <w:ind w:firstLineChars="0" w:firstLine="0"/>
              <w:jc w:val="center"/>
              <w:rPr>
                <w:rFonts w:eastAsia="SimSun" w:cs="Times New Roman"/>
              </w:rPr>
            </w:pPr>
            <w:r w:rsidRPr="009D0C8E">
              <w:t>1</w:t>
            </w:r>
          </w:p>
        </w:tc>
        <w:tc>
          <w:tcPr>
            <w:tcW w:w="1550" w:type="dxa"/>
            <w:vAlign w:val="center"/>
          </w:tcPr>
          <w:p w14:paraId="0AE9DE1C" w14:textId="14FE0069" w:rsidR="00044BF0" w:rsidRPr="009D0C8E" w:rsidRDefault="00044BF0" w:rsidP="0031287F">
            <w:pPr>
              <w:ind w:firstLineChars="0" w:firstLine="0"/>
              <w:jc w:val="center"/>
              <w:rPr>
                <w:rFonts w:eastAsia="SimSun" w:cs="Times New Roman"/>
              </w:rPr>
            </w:pPr>
            <w:r w:rsidRPr="009D0C8E">
              <w:t>2</w:t>
            </w:r>
          </w:p>
        </w:tc>
        <w:tc>
          <w:tcPr>
            <w:tcW w:w="1550" w:type="dxa"/>
            <w:vAlign w:val="center"/>
          </w:tcPr>
          <w:p w14:paraId="48FA8F78" w14:textId="6F627D41" w:rsidR="00044BF0" w:rsidRPr="009D0C8E" w:rsidRDefault="00044BF0" w:rsidP="0031287F">
            <w:pPr>
              <w:ind w:firstLineChars="0" w:firstLine="0"/>
              <w:jc w:val="center"/>
              <w:rPr>
                <w:rFonts w:eastAsia="SimSun" w:cs="Times New Roman"/>
              </w:rPr>
            </w:pPr>
            <w:r w:rsidRPr="009D0C8E">
              <w:t>3</w:t>
            </w:r>
          </w:p>
        </w:tc>
        <w:tc>
          <w:tcPr>
            <w:tcW w:w="1280" w:type="dxa"/>
            <w:vAlign w:val="center"/>
          </w:tcPr>
          <w:p w14:paraId="4F5ECA61" w14:textId="306C20E6" w:rsidR="00044BF0" w:rsidRPr="009D0C8E" w:rsidRDefault="00044BF0" w:rsidP="0031287F">
            <w:pPr>
              <w:ind w:firstLineChars="0" w:firstLine="0"/>
              <w:jc w:val="center"/>
              <w:rPr>
                <w:rFonts w:eastAsia="SimSun" w:cs="Times New Roman"/>
              </w:rPr>
            </w:pPr>
            <w:r w:rsidRPr="009D0C8E">
              <w:t>4</w:t>
            </w:r>
          </w:p>
        </w:tc>
      </w:tr>
    </w:tbl>
    <w:p w14:paraId="5FED8C8E" w14:textId="77777777" w:rsidR="00044BF0" w:rsidRPr="009D0C8E" w:rsidRDefault="00044BF0" w:rsidP="009D0C8E">
      <w:pPr>
        <w:ind w:firstLineChars="0" w:firstLine="0"/>
      </w:pPr>
      <w:r w:rsidRPr="009D0C8E">
        <w:t>Sum of the five parameters: perfect control = 0; complete incontinence = 20.</w:t>
      </w:r>
    </w:p>
    <w:p w14:paraId="3B726DF7" w14:textId="452064E3" w:rsidR="0068140E" w:rsidRPr="009D0C8E" w:rsidRDefault="0068140E" w:rsidP="009D0C8E">
      <w:pPr>
        <w:ind w:firstLineChars="0" w:firstLine="0"/>
      </w:pPr>
      <w:r w:rsidRPr="009D0C8E">
        <w:br w:type="page"/>
      </w:r>
    </w:p>
    <w:p w14:paraId="2FA9B707" w14:textId="6C2562F2" w:rsidR="0068140E" w:rsidRPr="0039636F" w:rsidRDefault="0068140E" w:rsidP="009D0C8E">
      <w:pPr>
        <w:ind w:firstLineChars="0" w:firstLine="0"/>
        <w:rPr>
          <w:b/>
        </w:rPr>
      </w:pPr>
      <w:r w:rsidRPr="0039636F">
        <w:rPr>
          <w:b/>
        </w:rPr>
        <w:lastRenderedPageBreak/>
        <w:t>Table 3</w:t>
      </w:r>
      <w:r w:rsidR="00B726D1" w:rsidRPr="0039636F">
        <w:rPr>
          <w:rFonts w:hint="eastAsia"/>
          <w:b/>
          <w:lang w:eastAsia="zh-CN"/>
        </w:rPr>
        <w:t xml:space="preserve"> </w:t>
      </w:r>
      <w:r w:rsidRPr="0039636F">
        <w:rPr>
          <w:b/>
        </w:rPr>
        <w:t>Structured workup of patients with fecal incontinence</w:t>
      </w:r>
    </w:p>
    <w:tbl>
      <w:tblPr>
        <w:tblStyle w:val="TableGrid"/>
        <w:tblW w:w="0" w:type="auto"/>
        <w:tblLook w:val="04A0" w:firstRow="1" w:lastRow="0" w:firstColumn="1" w:lastColumn="0" w:noHBand="0" w:noVBand="1"/>
      </w:tblPr>
      <w:tblGrid>
        <w:gridCol w:w="1908"/>
        <w:gridCol w:w="7560"/>
      </w:tblGrid>
      <w:tr w:rsidR="0068140E" w:rsidRPr="009D0C8E" w14:paraId="63E80E19" w14:textId="77777777" w:rsidTr="00EB01D4">
        <w:trPr>
          <w:trHeight w:val="638"/>
        </w:trPr>
        <w:tc>
          <w:tcPr>
            <w:tcW w:w="1908" w:type="dxa"/>
            <w:vAlign w:val="center"/>
          </w:tcPr>
          <w:p w14:paraId="5DF693B4" w14:textId="6B16A9FD" w:rsidR="0068140E" w:rsidRPr="0039636F" w:rsidRDefault="0068140E" w:rsidP="009D0C8E">
            <w:pPr>
              <w:ind w:firstLineChars="0" w:firstLine="0"/>
              <w:rPr>
                <w:rFonts w:eastAsia="SimSun" w:cs="Times New Roman"/>
                <w:b/>
              </w:rPr>
            </w:pPr>
            <w:r w:rsidRPr="0039636F">
              <w:rPr>
                <w:b/>
              </w:rPr>
              <w:t>A</w:t>
            </w:r>
            <w:r w:rsidR="00B726D1" w:rsidRPr="0039636F">
              <w:rPr>
                <w:b/>
              </w:rPr>
              <w:t>ssement tool</w:t>
            </w:r>
          </w:p>
        </w:tc>
        <w:tc>
          <w:tcPr>
            <w:tcW w:w="7560" w:type="dxa"/>
            <w:vAlign w:val="center"/>
          </w:tcPr>
          <w:p w14:paraId="578D544E" w14:textId="6E2D07B3" w:rsidR="0068140E" w:rsidRPr="0039636F" w:rsidRDefault="0068140E" w:rsidP="0039636F">
            <w:pPr>
              <w:ind w:firstLineChars="0" w:firstLine="0"/>
              <w:jc w:val="left"/>
              <w:rPr>
                <w:rFonts w:eastAsia="SimSun" w:cs="Times New Roman"/>
                <w:b/>
              </w:rPr>
            </w:pPr>
            <w:r w:rsidRPr="0039636F">
              <w:rPr>
                <w:b/>
              </w:rPr>
              <w:t>D</w:t>
            </w:r>
            <w:r w:rsidR="00B726D1" w:rsidRPr="0039636F">
              <w:rPr>
                <w:b/>
              </w:rPr>
              <w:t>etails</w:t>
            </w:r>
          </w:p>
        </w:tc>
      </w:tr>
      <w:tr w:rsidR="0068140E" w:rsidRPr="009D0C8E" w14:paraId="395BD7D0" w14:textId="77777777" w:rsidTr="00EB01D4">
        <w:tc>
          <w:tcPr>
            <w:tcW w:w="1908" w:type="dxa"/>
          </w:tcPr>
          <w:p w14:paraId="1FCB7D51" w14:textId="58566E83" w:rsidR="0068140E" w:rsidRPr="009D0C8E" w:rsidRDefault="0068140E" w:rsidP="0039636F">
            <w:pPr>
              <w:ind w:firstLineChars="0" w:firstLine="0"/>
              <w:jc w:val="left"/>
              <w:rPr>
                <w:rFonts w:eastAsia="SimSun" w:cs="Times New Roman"/>
                <w:lang w:eastAsia="zh-CN"/>
              </w:rPr>
            </w:pPr>
            <w:r w:rsidRPr="009D0C8E">
              <w:t>History</w:t>
            </w:r>
          </w:p>
        </w:tc>
        <w:tc>
          <w:tcPr>
            <w:tcW w:w="7560" w:type="dxa"/>
          </w:tcPr>
          <w:p w14:paraId="5C935A46" w14:textId="77777777" w:rsidR="0068140E" w:rsidRPr="009D0C8E" w:rsidRDefault="0068140E" w:rsidP="0039636F">
            <w:pPr>
              <w:ind w:firstLineChars="0" w:firstLine="0"/>
              <w:jc w:val="left"/>
              <w:rPr>
                <w:rFonts w:eastAsia="SimSun" w:cs="Times New Roman"/>
              </w:rPr>
            </w:pPr>
            <w:r w:rsidRPr="009D0C8E">
              <w:t>Onset</w:t>
            </w:r>
          </w:p>
          <w:p w14:paraId="1BFB2512" w14:textId="11D9C36F" w:rsidR="0068140E" w:rsidRPr="009D0C8E" w:rsidRDefault="0068140E" w:rsidP="0039636F">
            <w:pPr>
              <w:ind w:firstLineChars="0" w:firstLine="0"/>
              <w:jc w:val="left"/>
              <w:rPr>
                <w:rFonts w:eastAsia="SimSun" w:cs="Times New Roman"/>
              </w:rPr>
            </w:pPr>
            <w:r w:rsidRPr="009D0C8E">
              <w:t xml:space="preserve">Quantitation: staining </w:t>
            </w:r>
            <w:r w:rsidR="00205EC8" w:rsidRPr="009D0C8E">
              <w:t>&lt; soilage &lt; seepage &lt; accidents</w:t>
            </w:r>
          </w:p>
          <w:p w14:paraId="6A2B3963" w14:textId="6C49B2A1" w:rsidR="00205EC8" w:rsidRPr="009D0C8E" w:rsidRDefault="00B0601E" w:rsidP="0039636F">
            <w:pPr>
              <w:ind w:firstLineChars="0" w:firstLine="0"/>
              <w:jc w:val="left"/>
              <w:rPr>
                <w:rFonts w:eastAsia="SimSun" w:cs="Times New Roman"/>
              </w:rPr>
            </w:pPr>
            <w:r w:rsidRPr="009D0C8E">
              <w:t>Qualitative assessment: passive incontinence vs urge incontinence</w:t>
            </w:r>
          </w:p>
          <w:p w14:paraId="0CC9DDC3" w14:textId="77777777" w:rsidR="0068140E" w:rsidRPr="009D0C8E" w:rsidRDefault="0068140E" w:rsidP="0039636F">
            <w:pPr>
              <w:ind w:firstLineChars="0" w:firstLine="0"/>
              <w:jc w:val="left"/>
              <w:rPr>
                <w:rFonts w:eastAsia="SimSun" w:cs="Times New Roman"/>
              </w:rPr>
            </w:pPr>
            <w:r w:rsidRPr="009D0C8E">
              <w:t>Obstetrical history: pregnancies, vaginal deliveries</w:t>
            </w:r>
          </w:p>
          <w:p w14:paraId="374D3A7D" w14:textId="4EA1787F" w:rsidR="0068140E" w:rsidRPr="009D0C8E" w:rsidRDefault="0068140E" w:rsidP="0039636F">
            <w:pPr>
              <w:ind w:firstLineChars="0" w:firstLine="0"/>
              <w:jc w:val="left"/>
              <w:rPr>
                <w:rFonts w:eastAsia="SimSun" w:cs="Times New Roman"/>
              </w:rPr>
            </w:pPr>
            <w:r w:rsidRPr="009D0C8E">
              <w:t>Previous surgeries: anorectal surgeries, hysterectomy, bladder surgeries, (colo</w:t>
            </w:r>
            <w:r w:rsidR="00EB01D4" w:rsidRPr="009D0C8E">
              <w:noBreakHyphen/>
            </w:r>
            <w:r w:rsidRPr="009D0C8E">
              <w:t>)rectal surgeries, spinal surgeries</w:t>
            </w:r>
          </w:p>
          <w:p w14:paraId="28C98D2D" w14:textId="27751888" w:rsidR="0068140E" w:rsidRPr="009D0C8E" w:rsidRDefault="0068140E" w:rsidP="0039636F">
            <w:pPr>
              <w:ind w:firstLineChars="0" w:firstLine="0"/>
              <w:jc w:val="left"/>
              <w:rPr>
                <w:rFonts w:eastAsia="SimSun" w:cs="Times New Roman"/>
              </w:rPr>
            </w:pPr>
            <w:r w:rsidRPr="009D0C8E">
              <w:t xml:space="preserve">Underlying diseases (diabetes, stroke, </w:t>
            </w:r>
            <w:r w:rsidR="00B83DE1" w:rsidRPr="008D7545">
              <w:rPr>
                <w:i/>
              </w:rPr>
              <w:t>etc</w:t>
            </w:r>
            <w:r w:rsidR="00B83DE1" w:rsidRPr="009D0C8E">
              <w:t>.</w:t>
            </w:r>
            <w:r w:rsidRPr="009D0C8E">
              <w:t>)</w:t>
            </w:r>
          </w:p>
          <w:p w14:paraId="5739C0ED" w14:textId="77777777" w:rsidR="0068140E" w:rsidRPr="009D0C8E" w:rsidRDefault="0068140E" w:rsidP="0039636F">
            <w:pPr>
              <w:ind w:firstLineChars="0" w:firstLine="0"/>
              <w:jc w:val="left"/>
              <w:rPr>
                <w:rFonts w:eastAsia="SimSun" w:cs="Times New Roman"/>
              </w:rPr>
            </w:pPr>
            <w:r w:rsidRPr="009D0C8E">
              <w:t>Bowel function and stool quality</w:t>
            </w:r>
          </w:p>
          <w:p w14:paraId="5DAB2C2C" w14:textId="77777777" w:rsidR="0068140E" w:rsidRPr="009D0C8E" w:rsidRDefault="0068140E" w:rsidP="0039636F">
            <w:pPr>
              <w:ind w:firstLineChars="0" w:firstLine="0"/>
              <w:jc w:val="left"/>
              <w:rPr>
                <w:rFonts w:eastAsia="SimSun" w:cs="Times New Roman"/>
              </w:rPr>
            </w:pPr>
            <w:r w:rsidRPr="009D0C8E">
              <w:t>Incomplete evacuation</w:t>
            </w:r>
          </w:p>
          <w:p w14:paraId="0ACA794A" w14:textId="77777777" w:rsidR="0068140E" w:rsidRPr="009D0C8E" w:rsidRDefault="0068140E" w:rsidP="0039636F">
            <w:pPr>
              <w:ind w:firstLineChars="0" w:firstLine="0"/>
              <w:jc w:val="left"/>
              <w:rPr>
                <w:rFonts w:eastAsia="SimSun" w:cs="Times New Roman"/>
              </w:rPr>
            </w:pPr>
            <w:r w:rsidRPr="009D0C8E">
              <w:t>Stool/gas passage through vagina</w:t>
            </w:r>
          </w:p>
          <w:p w14:paraId="149BD58A" w14:textId="77777777" w:rsidR="0068140E" w:rsidRPr="009D0C8E" w:rsidRDefault="0068140E" w:rsidP="0039636F">
            <w:pPr>
              <w:ind w:firstLineChars="0" w:firstLine="0"/>
              <w:jc w:val="left"/>
              <w:rPr>
                <w:rFonts w:eastAsia="SimSun" w:cs="Times New Roman"/>
              </w:rPr>
            </w:pPr>
            <w:r w:rsidRPr="009D0C8E">
              <w:t>Medications</w:t>
            </w:r>
          </w:p>
        </w:tc>
      </w:tr>
      <w:tr w:rsidR="0068140E" w:rsidRPr="009D0C8E" w14:paraId="55C3F469" w14:textId="77777777" w:rsidTr="00EB01D4">
        <w:tc>
          <w:tcPr>
            <w:tcW w:w="1908" w:type="dxa"/>
          </w:tcPr>
          <w:p w14:paraId="137327BF" w14:textId="77777777" w:rsidR="0068140E" w:rsidRPr="009D0C8E" w:rsidRDefault="0068140E" w:rsidP="0039636F">
            <w:pPr>
              <w:ind w:firstLineChars="0" w:firstLine="0"/>
              <w:jc w:val="left"/>
              <w:rPr>
                <w:rFonts w:eastAsia="SimSun" w:cs="Times New Roman"/>
              </w:rPr>
            </w:pPr>
            <w:r w:rsidRPr="009D0C8E">
              <w:t>Scoring instruments</w:t>
            </w:r>
          </w:p>
        </w:tc>
        <w:tc>
          <w:tcPr>
            <w:tcW w:w="7560" w:type="dxa"/>
          </w:tcPr>
          <w:p w14:paraId="43C8946A" w14:textId="77777777" w:rsidR="0068140E" w:rsidRPr="009D0C8E" w:rsidRDefault="0068140E" w:rsidP="0039636F">
            <w:pPr>
              <w:ind w:firstLineChars="0" w:firstLine="0"/>
              <w:jc w:val="left"/>
              <w:rPr>
                <w:rFonts w:eastAsia="SimSun" w:cs="Times New Roman"/>
              </w:rPr>
            </w:pPr>
            <w:r w:rsidRPr="009D0C8E">
              <w:t>CCF incontinence score (CCFIS, “Wexner score”)</w:t>
            </w:r>
          </w:p>
          <w:p w14:paraId="00F29209" w14:textId="77777777" w:rsidR="0068140E" w:rsidRPr="009D0C8E" w:rsidRDefault="0068140E" w:rsidP="0039636F">
            <w:pPr>
              <w:ind w:firstLineChars="0" w:firstLine="0"/>
              <w:jc w:val="left"/>
              <w:rPr>
                <w:rFonts w:eastAsia="SimSun" w:cs="Times New Roman"/>
              </w:rPr>
            </w:pPr>
            <w:r w:rsidRPr="009D0C8E">
              <w:t>Fecal Incontinence Quality of Life (FIQL) score</w:t>
            </w:r>
          </w:p>
          <w:p w14:paraId="74D9097B" w14:textId="77777777" w:rsidR="0068140E" w:rsidRPr="009D0C8E" w:rsidRDefault="0068140E" w:rsidP="0039636F">
            <w:pPr>
              <w:ind w:firstLineChars="0" w:firstLine="0"/>
              <w:jc w:val="left"/>
              <w:rPr>
                <w:rFonts w:eastAsia="SimSun" w:cs="Times New Roman"/>
              </w:rPr>
            </w:pPr>
            <w:r w:rsidRPr="009D0C8E">
              <w:t>Fecal Incontinence Severity Index (FISI)</w:t>
            </w:r>
          </w:p>
          <w:p w14:paraId="454DA5F3" w14:textId="77777777" w:rsidR="0068140E" w:rsidRPr="009D0C8E" w:rsidRDefault="0068140E" w:rsidP="0039636F">
            <w:pPr>
              <w:ind w:firstLineChars="0" w:firstLine="0"/>
              <w:jc w:val="left"/>
              <w:rPr>
                <w:rFonts w:eastAsia="SimSun" w:cs="Times New Roman"/>
              </w:rPr>
            </w:pPr>
            <w:r w:rsidRPr="009D0C8E">
              <w:t>St. Marks Incontinence Score (SMIS)</w:t>
            </w:r>
          </w:p>
          <w:p w14:paraId="4EE440A8" w14:textId="77777777" w:rsidR="0068140E" w:rsidRPr="009D0C8E" w:rsidRDefault="0068140E" w:rsidP="0039636F">
            <w:pPr>
              <w:ind w:firstLineChars="0" w:firstLine="0"/>
              <w:jc w:val="left"/>
              <w:rPr>
                <w:rFonts w:eastAsia="SimSun" w:cs="Times New Roman"/>
              </w:rPr>
            </w:pPr>
            <w:r w:rsidRPr="009D0C8E">
              <w:t>EORTEC SF-36</w:t>
            </w:r>
          </w:p>
          <w:p w14:paraId="25913DA8" w14:textId="77777777" w:rsidR="0068140E" w:rsidRPr="009D0C8E" w:rsidRDefault="0068140E" w:rsidP="0039636F">
            <w:pPr>
              <w:ind w:firstLineChars="0" w:firstLine="0"/>
              <w:jc w:val="left"/>
              <w:rPr>
                <w:rFonts w:eastAsia="SimSun" w:cs="Times New Roman"/>
              </w:rPr>
            </w:pPr>
            <w:r w:rsidRPr="009D0C8E">
              <w:t>Revised Fecal Incontinence Scale (RFIS)</w:t>
            </w:r>
          </w:p>
          <w:p w14:paraId="4FF71A97" w14:textId="77777777" w:rsidR="0068140E" w:rsidRPr="009D0C8E" w:rsidRDefault="0068140E" w:rsidP="0039636F">
            <w:pPr>
              <w:ind w:firstLineChars="0" w:firstLine="0"/>
              <w:jc w:val="left"/>
              <w:rPr>
                <w:rFonts w:eastAsia="SimSun" w:cs="Times New Roman"/>
              </w:rPr>
            </w:pPr>
            <w:r w:rsidRPr="009D0C8E">
              <w:t>Other scoring instruments</w:t>
            </w:r>
          </w:p>
        </w:tc>
      </w:tr>
      <w:tr w:rsidR="0068140E" w:rsidRPr="009D0C8E" w14:paraId="1219158A" w14:textId="77777777" w:rsidTr="00EB01D4">
        <w:tc>
          <w:tcPr>
            <w:tcW w:w="1908" w:type="dxa"/>
          </w:tcPr>
          <w:p w14:paraId="59844D04" w14:textId="06A88A57" w:rsidR="0068140E" w:rsidRPr="0039636F" w:rsidRDefault="0039636F" w:rsidP="0039636F">
            <w:pPr>
              <w:ind w:firstLineChars="0" w:firstLine="0"/>
              <w:jc w:val="left"/>
              <w:rPr>
                <w:rFonts w:eastAsia="SimSun" w:cs="Times New Roman"/>
                <w:lang w:eastAsia="zh-CN"/>
              </w:rPr>
            </w:pPr>
            <w:r>
              <w:t>Physical exam</w:t>
            </w:r>
          </w:p>
        </w:tc>
        <w:tc>
          <w:tcPr>
            <w:tcW w:w="7560" w:type="dxa"/>
          </w:tcPr>
          <w:p w14:paraId="438B695F" w14:textId="77777777" w:rsidR="0068140E" w:rsidRPr="009D0C8E" w:rsidRDefault="0068140E" w:rsidP="0039636F">
            <w:pPr>
              <w:ind w:firstLineChars="0" w:firstLine="0"/>
              <w:jc w:val="left"/>
              <w:rPr>
                <w:rFonts w:eastAsia="SimSun" w:cs="Times New Roman"/>
              </w:rPr>
            </w:pPr>
            <w:r w:rsidRPr="009D0C8E">
              <w:t>Inspection: patulous anus, folds, perineal body, keyhole, skin irritation, perineal descent, prolapse, cloaca, rectovaginal fistula (stool in vagina)?</w:t>
            </w:r>
          </w:p>
          <w:p w14:paraId="56562FF6" w14:textId="56FE2610" w:rsidR="0068140E" w:rsidRPr="009D0C8E" w:rsidRDefault="0068140E" w:rsidP="0039636F">
            <w:pPr>
              <w:ind w:firstLineChars="0" w:firstLine="0"/>
              <w:jc w:val="left"/>
              <w:rPr>
                <w:rFonts w:eastAsia="SimSun" w:cs="Times New Roman"/>
              </w:rPr>
            </w:pPr>
            <w:r w:rsidRPr="009D0C8E">
              <w:t>Digital exam: sphincter integrity, tone (rest/squeeze), compensatory contraction/</w:t>
            </w:r>
            <w:r w:rsidR="00B83DE1" w:rsidRPr="009D0C8E">
              <w:t>discoordination</w:t>
            </w:r>
            <w:r w:rsidRPr="009D0C8E">
              <w:t>, rectocele, mass?</w:t>
            </w:r>
          </w:p>
          <w:p w14:paraId="437AD106" w14:textId="2BA1C2FC" w:rsidR="0068140E" w:rsidRPr="009D0C8E" w:rsidRDefault="00807E51" w:rsidP="0039636F">
            <w:pPr>
              <w:ind w:firstLineChars="0" w:firstLine="0"/>
              <w:jc w:val="left"/>
              <w:rPr>
                <w:rFonts w:eastAsia="SimSun" w:cs="Times New Roman"/>
              </w:rPr>
            </w:pPr>
            <w:r w:rsidRPr="009D0C8E">
              <w:t>Sensation</w:t>
            </w:r>
            <w:r w:rsidR="0068140E" w:rsidRPr="009D0C8E">
              <w:t>/anal reflex</w:t>
            </w:r>
          </w:p>
          <w:p w14:paraId="59B1B928" w14:textId="78A524C7" w:rsidR="0068140E" w:rsidRPr="009D0C8E" w:rsidRDefault="0068140E" w:rsidP="0039636F">
            <w:pPr>
              <w:ind w:firstLineChars="0" w:firstLine="0"/>
              <w:jc w:val="left"/>
              <w:rPr>
                <w:rFonts w:eastAsia="SimSun" w:cs="Times New Roman"/>
              </w:rPr>
            </w:pPr>
            <w:r w:rsidRPr="009D0C8E">
              <w:t>Instrumentation/visualization:</w:t>
            </w:r>
            <w:r w:rsidR="00D57AD0" w:rsidRPr="009D0C8E">
              <w:t xml:space="preserve"> </w:t>
            </w:r>
            <w:r w:rsidRPr="009D0C8E">
              <w:t>rule out other pathologies (</w:t>
            </w:r>
            <w:r w:rsidRPr="0039636F">
              <w:rPr>
                <w:i/>
              </w:rPr>
              <w:t>e.g.</w:t>
            </w:r>
            <w:r w:rsidR="00DB1320">
              <w:rPr>
                <w:rFonts w:eastAsia="SimSun" w:hint="eastAsia"/>
                <w:i/>
                <w:lang w:eastAsia="zh-CN"/>
              </w:rPr>
              <w:t>,</w:t>
            </w:r>
            <w:r w:rsidRPr="009D0C8E">
              <w:t xml:space="preserve"> rectal tumor, proctitis)</w:t>
            </w:r>
          </w:p>
        </w:tc>
      </w:tr>
      <w:tr w:rsidR="0068140E" w:rsidRPr="009D0C8E" w14:paraId="6D4B37D1" w14:textId="77777777" w:rsidTr="00EB01D4">
        <w:tc>
          <w:tcPr>
            <w:tcW w:w="1908" w:type="dxa"/>
          </w:tcPr>
          <w:p w14:paraId="675C1916" w14:textId="77777777" w:rsidR="0068140E" w:rsidRPr="009D0C8E" w:rsidRDefault="0068140E" w:rsidP="0039636F">
            <w:pPr>
              <w:ind w:firstLineChars="0" w:firstLine="0"/>
              <w:jc w:val="left"/>
              <w:rPr>
                <w:rFonts w:eastAsia="SimSun" w:cs="Times New Roman"/>
              </w:rPr>
            </w:pPr>
            <w:r w:rsidRPr="009D0C8E">
              <w:lastRenderedPageBreak/>
              <w:t>Anophysiology testing</w:t>
            </w:r>
          </w:p>
        </w:tc>
        <w:tc>
          <w:tcPr>
            <w:tcW w:w="7560" w:type="dxa"/>
          </w:tcPr>
          <w:p w14:paraId="352522CA" w14:textId="77777777" w:rsidR="00E80EB8" w:rsidRPr="009D0C8E" w:rsidRDefault="00E80EB8" w:rsidP="0039636F">
            <w:pPr>
              <w:ind w:firstLineChars="0" w:firstLine="0"/>
              <w:jc w:val="left"/>
              <w:rPr>
                <w:rFonts w:eastAsia="SimSun" w:cs="Times New Roman"/>
              </w:rPr>
            </w:pPr>
            <w:r w:rsidRPr="009D0C8E">
              <w:t xml:space="preserve">Anal ultrasound </w:t>
            </w:r>
          </w:p>
          <w:p w14:paraId="634AA97D" w14:textId="77777777" w:rsidR="00E80EB8" w:rsidRPr="009D0C8E" w:rsidRDefault="00E80EB8" w:rsidP="0039636F">
            <w:pPr>
              <w:ind w:firstLineChars="0" w:firstLine="0"/>
              <w:jc w:val="left"/>
              <w:rPr>
                <w:rFonts w:eastAsia="SimSun" w:cs="Times New Roman"/>
              </w:rPr>
            </w:pPr>
            <w:r w:rsidRPr="009D0C8E">
              <w:t>Anophysiology testing:</w:t>
            </w:r>
          </w:p>
          <w:p w14:paraId="533B458C" w14:textId="6CB47DCA" w:rsidR="0068140E" w:rsidRPr="009D0C8E" w:rsidRDefault="0068140E" w:rsidP="0039636F">
            <w:pPr>
              <w:jc w:val="left"/>
              <w:rPr>
                <w:rFonts w:eastAsia="SimSun" w:cs="Times New Roman"/>
              </w:rPr>
            </w:pPr>
            <w:r w:rsidRPr="009D0C8E">
              <w:t>Manometry</w:t>
            </w:r>
          </w:p>
          <w:p w14:paraId="23E7DC8F" w14:textId="77777777" w:rsidR="0068140E" w:rsidRPr="009D0C8E" w:rsidRDefault="0068140E" w:rsidP="0039636F">
            <w:pPr>
              <w:jc w:val="left"/>
              <w:rPr>
                <w:rFonts w:eastAsia="SimSun" w:cs="Times New Roman"/>
              </w:rPr>
            </w:pPr>
            <w:r w:rsidRPr="009D0C8E">
              <w:t>Anorectal sensation and volume tolerance</w:t>
            </w:r>
          </w:p>
          <w:p w14:paraId="1105257B" w14:textId="77777777" w:rsidR="0068140E" w:rsidRPr="009D0C8E" w:rsidRDefault="0068140E" w:rsidP="0039636F">
            <w:pPr>
              <w:jc w:val="left"/>
              <w:rPr>
                <w:rFonts w:eastAsia="SimSun" w:cs="Times New Roman"/>
              </w:rPr>
            </w:pPr>
            <w:r w:rsidRPr="009D0C8E">
              <w:t>Compliance measurement</w:t>
            </w:r>
          </w:p>
          <w:p w14:paraId="7F6E6C5C" w14:textId="77777777" w:rsidR="0068140E" w:rsidRPr="009D0C8E" w:rsidRDefault="0068140E" w:rsidP="0039636F">
            <w:pPr>
              <w:ind w:firstLineChars="0" w:firstLine="0"/>
              <w:jc w:val="left"/>
              <w:rPr>
                <w:rFonts w:eastAsia="SimSun" w:cs="Times New Roman"/>
              </w:rPr>
            </w:pPr>
            <w:r w:rsidRPr="009D0C8E">
              <w:t xml:space="preserve">Nerve studies: PNTML, </w:t>
            </w:r>
            <w:r w:rsidR="00E80EB8" w:rsidRPr="009D0C8E">
              <w:t xml:space="preserve">occasionally </w:t>
            </w:r>
            <w:r w:rsidRPr="009D0C8E">
              <w:t>EMG</w:t>
            </w:r>
          </w:p>
          <w:p w14:paraId="5953575C" w14:textId="504C9403" w:rsidR="00C756BB" w:rsidRPr="009D0C8E" w:rsidRDefault="00C756BB" w:rsidP="0039636F">
            <w:pPr>
              <w:ind w:firstLineChars="0" w:firstLine="0"/>
              <w:jc w:val="left"/>
              <w:rPr>
                <w:rFonts w:eastAsia="SimSun" w:cs="Times New Roman"/>
              </w:rPr>
            </w:pPr>
            <w:r w:rsidRPr="009D0C8E">
              <w:t>Placement of SNS trial electrode (phase I)</w:t>
            </w:r>
          </w:p>
        </w:tc>
      </w:tr>
      <w:tr w:rsidR="0068140E" w:rsidRPr="009D0C8E" w14:paraId="3E33BCF8" w14:textId="77777777" w:rsidTr="00EB01D4">
        <w:tc>
          <w:tcPr>
            <w:tcW w:w="1908" w:type="dxa"/>
          </w:tcPr>
          <w:p w14:paraId="79A92D21" w14:textId="42550B09" w:rsidR="0068140E" w:rsidRPr="009D0C8E" w:rsidRDefault="0068140E" w:rsidP="0039636F">
            <w:pPr>
              <w:ind w:firstLineChars="0" w:firstLine="0"/>
              <w:jc w:val="left"/>
              <w:rPr>
                <w:rFonts w:eastAsia="SimSun" w:cs="Times New Roman"/>
              </w:rPr>
            </w:pPr>
            <w:r w:rsidRPr="009D0C8E">
              <w:t>Additional evaluations in select cases</w:t>
            </w:r>
          </w:p>
        </w:tc>
        <w:tc>
          <w:tcPr>
            <w:tcW w:w="7560" w:type="dxa"/>
          </w:tcPr>
          <w:p w14:paraId="6A3553E1" w14:textId="77777777" w:rsidR="0068140E" w:rsidRPr="009D0C8E" w:rsidRDefault="0068140E" w:rsidP="0039636F">
            <w:pPr>
              <w:ind w:firstLineChars="0" w:firstLine="0"/>
              <w:jc w:val="left"/>
              <w:rPr>
                <w:rFonts w:eastAsia="SimSun" w:cs="Times New Roman"/>
              </w:rPr>
            </w:pPr>
            <w:r w:rsidRPr="009D0C8E">
              <w:t>Imaging: dynamic pelvic MRI</w:t>
            </w:r>
          </w:p>
          <w:p w14:paraId="1ADFD98C" w14:textId="77777777" w:rsidR="0068140E" w:rsidRPr="009D0C8E" w:rsidRDefault="0068140E" w:rsidP="0039636F">
            <w:pPr>
              <w:ind w:firstLineChars="0" w:firstLine="0"/>
              <w:jc w:val="left"/>
              <w:rPr>
                <w:rFonts w:eastAsia="SimSun" w:cs="Times New Roman"/>
              </w:rPr>
            </w:pPr>
            <w:r w:rsidRPr="009D0C8E">
              <w:t>Defecating proctogram</w:t>
            </w:r>
          </w:p>
          <w:p w14:paraId="18A99E89" w14:textId="5C4A2854" w:rsidR="0068140E" w:rsidRPr="009D0C8E" w:rsidRDefault="0068140E" w:rsidP="0039636F">
            <w:pPr>
              <w:ind w:firstLineChars="0" w:firstLine="0"/>
              <w:jc w:val="left"/>
              <w:rPr>
                <w:rFonts w:eastAsia="SimSun" w:cs="Times New Roman"/>
              </w:rPr>
            </w:pPr>
            <w:r w:rsidRPr="009D0C8E">
              <w:t xml:space="preserve">Evaluation by other specialties (Urogynecology, Urology, Gastroenterology, </w:t>
            </w:r>
            <w:r w:rsidR="00B83DE1" w:rsidRPr="009D0C8E">
              <w:rPr>
                <w:i/>
              </w:rPr>
              <w:t>etc</w:t>
            </w:r>
            <w:r w:rsidR="00B83DE1" w:rsidRPr="009D0C8E">
              <w:t>.</w:t>
            </w:r>
            <w:r w:rsidRPr="009D0C8E">
              <w:t>)</w:t>
            </w:r>
          </w:p>
        </w:tc>
      </w:tr>
    </w:tbl>
    <w:p w14:paraId="38949731" w14:textId="0B9C98EB" w:rsidR="0054158E" w:rsidRPr="009D0C8E" w:rsidRDefault="0054158E" w:rsidP="009D0C8E">
      <w:pPr>
        <w:ind w:firstLineChars="0" w:firstLine="0"/>
      </w:pPr>
    </w:p>
    <w:p w14:paraId="11A33399" w14:textId="77777777" w:rsidR="0054158E" w:rsidRPr="009D0C8E" w:rsidRDefault="0054158E" w:rsidP="009D0C8E">
      <w:pPr>
        <w:ind w:firstLineChars="0" w:firstLine="0"/>
      </w:pPr>
      <w:r w:rsidRPr="009D0C8E">
        <w:br w:type="page"/>
      </w:r>
    </w:p>
    <w:p w14:paraId="1631B294" w14:textId="40DAD689" w:rsidR="0068140E" w:rsidRPr="0039636F" w:rsidRDefault="0054158E" w:rsidP="009D0C8E">
      <w:pPr>
        <w:ind w:firstLineChars="0" w:firstLine="0"/>
        <w:rPr>
          <w:b/>
        </w:rPr>
      </w:pPr>
      <w:r w:rsidRPr="0039636F">
        <w:rPr>
          <w:b/>
        </w:rPr>
        <w:lastRenderedPageBreak/>
        <w:t>Table 4</w:t>
      </w:r>
      <w:r w:rsidR="00807E51" w:rsidRPr="0039636F">
        <w:rPr>
          <w:b/>
        </w:rPr>
        <w:t xml:space="preserve"> </w:t>
      </w:r>
      <w:r w:rsidRPr="0039636F">
        <w:rPr>
          <w:b/>
        </w:rPr>
        <w:t>Surgical strateg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5148"/>
      </w:tblGrid>
      <w:tr w:rsidR="00807E51" w:rsidRPr="009D0C8E" w14:paraId="69EEBF5B" w14:textId="77777777" w:rsidTr="00807E51">
        <w:trPr>
          <w:trHeight w:val="377"/>
        </w:trPr>
        <w:tc>
          <w:tcPr>
            <w:tcW w:w="4428" w:type="dxa"/>
            <w:tcBorders>
              <w:top w:val="single" w:sz="4" w:space="0" w:color="auto"/>
              <w:bottom w:val="single" w:sz="4" w:space="0" w:color="auto"/>
            </w:tcBorders>
          </w:tcPr>
          <w:p w14:paraId="3C5A0D17" w14:textId="2DF881DA" w:rsidR="0054158E" w:rsidRPr="0039636F" w:rsidRDefault="0054158E" w:rsidP="009D0C8E">
            <w:pPr>
              <w:ind w:firstLineChars="0" w:firstLine="0"/>
              <w:rPr>
                <w:rFonts w:eastAsia="SimSun" w:cs="Times New Roman"/>
                <w:b/>
                <w:caps/>
              </w:rPr>
            </w:pPr>
            <w:r w:rsidRPr="0039636F">
              <w:rPr>
                <w:b/>
                <w:caps/>
              </w:rPr>
              <w:t>G</w:t>
            </w:r>
            <w:r w:rsidR="00807E51" w:rsidRPr="0039636F">
              <w:rPr>
                <w:b/>
              </w:rPr>
              <w:t>oal</w:t>
            </w:r>
          </w:p>
        </w:tc>
        <w:tc>
          <w:tcPr>
            <w:tcW w:w="5148" w:type="dxa"/>
            <w:tcBorders>
              <w:top w:val="single" w:sz="4" w:space="0" w:color="auto"/>
              <w:bottom w:val="single" w:sz="4" w:space="0" w:color="auto"/>
            </w:tcBorders>
          </w:tcPr>
          <w:p w14:paraId="65B4F382" w14:textId="0976730B" w:rsidR="0054158E" w:rsidRPr="0039636F" w:rsidRDefault="0054158E" w:rsidP="009D0C8E">
            <w:pPr>
              <w:ind w:firstLineChars="0" w:firstLine="0"/>
              <w:rPr>
                <w:rFonts w:eastAsia="SimSun" w:cs="Times New Roman"/>
                <w:b/>
                <w:caps/>
              </w:rPr>
            </w:pPr>
            <w:r w:rsidRPr="0039636F">
              <w:rPr>
                <w:b/>
                <w:caps/>
              </w:rPr>
              <w:t>O</w:t>
            </w:r>
            <w:r w:rsidR="00807E51" w:rsidRPr="0039636F">
              <w:rPr>
                <w:b/>
              </w:rPr>
              <w:t>ptions</w:t>
            </w:r>
          </w:p>
        </w:tc>
      </w:tr>
      <w:tr w:rsidR="00807E51" w:rsidRPr="009D0C8E" w14:paraId="76F09EBA" w14:textId="77777777" w:rsidTr="00807E51">
        <w:tc>
          <w:tcPr>
            <w:tcW w:w="4428" w:type="dxa"/>
            <w:tcBorders>
              <w:top w:val="single" w:sz="4" w:space="0" w:color="auto"/>
            </w:tcBorders>
          </w:tcPr>
          <w:p w14:paraId="0DF72990" w14:textId="4D19D857" w:rsidR="0054158E" w:rsidRPr="009D0C8E" w:rsidRDefault="0054158E" w:rsidP="0039636F">
            <w:pPr>
              <w:ind w:firstLineChars="0" w:firstLine="0"/>
              <w:jc w:val="left"/>
              <w:rPr>
                <w:rFonts w:eastAsia="SimSun" w:cs="Times New Roman"/>
              </w:rPr>
            </w:pPr>
            <w:r w:rsidRPr="009D0C8E">
              <w:t>Correction of morphological deformities</w:t>
            </w:r>
          </w:p>
          <w:p w14:paraId="7178CE5F" w14:textId="77777777" w:rsidR="0054158E" w:rsidRPr="009D0C8E" w:rsidRDefault="0054158E" w:rsidP="0039636F">
            <w:pPr>
              <w:ind w:firstLineChars="0" w:firstLine="0"/>
              <w:jc w:val="left"/>
              <w:rPr>
                <w:rFonts w:eastAsia="SimSun" w:cs="Times New Roman"/>
              </w:rPr>
            </w:pPr>
          </w:p>
        </w:tc>
        <w:tc>
          <w:tcPr>
            <w:tcW w:w="5148" w:type="dxa"/>
            <w:tcBorders>
              <w:top w:val="single" w:sz="4" w:space="0" w:color="auto"/>
            </w:tcBorders>
          </w:tcPr>
          <w:p w14:paraId="50E0863A" w14:textId="77777777" w:rsidR="0054158E" w:rsidRPr="009D0C8E" w:rsidRDefault="0054158E" w:rsidP="0039636F">
            <w:pPr>
              <w:ind w:firstLineChars="0" w:firstLine="0"/>
              <w:jc w:val="left"/>
              <w:rPr>
                <w:rFonts w:eastAsia="SimSun" w:cs="Times New Roman"/>
              </w:rPr>
            </w:pPr>
            <w:r w:rsidRPr="009D0C8E">
              <w:t>Prolapse</w:t>
            </w:r>
          </w:p>
          <w:p w14:paraId="1D9AD5AE" w14:textId="3AA35C55" w:rsidR="0054158E" w:rsidRPr="009D0C8E" w:rsidRDefault="0054158E" w:rsidP="0039636F">
            <w:pPr>
              <w:ind w:firstLineChars="0" w:firstLine="0"/>
              <w:jc w:val="left"/>
              <w:rPr>
                <w:rFonts w:eastAsia="SimSun" w:cs="Times New Roman"/>
              </w:rPr>
            </w:pPr>
            <w:r w:rsidRPr="009D0C8E">
              <w:t>Cloaca</w:t>
            </w:r>
          </w:p>
          <w:p w14:paraId="281A0EB5" w14:textId="5E2929A3" w:rsidR="0054158E" w:rsidRPr="009D0C8E" w:rsidRDefault="0054158E" w:rsidP="0039636F">
            <w:pPr>
              <w:ind w:firstLineChars="0" w:firstLine="0"/>
              <w:jc w:val="left"/>
              <w:rPr>
                <w:rFonts w:eastAsia="SimSun" w:cs="Times New Roman"/>
              </w:rPr>
            </w:pPr>
            <w:r w:rsidRPr="009D0C8E">
              <w:t>Keyhole deformity</w:t>
            </w:r>
          </w:p>
          <w:p w14:paraId="01FD75E5" w14:textId="77777777" w:rsidR="0054158E" w:rsidRPr="009D0C8E" w:rsidRDefault="0054158E" w:rsidP="0039636F">
            <w:pPr>
              <w:ind w:firstLineChars="0" w:firstLine="0"/>
              <w:jc w:val="left"/>
              <w:rPr>
                <w:rFonts w:eastAsia="SimSun" w:cs="Times New Roman"/>
              </w:rPr>
            </w:pPr>
            <w:r w:rsidRPr="009D0C8E">
              <w:t>Perirectal fistula</w:t>
            </w:r>
          </w:p>
          <w:p w14:paraId="68696A60" w14:textId="77777777" w:rsidR="0054158E" w:rsidRPr="009D0C8E" w:rsidRDefault="0054158E" w:rsidP="0039636F">
            <w:pPr>
              <w:ind w:firstLineChars="0" w:firstLine="0"/>
              <w:jc w:val="left"/>
              <w:rPr>
                <w:rFonts w:eastAsia="SimSun" w:cs="Times New Roman"/>
              </w:rPr>
            </w:pPr>
            <w:r w:rsidRPr="009D0C8E">
              <w:t>Rectovaginal fistula</w:t>
            </w:r>
          </w:p>
          <w:p w14:paraId="429205AD" w14:textId="7BE96A12" w:rsidR="0054158E" w:rsidRPr="009D0C8E" w:rsidRDefault="00AD4424" w:rsidP="0039636F">
            <w:pPr>
              <w:ind w:firstLineChars="0" w:firstLine="0"/>
              <w:jc w:val="left"/>
              <w:rPr>
                <w:rFonts w:eastAsia="SimSun" w:cs="Times New Roman"/>
              </w:rPr>
            </w:pPr>
            <w:r w:rsidRPr="009D0C8E">
              <w:t>Tumor</w:t>
            </w:r>
          </w:p>
        </w:tc>
      </w:tr>
      <w:tr w:rsidR="00807E51" w:rsidRPr="009D0C8E" w14:paraId="1B77251A" w14:textId="77777777" w:rsidTr="00807E51">
        <w:trPr>
          <w:trHeight w:val="449"/>
        </w:trPr>
        <w:tc>
          <w:tcPr>
            <w:tcW w:w="4428" w:type="dxa"/>
          </w:tcPr>
          <w:p w14:paraId="08064075" w14:textId="2B5E1DF0" w:rsidR="0054158E" w:rsidRPr="009D0C8E" w:rsidRDefault="0054158E" w:rsidP="0039636F">
            <w:pPr>
              <w:ind w:firstLineChars="0" w:firstLine="0"/>
              <w:jc w:val="left"/>
              <w:rPr>
                <w:rFonts w:eastAsia="SimSun" w:cs="Times New Roman"/>
              </w:rPr>
            </w:pPr>
            <w:r w:rsidRPr="009D0C8E">
              <w:t>Sphincter repair</w:t>
            </w:r>
          </w:p>
        </w:tc>
        <w:tc>
          <w:tcPr>
            <w:tcW w:w="5148" w:type="dxa"/>
          </w:tcPr>
          <w:p w14:paraId="72E377C8" w14:textId="2551FF5B" w:rsidR="0054158E" w:rsidRPr="009D0C8E" w:rsidRDefault="0054158E" w:rsidP="0039636F">
            <w:pPr>
              <w:ind w:firstLineChars="0" w:firstLine="0"/>
              <w:jc w:val="left"/>
              <w:rPr>
                <w:rFonts w:eastAsia="SimSun" w:cs="Times New Roman"/>
              </w:rPr>
            </w:pPr>
            <w:r w:rsidRPr="009D0C8E">
              <w:t>Overlapping sphincteroplasty</w:t>
            </w:r>
          </w:p>
        </w:tc>
      </w:tr>
      <w:tr w:rsidR="00807E51" w:rsidRPr="009D0C8E" w14:paraId="049F66F5" w14:textId="77777777" w:rsidTr="00807E51">
        <w:tc>
          <w:tcPr>
            <w:tcW w:w="4428" w:type="dxa"/>
          </w:tcPr>
          <w:p w14:paraId="44D70A12" w14:textId="3CB507AD" w:rsidR="0054158E" w:rsidRPr="009D0C8E" w:rsidRDefault="0054158E" w:rsidP="0039636F">
            <w:pPr>
              <w:ind w:firstLineChars="0" w:firstLine="0"/>
              <w:jc w:val="left"/>
              <w:rPr>
                <w:rFonts w:eastAsia="SimSun" w:cs="Times New Roman"/>
              </w:rPr>
            </w:pPr>
            <w:r w:rsidRPr="009D0C8E">
              <w:t xml:space="preserve">Enhancement of </w:t>
            </w:r>
            <w:r w:rsidR="00DF3CAC" w:rsidRPr="009D0C8E">
              <w:t>impaired</w:t>
            </w:r>
            <w:r w:rsidRPr="009D0C8E">
              <w:t xml:space="preserve"> sphincter function</w:t>
            </w:r>
          </w:p>
        </w:tc>
        <w:tc>
          <w:tcPr>
            <w:tcW w:w="5148" w:type="dxa"/>
          </w:tcPr>
          <w:p w14:paraId="274DD7FE" w14:textId="6F195B97" w:rsidR="0054158E" w:rsidRPr="009D0C8E" w:rsidRDefault="00A349C8" w:rsidP="0039636F">
            <w:pPr>
              <w:ind w:firstLineChars="0" w:firstLine="0"/>
              <w:jc w:val="left"/>
              <w:rPr>
                <w:rFonts w:eastAsia="SimSun" w:cs="Times New Roman"/>
              </w:rPr>
            </w:pPr>
            <w:r w:rsidRPr="009D0C8E">
              <w:t>Sacral nerve stimulation (</w:t>
            </w:r>
            <w:r w:rsidR="0054158E" w:rsidRPr="009D0C8E">
              <w:t>SNS</w:t>
            </w:r>
            <w:r w:rsidRPr="009D0C8E">
              <w:t>)</w:t>
            </w:r>
          </w:p>
          <w:p w14:paraId="21555A66" w14:textId="4ADF30BE" w:rsidR="0054158E" w:rsidRPr="009D0C8E" w:rsidRDefault="0054158E" w:rsidP="0039636F">
            <w:pPr>
              <w:ind w:firstLineChars="0" w:firstLine="0"/>
              <w:jc w:val="left"/>
              <w:rPr>
                <w:rFonts w:eastAsia="SimSun" w:cs="Times New Roman"/>
              </w:rPr>
            </w:pPr>
            <w:r w:rsidRPr="009D0C8E">
              <w:t>Radiofrequency energy administration (SECCA</w:t>
            </w:r>
            <w:r w:rsidR="00D721A5" w:rsidRPr="009D0C8E">
              <w:t>™</w:t>
            </w:r>
            <w:r w:rsidRPr="009D0C8E">
              <w:t>)</w:t>
            </w:r>
          </w:p>
          <w:p w14:paraId="08AA3427" w14:textId="202814DC" w:rsidR="0054158E" w:rsidRPr="009D0C8E" w:rsidRDefault="0054158E" w:rsidP="0039636F">
            <w:pPr>
              <w:ind w:firstLineChars="0" w:firstLine="0"/>
              <w:jc w:val="left"/>
              <w:rPr>
                <w:rFonts w:eastAsia="SimSun" w:cs="Times New Roman"/>
              </w:rPr>
            </w:pPr>
            <w:r w:rsidRPr="009D0C8E">
              <w:t>Injection of bulking agents (</w:t>
            </w:r>
            <w:r w:rsidR="00E80EB8" w:rsidRPr="009D0C8E">
              <w:t>NASHA/DX, b</w:t>
            </w:r>
            <w:r w:rsidRPr="009D0C8E">
              <w:t xml:space="preserve">eads </w:t>
            </w:r>
            <w:r w:rsidR="00B83DE1" w:rsidRPr="009D0C8E">
              <w:t>etc.</w:t>
            </w:r>
            <w:r w:rsidRPr="009D0C8E">
              <w:t>)</w:t>
            </w:r>
          </w:p>
        </w:tc>
      </w:tr>
      <w:tr w:rsidR="00807E51" w:rsidRPr="009D0C8E" w14:paraId="3EEDFA61" w14:textId="77777777" w:rsidTr="00807E51">
        <w:tc>
          <w:tcPr>
            <w:tcW w:w="4428" w:type="dxa"/>
          </w:tcPr>
          <w:p w14:paraId="723D6D9D" w14:textId="5007F59E" w:rsidR="0054158E" w:rsidRPr="009D0C8E" w:rsidRDefault="0054158E" w:rsidP="0039636F">
            <w:pPr>
              <w:ind w:firstLineChars="0" w:firstLine="0"/>
              <w:jc w:val="left"/>
              <w:rPr>
                <w:rFonts w:eastAsia="SimSun" w:cs="Times New Roman"/>
              </w:rPr>
            </w:pPr>
            <w:r w:rsidRPr="009D0C8E">
              <w:t>Sphincter replacement</w:t>
            </w:r>
            <w:r w:rsidR="00AD4424" w:rsidRPr="009D0C8E">
              <w:t>/support</w:t>
            </w:r>
          </w:p>
        </w:tc>
        <w:tc>
          <w:tcPr>
            <w:tcW w:w="5148" w:type="dxa"/>
          </w:tcPr>
          <w:p w14:paraId="17D9E7E5" w14:textId="77777777" w:rsidR="00D721A5" w:rsidRPr="009D0C8E" w:rsidRDefault="00D721A5" w:rsidP="0039636F">
            <w:pPr>
              <w:ind w:firstLineChars="0" w:firstLine="0"/>
              <w:jc w:val="left"/>
              <w:rPr>
                <w:rFonts w:eastAsia="SimSun" w:cs="Times New Roman"/>
              </w:rPr>
            </w:pPr>
            <w:r w:rsidRPr="009D0C8E">
              <w:t>Artificial bowel sphincter (</w:t>
            </w:r>
            <w:r w:rsidR="0054158E" w:rsidRPr="009D0C8E">
              <w:t>ABS</w:t>
            </w:r>
            <w:r w:rsidRPr="009D0C8E">
              <w:t>)</w:t>
            </w:r>
          </w:p>
          <w:p w14:paraId="114D9681" w14:textId="3C9C25F1" w:rsidR="0054158E" w:rsidRPr="009D0C8E" w:rsidRDefault="00D721A5" w:rsidP="0039636F">
            <w:pPr>
              <w:ind w:firstLineChars="0" w:firstLine="0"/>
              <w:jc w:val="left"/>
              <w:rPr>
                <w:rFonts w:eastAsia="SimSun" w:cs="Times New Roman"/>
              </w:rPr>
            </w:pPr>
            <w:r w:rsidRPr="009D0C8E">
              <w:t xml:space="preserve">Implantation of </w:t>
            </w:r>
            <w:r w:rsidR="0054158E" w:rsidRPr="009D0C8E">
              <w:t xml:space="preserve">magnetic </w:t>
            </w:r>
            <w:r w:rsidR="00AD4424" w:rsidRPr="009D0C8E">
              <w:t xml:space="preserve">anal sphincter </w:t>
            </w:r>
            <w:r w:rsidRPr="009D0C8E">
              <w:t>(Fenix™)</w:t>
            </w:r>
          </w:p>
          <w:p w14:paraId="29132EC7" w14:textId="77777777" w:rsidR="0054158E" w:rsidRPr="009D0C8E" w:rsidRDefault="0054158E" w:rsidP="0039636F">
            <w:pPr>
              <w:ind w:firstLineChars="0" w:firstLine="0"/>
              <w:jc w:val="left"/>
              <w:rPr>
                <w:rFonts w:eastAsia="SimSun" w:cs="Times New Roman"/>
              </w:rPr>
            </w:pPr>
            <w:r w:rsidRPr="009D0C8E">
              <w:t>Graciloplasty</w:t>
            </w:r>
          </w:p>
          <w:p w14:paraId="705C6268" w14:textId="77777777" w:rsidR="00A349C8" w:rsidRPr="009D0C8E" w:rsidRDefault="00A349C8" w:rsidP="0039636F">
            <w:pPr>
              <w:ind w:firstLineChars="0" w:firstLine="0"/>
              <w:jc w:val="left"/>
              <w:rPr>
                <w:rFonts w:eastAsia="SimSun" w:cs="Times New Roman"/>
              </w:rPr>
            </w:pPr>
            <w:r w:rsidRPr="009D0C8E">
              <w:t>Implantation of Thiersch</w:t>
            </w:r>
          </w:p>
          <w:p w14:paraId="39A30B1C" w14:textId="1DF712BF" w:rsidR="00AD4424" w:rsidRPr="009D0C8E" w:rsidRDefault="00AD4424" w:rsidP="0039636F">
            <w:pPr>
              <w:ind w:firstLineChars="0" w:firstLine="0"/>
              <w:jc w:val="left"/>
              <w:rPr>
                <w:rFonts w:eastAsia="SimSun" w:cs="Times New Roman"/>
              </w:rPr>
            </w:pPr>
            <w:r w:rsidRPr="009D0C8E">
              <w:t>Implantation of pelvic sling system</w:t>
            </w:r>
          </w:p>
        </w:tc>
      </w:tr>
      <w:tr w:rsidR="00807E51" w:rsidRPr="009D0C8E" w14:paraId="320CD878" w14:textId="77777777" w:rsidTr="00807E51">
        <w:trPr>
          <w:trHeight w:val="431"/>
        </w:trPr>
        <w:tc>
          <w:tcPr>
            <w:tcW w:w="4428" w:type="dxa"/>
          </w:tcPr>
          <w:p w14:paraId="0FC9AA0B" w14:textId="77777777" w:rsidR="00565FC4" w:rsidRPr="009D0C8E" w:rsidRDefault="00565FC4" w:rsidP="0039636F">
            <w:pPr>
              <w:ind w:firstLineChars="0" w:firstLine="0"/>
              <w:jc w:val="left"/>
              <w:rPr>
                <w:rFonts w:eastAsia="SimSun" w:cs="Times New Roman"/>
              </w:rPr>
            </w:pPr>
            <w:r w:rsidRPr="009D0C8E">
              <w:t>Diversion</w:t>
            </w:r>
          </w:p>
        </w:tc>
        <w:tc>
          <w:tcPr>
            <w:tcW w:w="5148" w:type="dxa"/>
          </w:tcPr>
          <w:p w14:paraId="468D33E6" w14:textId="77777777" w:rsidR="00565FC4" w:rsidRPr="009D0C8E" w:rsidRDefault="00565FC4" w:rsidP="0039636F">
            <w:pPr>
              <w:ind w:firstLineChars="0" w:firstLine="0"/>
              <w:jc w:val="left"/>
              <w:rPr>
                <w:rFonts w:eastAsia="SimSun" w:cs="Times New Roman"/>
              </w:rPr>
            </w:pPr>
            <w:r w:rsidRPr="009D0C8E">
              <w:t>Colostomy</w:t>
            </w:r>
          </w:p>
        </w:tc>
      </w:tr>
      <w:tr w:rsidR="00807E51" w:rsidRPr="009D0C8E" w14:paraId="64B93DA5" w14:textId="77777777" w:rsidTr="00807E51">
        <w:trPr>
          <w:trHeight w:val="440"/>
        </w:trPr>
        <w:tc>
          <w:tcPr>
            <w:tcW w:w="4428" w:type="dxa"/>
          </w:tcPr>
          <w:p w14:paraId="4AAB2079" w14:textId="734AB9AE" w:rsidR="0054158E" w:rsidRPr="009D0C8E" w:rsidRDefault="0054158E" w:rsidP="0039636F">
            <w:pPr>
              <w:ind w:firstLineChars="0" w:firstLine="0"/>
              <w:jc w:val="left"/>
              <w:rPr>
                <w:rFonts w:eastAsia="SimSun" w:cs="Times New Roman"/>
              </w:rPr>
            </w:pPr>
            <w:r w:rsidRPr="009D0C8E">
              <w:t>Reduction of fecal load</w:t>
            </w:r>
          </w:p>
        </w:tc>
        <w:tc>
          <w:tcPr>
            <w:tcW w:w="5148" w:type="dxa"/>
          </w:tcPr>
          <w:p w14:paraId="22099581" w14:textId="7E664152" w:rsidR="0054158E" w:rsidRPr="009D0C8E" w:rsidRDefault="00D721A5" w:rsidP="0039636F">
            <w:pPr>
              <w:ind w:firstLineChars="0" w:firstLine="0"/>
              <w:jc w:val="left"/>
              <w:rPr>
                <w:rFonts w:eastAsia="SimSun" w:cs="Times New Roman"/>
              </w:rPr>
            </w:pPr>
            <w:r w:rsidRPr="009D0C8E">
              <w:t>Malone antegrade continence enema (</w:t>
            </w:r>
            <w:r w:rsidR="0054158E" w:rsidRPr="009D0C8E">
              <w:t>MACE</w:t>
            </w:r>
            <w:r w:rsidRPr="009D0C8E">
              <w:t>)</w:t>
            </w:r>
          </w:p>
        </w:tc>
      </w:tr>
    </w:tbl>
    <w:p w14:paraId="3CFF239A" w14:textId="77777777" w:rsidR="0054158E" w:rsidRPr="009D0C8E" w:rsidRDefault="0054158E" w:rsidP="009D0C8E">
      <w:pPr>
        <w:ind w:firstLineChars="0" w:firstLine="0"/>
      </w:pPr>
    </w:p>
    <w:p w14:paraId="662F089D" w14:textId="77777777" w:rsidR="00886C5D" w:rsidRPr="009D0C8E" w:rsidRDefault="00886C5D" w:rsidP="009D0C8E">
      <w:pPr>
        <w:ind w:firstLineChars="0" w:firstLine="0"/>
      </w:pPr>
      <w:r w:rsidRPr="009D0C8E">
        <w:br w:type="page"/>
      </w:r>
    </w:p>
    <w:p w14:paraId="542F180E" w14:textId="0FAE5E87" w:rsidR="00886C5D" w:rsidRPr="0039636F" w:rsidRDefault="00886C5D" w:rsidP="009D0C8E">
      <w:pPr>
        <w:ind w:firstLineChars="0" w:firstLine="0"/>
        <w:rPr>
          <w:b/>
        </w:rPr>
      </w:pPr>
      <w:r w:rsidRPr="0039636F">
        <w:rPr>
          <w:b/>
        </w:rPr>
        <w:lastRenderedPageBreak/>
        <w:t>Table 5</w:t>
      </w:r>
      <w:r w:rsidR="00807E51" w:rsidRPr="0039636F">
        <w:rPr>
          <w:b/>
        </w:rPr>
        <w:t xml:space="preserve"> </w:t>
      </w:r>
      <w:r w:rsidRPr="0039636F">
        <w:rPr>
          <w:b/>
        </w:rPr>
        <w:t>Types of injectable/implantable materi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807E51" w:rsidRPr="009D0C8E" w14:paraId="60969389" w14:textId="77777777" w:rsidTr="00807E51">
        <w:tc>
          <w:tcPr>
            <w:tcW w:w="2155" w:type="dxa"/>
            <w:tcBorders>
              <w:top w:val="single" w:sz="4" w:space="0" w:color="auto"/>
              <w:bottom w:val="single" w:sz="4" w:space="0" w:color="auto"/>
            </w:tcBorders>
          </w:tcPr>
          <w:p w14:paraId="2DBAB0B2" w14:textId="77777777" w:rsidR="00886C5D" w:rsidRPr="0039636F" w:rsidRDefault="00886C5D" w:rsidP="009D0C8E">
            <w:pPr>
              <w:ind w:firstLineChars="0" w:firstLine="0"/>
              <w:rPr>
                <w:rFonts w:eastAsia="SimSun" w:cs="Times New Roman"/>
                <w:b/>
              </w:rPr>
            </w:pPr>
            <w:r w:rsidRPr="0039636F">
              <w:rPr>
                <w:b/>
              </w:rPr>
              <w:t>Category</w:t>
            </w:r>
          </w:p>
        </w:tc>
        <w:tc>
          <w:tcPr>
            <w:tcW w:w="7195" w:type="dxa"/>
            <w:tcBorders>
              <w:top w:val="single" w:sz="4" w:space="0" w:color="auto"/>
              <w:bottom w:val="single" w:sz="4" w:space="0" w:color="auto"/>
            </w:tcBorders>
          </w:tcPr>
          <w:p w14:paraId="6E196DCF" w14:textId="77777777" w:rsidR="00886C5D" w:rsidRPr="0039636F" w:rsidRDefault="00886C5D" w:rsidP="0039636F">
            <w:pPr>
              <w:ind w:firstLineChars="0" w:firstLine="0"/>
              <w:jc w:val="left"/>
              <w:rPr>
                <w:rFonts w:eastAsia="SimSun" w:cs="Times New Roman"/>
                <w:b/>
              </w:rPr>
            </w:pPr>
            <w:r w:rsidRPr="0039636F">
              <w:rPr>
                <w:b/>
              </w:rPr>
              <w:t>Details</w:t>
            </w:r>
          </w:p>
        </w:tc>
      </w:tr>
      <w:tr w:rsidR="00807E51" w:rsidRPr="009D0C8E" w14:paraId="34CADFB9" w14:textId="77777777" w:rsidTr="00807E51">
        <w:tc>
          <w:tcPr>
            <w:tcW w:w="2155" w:type="dxa"/>
            <w:tcBorders>
              <w:top w:val="single" w:sz="4" w:space="0" w:color="auto"/>
            </w:tcBorders>
          </w:tcPr>
          <w:p w14:paraId="0BA6D9FF" w14:textId="77777777" w:rsidR="00886C5D" w:rsidRPr="0039636F" w:rsidRDefault="00886C5D" w:rsidP="0039636F">
            <w:pPr>
              <w:ind w:firstLineChars="0" w:firstLine="0"/>
              <w:jc w:val="left"/>
              <w:rPr>
                <w:rFonts w:eastAsia="SimSun" w:cs="Times New Roman"/>
              </w:rPr>
            </w:pPr>
            <w:r w:rsidRPr="0039636F">
              <w:t>Conventional</w:t>
            </w:r>
          </w:p>
        </w:tc>
        <w:tc>
          <w:tcPr>
            <w:tcW w:w="7195" w:type="dxa"/>
            <w:tcBorders>
              <w:top w:val="single" w:sz="4" w:space="0" w:color="auto"/>
            </w:tcBorders>
          </w:tcPr>
          <w:p w14:paraId="1B05BC58" w14:textId="77777777" w:rsidR="00886C5D" w:rsidRPr="009D0C8E" w:rsidRDefault="00886C5D" w:rsidP="0039636F">
            <w:pPr>
              <w:ind w:firstLineChars="0" w:firstLine="0"/>
              <w:jc w:val="left"/>
              <w:rPr>
                <w:rFonts w:eastAsia="SimSun" w:cs="Times New Roman"/>
              </w:rPr>
            </w:pPr>
            <w:r w:rsidRPr="009D0C8E">
              <w:t>Carbon</w:t>
            </w:r>
          </w:p>
          <w:p w14:paraId="461731FE" w14:textId="77777777" w:rsidR="00886C5D" w:rsidRPr="009D0C8E" w:rsidRDefault="00886C5D" w:rsidP="0039636F">
            <w:pPr>
              <w:ind w:firstLineChars="0" w:firstLine="0"/>
              <w:jc w:val="left"/>
              <w:rPr>
                <w:rFonts w:eastAsia="SimSun" w:cs="Times New Roman"/>
              </w:rPr>
            </w:pPr>
            <w:r w:rsidRPr="009D0C8E">
              <w:t>Teflon or silicon biomaterial beads</w:t>
            </w:r>
          </w:p>
          <w:p w14:paraId="02E5B5B1" w14:textId="77777777" w:rsidR="00886C5D" w:rsidRPr="009D0C8E" w:rsidRDefault="00886C5D" w:rsidP="0039636F">
            <w:pPr>
              <w:ind w:firstLineChars="0" w:firstLine="0"/>
              <w:jc w:val="left"/>
              <w:rPr>
                <w:rFonts w:eastAsia="SimSun" w:cs="Times New Roman"/>
              </w:rPr>
            </w:pPr>
            <w:r w:rsidRPr="009D0C8E">
              <w:t>Collagen</w:t>
            </w:r>
          </w:p>
          <w:p w14:paraId="417807AA" w14:textId="77777777" w:rsidR="00886C5D" w:rsidRPr="009D0C8E" w:rsidRDefault="00886C5D" w:rsidP="0039636F">
            <w:pPr>
              <w:ind w:firstLineChars="0" w:firstLine="0"/>
              <w:jc w:val="left"/>
              <w:rPr>
                <w:rFonts w:eastAsia="SimSun" w:cs="Times New Roman"/>
              </w:rPr>
            </w:pPr>
            <w:r w:rsidRPr="009D0C8E">
              <w:t>Autologous fat</w:t>
            </w:r>
          </w:p>
        </w:tc>
      </w:tr>
      <w:tr w:rsidR="00807E51" w:rsidRPr="009D0C8E" w14:paraId="700FCC10" w14:textId="77777777" w:rsidTr="00807E51">
        <w:trPr>
          <w:trHeight w:val="416"/>
        </w:trPr>
        <w:tc>
          <w:tcPr>
            <w:tcW w:w="2155" w:type="dxa"/>
          </w:tcPr>
          <w:p w14:paraId="65F59A51" w14:textId="77777777" w:rsidR="00886C5D" w:rsidRPr="0039636F" w:rsidRDefault="00886C5D" w:rsidP="0039636F">
            <w:pPr>
              <w:ind w:firstLineChars="0" w:firstLine="0"/>
              <w:jc w:val="left"/>
              <w:rPr>
                <w:rFonts w:eastAsia="SimSun" w:cs="Times New Roman"/>
              </w:rPr>
            </w:pPr>
            <w:r w:rsidRPr="0039636F">
              <w:t>Newer</w:t>
            </w:r>
          </w:p>
        </w:tc>
        <w:tc>
          <w:tcPr>
            <w:tcW w:w="7195" w:type="dxa"/>
          </w:tcPr>
          <w:p w14:paraId="1A2DF4AA" w14:textId="77777777" w:rsidR="00886C5D" w:rsidRPr="009D0C8E" w:rsidRDefault="00886C5D" w:rsidP="0039636F">
            <w:pPr>
              <w:ind w:firstLineChars="0" w:firstLine="0"/>
              <w:jc w:val="left"/>
              <w:rPr>
                <w:rFonts w:eastAsia="SimSun" w:cs="Times New Roman"/>
              </w:rPr>
            </w:pPr>
            <w:r w:rsidRPr="009D0C8E">
              <w:t>Non-animal stabilized hyaluronic acid/dextranomer (NASHA/Dx)</w:t>
            </w:r>
          </w:p>
        </w:tc>
      </w:tr>
      <w:tr w:rsidR="00807E51" w:rsidRPr="009D0C8E" w14:paraId="42D873A7" w14:textId="77777777" w:rsidTr="00807E51">
        <w:trPr>
          <w:trHeight w:val="416"/>
        </w:trPr>
        <w:tc>
          <w:tcPr>
            <w:tcW w:w="2155" w:type="dxa"/>
          </w:tcPr>
          <w:p w14:paraId="29146565" w14:textId="77777777" w:rsidR="00886C5D" w:rsidRPr="0039636F" w:rsidRDefault="00886C5D" w:rsidP="0039636F">
            <w:pPr>
              <w:ind w:firstLineChars="0" w:firstLine="0"/>
              <w:jc w:val="left"/>
              <w:rPr>
                <w:rFonts w:eastAsia="SimSun" w:cs="Times New Roman"/>
              </w:rPr>
            </w:pPr>
            <w:r w:rsidRPr="0039636F">
              <w:t>Pilot</w:t>
            </w:r>
          </w:p>
        </w:tc>
        <w:tc>
          <w:tcPr>
            <w:tcW w:w="7195" w:type="dxa"/>
          </w:tcPr>
          <w:p w14:paraId="0E82969B" w14:textId="77777777" w:rsidR="00886C5D" w:rsidRPr="009D0C8E" w:rsidRDefault="00886C5D" w:rsidP="0039636F">
            <w:pPr>
              <w:ind w:firstLineChars="0" w:firstLine="0"/>
              <w:jc w:val="left"/>
              <w:rPr>
                <w:rFonts w:eastAsia="SimSun" w:cs="Times New Roman"/>
              </w:rPr>
            </w:pPr>
            <w:r w:rsidRPr="009D0C8E">
              <w:t>Self-expandable hyexpan (polyacrylonitrile) prosthesis</w:t>
            </w:r>
          </w:p>
        </w:tc>
      </w:tr>
      <w:tr w:rsidR="00807E51" w:rsidRPr="009D0C8E" w14:paraId="559443D1" w14:textId="77777777" w:rsidTr="00807E51">
        <w:trPr>
          <w:trHeight w:val="416"/>
        </w:trPr>
        <w:tc>
          <w:tcPr>
            <w:tcW w:w="2155" w:type="dxa"/>
          </w:tcPr>
          <w:p w14:paraId="04D9A21E" w14:textId="77777777" w:rsidR="00886C5D" w:rsidRPr="0039636F" w:rsidRDefault="00886C5D" w:rsidP="0039636F">
            <w:pPr>
              <w:ind w:firstLineChars="0" w:firstLine="0"/>
              <w:jc w:val="left"/>
              <w:rPr>
                <w:rFonts w:eastAsia="SimSun" w:cs="Times New Roman"/>
              </w:rPr>
            </w:pPr>
            <w:r w:rsidRPr="0039636F">
              <w:t>Future</w:t>
            </w:r>
          </w:p>
        </w:tc>
        <w:tc>
          <w:tcPr>
            <w:tcW w:w="7195" w:type="dxa"/>
          </w:tcPr>
          <w:p w14:paraId="2C2D0136" w14:textId="77777777" w:rsidR="00886C5D" w:rsidRPr="009D0C8E" w:rsidRDefault="00886C5D" w:rsidP="0039636F">
            <w:pPr>
              <w:ind w:firstLineChars="0" w:firstLine="0"/>
              <w:jc w:val="left"/>
              <w:rPr>
                <w:rFonts w:eastAsia="SimSun" w:cs="Times New Roman"/>
              </w:rPr>
            </w:pPr>
            <w:r w:rsidRPr="009D0C8E">
              <w:t>Stem cells</w:t>
            </w:r>
          </w:p>
        </w:tc>
      </w:tr>
    </w:tbl>
    <w:p w14:paraId="6032770C" w14:textId="77777777" w:rsidR="008D022E" w:rsidRPr="009D0C8E" w:rsidRDefault="008D022E" w:rsidP="009D0C8E">
      <w:pPr>
        <w:ind w:firstLineChars="0" w:firstLine="0"/>
      </w:pPr>
    </w:p>
    <w:p w14:paraId="6CD579DC" w14:textId="77777777" w:rsidR="008D022E" w:rsidRPr="009D0C8E" w:rsidRDefault="008D022E" w:rsidP="009D0C8E">
      <w:pPr>
        <w:ind w:firstLineChars="0" w:firstLine="0"/>
        <w:sectPr w:rsidR="008D022E" w:rsidRPr="009D0C8E" w:rsidSect="00C93DC4">
          <w:pgSz w:w="12240" w:h="15840" w:code="1"/>
          <w:pgMar w:top="1440" w:right="1440" w:bottom="1440" w:left="1440" w:header="720" w:footer="720" w:gutter="0"/>
          <w:cols w:space="720"/>
          <w:titlePg/>
          <w:docGrid w:linePitch="600" w:charSpace="36864"/>
        </w:sectPr>
      </w:pPr>
      <w:r w:rsidRPr="009D0C8E">
        <w:br w:type="page"/>
      </w:r>
    </w:p>
    <w:p w14:paraId="39888A18" w14:textId="5E0B1DD0" w:rsidR="00511AEE" w:rsidRPr="0039636F" w:rsidRDefault="004D0C24" w:rsidP="009D0C8E">
      <w:pPr>
        <w:ind w:firstLineChars="0" w:firstLine="0"/>
        <w:rPr>
          <w:b/>
          <w:i/>
        </w:rPr>
      </w:pPr>
      <w:r w:rsidRPr="0039636F">
        <w:rPr>
          <w:b/>
        </w:rPr>
        <w:lastRenderedPageBreak/>
        <w:t>Table</w:t>
      </w:r>
      <w:r w:rsidR="00807E51" w:rsidRPr="0039636F">
        <w:rPr>
          <w:b/>
        </w:rPr>
        <w:t xml:space="preserve"> </w:t>
      </w:r>
      <w:r w:rsidRPr="0039636F">
        <w:rPr>
          <w:b/>
        </w:rPr>
        <w:t>6</w:t>
      </w:r>
      <w:r w:rsidR="00807E51" w:rsidRPr="0039636F">
        <w:rPr>
          <w:b/>
        </w:rPr>
        <w:t xml:space="preserve"> </w:t>
      </w:r>
      <w:r w:rsidRPr="0039636F">
        <w:rPr>
          <w:b/>
        </w:rPr>
        <w:t>Overview of various surgical options with respective outcomes</w:t>
      </w:r>
      <w:r w:rsidR="00104DDF" w:rsidRPr="0039636F">
        <w:rPr>
          <w:b/>
        </w:rPr>
        <w:t xml:space="preserve"> (as detailed in the text)</w:t>
      </w:r>
    </w:p>
    <w:tbl>
      <w:tblPr>
        <w:tblpPr w:leftFromText="180" w:rightFromText="180" w:horzAnchor="margin" w:tblpXSpec="center" w:tblpY="615"/>
        <w:tblW w:w="13860" w:type="dxa"/>
        <w:tblBorders>
          <w:top w:val="single" w:sz="4" w:space="0" w:color="000000"/>
          <w:bottom w:val="single" w:sz="4" w:space="0" w:color="000000"/>
        </w:tblBorders>
        <w:shd w:val="clear" w:color="auto" w:fill="CED7E7"/>
        <w:tblLayout w:type="fixed"/>
        <w:tblLook w:val="04A0" w:firstRow="1" w:lastRow="0" w:firstColumn="1" w:lastColumn="0" w:noHBand="0" w:noVBand="1"/>
      </w:tblPr>
      <w:tblGrid>
        <w:gridCol w:w="1890"/>
        <w:gridCol w:w="3960"/>
        <w:gridCol w:w="3060"/>
        <w:gridCol w:w="3960"/>
        <w:gridCol w:w="990"/>
      </w:tblGrid>
      <w:tr w:rsidR="00807E51" w:rsidRPr="009D0C8E" w14:paraId="1147A701" w14:textId="77777777" w:rsidTr="002A3F31">
        <w:trPr>
          <w:trHeight w:val="540"/>
        </w:trPr>
        <w:tc>
          <w:tcPr>
            <w:tcW w:w="1890" w:type="dxa"/>
            <w:tcBorders>
              <w:top w:val="single" w:sz="4" w:space="0" w:color="000000"/>
              <w:bottom w:val="single" w:sz="4" w:space="0" w:color="000000"/>
            </w:tcBorders>
            <w:shd w:val="clear" w:color="auto" w:fill="auto"/>
            <w:tcMar>
              <w:top w:w="80" w:type="dxa"/>
              <w:left w:w="80" w:type="dxa"/>
              <w:bottom w:w="80" w:type="dxa"/>
              <w:right w:w="80" w:type="dxa"/>
            </w:tcMar>
          </w:tcPr>
          <w:p w14:paraId="44E50BAF" w14:textId="77777777" w:rsidR="00807E51" w:rsidRPr="009D0C8E" w:rsidRDefault="00807E51" w:rsidP="009D0C8E">
            <w:pPr>
              <w:pStyle w:val="BodyA"/>
              <w:spacing w:line="360" w:lineRule="auto"/>
              <w:ind w:firstLine="0"/>
              <w:jc w:val="left"/>
              <w:rPr>
                <w:rFonts w:ascii="Book Antiqua" w:hAnsi="Book Antiqua"/>
                <w:b/>
                <w:color w:val="auto"/>
                <w:sz w:val="24"/>
                <w:szCs w:val="24"/>
              </w:rPr>
            </w:pPr>
            <w:r w:rsidRPr="009D0C8E">
              <w:rPr>
                <w:rFonts w:ascii="Book Antiqua" w:hAnsi="Book Antiqua"/>
                <w:b/>
                <w:caps/>
                <w:color w:val="auto"/>
                <w:sz w:val="24"/>
                <w:szCs w:val="24"/>
              </w:rPr>
              <w:t>i</w:t>
            </w:r>
            <w:r w:rsidRPr="009D0C8E">
              <w:rPr>
                <w:rFonts w:ascii="Book Antiqua" w:hAnsi="Book Antiqua"/>
                <w:b/>
                <w:color w:val="auto"/>
                <w:sz w:val="24"/>
                <w:szCs w:val="24"/>
              </w:rPr>
              <w:t>nterventions category</w:t>
            </w:r>
          </w:p>
        </w:tc>
        <w:tc>
          <w:tcPr>
            <w:tcW w:w="3960" w:type="dxa"/>
            <w:tcBorders>
              <w:top w:val="single" w:sz="4" w:space="0" w:color="000000"/>
              <w:bottom w:val="single" w:sz="4" w:space="0" w:color="000000"/>
            </w:tcBorders>
            <w:shd w:val="clear" w:color="auto" w:fill="auto"/>
            <w:tcMar>
              <w:top w:w="80" w:type="dxa"/>
              <w:left w:w="80" w:type="dxa"/>
              <w:bottom w:w="80" w:type="dxa"/>
              <w:right w:w="80" w:type="dxa"/>
            </w:tcMar>
          </w:tcPr>
          <w:p w14:paraId="21FE011B" w14:textId="77777777" w:rsidR="00807E51" w:rsidRPr="009D0C8E" w:rsidRDefault="00807E51" w:rsidP="009D0C8E">
            <w:pPr>
              <w:pStyle w:val="BodyA"/>
              <w:spacing w:line="360" w:lineRule="auto"/>
              <w:ind w:firstLine="0"/>
              <w:jc w:val="center"/>
              <w:rPr>
                <w:rFonts w:ascii="Book Antiqua" w:hAnsi="Book Antiqua"/>
                <w:b/>
                <w:color w:val="auto"/>
                <w:sz w:val="24"/>
                <w:szCs w:val="24"/>
              </w:rPr>
            </w:pPr>
            <w:r w:rsidRPr="009D0C8E">
              <w:rPr>
                <w:rFonts w:ascii="Book Antiqua" w:hAnsi="Book Antiqua"/>
                <w:b/>
                <w:caps/>
                <w:color w:val="auto"/>
                <w:sz w:val="24"/>
                <w:szCs w:val="24"/>
              </w:rPr>
              <w:t>S</w:t>
            </w:r>
            <w:r w:rsidRPr="009D0C8E">
              <w:rPr>
                <w:rFonts w:ascii="Book Antiqua" w:hAnsi="Book Antiqua"/>
                <w:b/>
                <w:color w:val="auto"/>
                <w:sz w:val="24"/>
                <w:szCs w:val="24"/>
              </w:rPr>
              <w:t>pecific technique</w:t>
            </w:r>
          </w:p>
        </w:tc>
        <w:tc>
          <w:tcPr>
            <w:tcW w:w="3060" w:type="dxa"/>
            <w:tcBorders>
              <w:top w:val="single" w:sz="4" w:space="0" w:color="000000"/>
              <w:bottom w:val="single" w:sz="4" w:space="0" w:color="000000"/>
            </w:tcBorders>
            <w:shd w:val="clear" w:color="auto" w:fill="auto"/>
            <w:tcMar>
              <w:top w:w="80" w:type="dxa"/>
              <w:left w:w="80" w:type="dxa"/>
              <w:bottom w:w="80" w:type="dxa"/>
              <w:right w:w="80" w:type="dxa"/>
            </w:tcMar>
          </w:tcPr>
          <w:p w14:paraId="287D3C0E" w14:textId="77777777" w:rsidR="00807E51" w:rsidRPr="009D0C8E" w:rsidRDefault="00807E51" w:rsidP="009D0C8E">
            <w:pPr>
              <w:pStyle w:val="Default"/>
              <w:suppressAutoHyphens/>
              <w:spacing w:line="360" w:lineRule="auto"/>
              <w:jc w:val="center"/>
              <w:rPr>
                <w:rFonts w:ascii="Book Antiqua" w:eastAsia="Calibri" w:hAnsi="Book Antiqua" w:cs="Calibri"/>
                <w:b/>
                <w:color w:val="auto"/>
                <w:kern w:val="1"/>
                <w:sz w:val="24"/>
                <w:szCs w:val="24"/>
                <w:u w:color="000000"/>
              </w:rPr>
            </w:pPr>
            <w:r w:rsidRPr="009D0C8E">
              <w:rPr>
                <w:rFonts w:ascii="Book Antiqua" w:eastAsia="Calibri" w:hAnsi="Book Antiqua" w:cs="Calibri"/>
                <w:b/>
                <w:color w:val="auto"/>
                <w:kern w:val="1"/>
                <w:sz w:val="24"/>
                <w:szCs w:val="24"/>
                <w:u w:color="000000"/>
              </w:rPr>
              <w:t>Efficacy rate (complete/&gt; 50% improvement)</w:t>
            </w:r>
          </w:p>
        </w:tc>
        <w:tc>
          <w:tcPr>
            <w:tcW w:w="3960" w:type="dxa"/>
            <w:tcBorders>
              <w:top w:val="single" w:sz="4" w:space="0" w:color="000000"/>
              <w:bottom w:val="single" w:sz="4" w:space="0" w:color="000000"/>
            </w:tcBorders>
            <w:shd w:val="clear" w:color="auto" w:fill="auto"/>
            <w:tcMar>
              <w:top w:w="80" w:type="dxa"/>
              <w:left w:w="80" w:type="dxa"/>
              <w:bottom w:w="80" w:type="dxa"/>
              <w:right w:w="80" w:type="dxa"/>
            </w:tcMar>
          </w:tcPr>
          <w:p w14:paraId="6775B75B" w14:textId="77777777" w:rsidR="00807E51" w:rsidRPr="009D0C8E" w:rsidRDefault="00807E51" w:rsidP="009D0C8E">
            <w:pPr>
              <w:pStyle w:val="Default"/>
              <w:suppressAutoHyphens/>
              <w:spacing w:line="360" w:lineRule="auto"/>
              <w:jc w:val="center"/>
              <w:rPr>
                <w:rFonts w:ascii="Book Antiqua" w:hAnsi="Book Antiqua"/>
                <w:b/>
                <w:color w:val="auto"/>
                <w:sz w:val="24"/>
                <w:szCs w:val="24"/>
              </w:rPr>
            </w:pPr>
            <w:r w:rsidRPr="009D0C8E">
              <w:rPr>
                <w:rFonts w:ascii="Book Antiqua" w:eastAsia="Calibri" w:hAnsi="Book Antiqua" w:cs="Calibri"/>
                <w:b/>
                <w:color w:val="auto"/>
                <w:kern w:val="1"/>
                <w:sz w:val="24"/>
                <w:szCs w:val="24"/>
                <w:u w:color="000000"/>
              </w:rPr>
              <w:t>Complication rates</w:t>
            </w:r>
          </w:p>
        </w:tc>
        <w:tc>
          <w:tcPr>
            <w:tcW w:w="990" w:type="dxa"/>
            <w:tcBorders>
              <w:top w:val="single" w:sz="4" w:space="0" w:color="000000"/>
              <w:bottom w:val="single" w:sz="4" w:space="0" w:color="000000"/>
            </w:tcBorders>
            <w:shd w:val="clear" w:color="auto" w:fill="auto"/>
            <w:tcMar>
              <w:top w:w="80" w:type="dxa"/>
              <w:left w:w="80" w:type="dxa"/>
              <w:bottom w:w="80" w:type="dxa"/>
              <w:right w:w="80" w:type="dxa"/>
            </w:tcMar>
          </w:tcPr>
          <w:p w14:paraId="2A0808D5" w14:textId="77777777" w:rsidR="00807E51" w:rsidRPr="009D0C8E" w:rsidRDefault="00807E51" w:rsidP="009D0C8E">
            <w:pPr>
              <w:pStyle w:val="Default"/>
              <w:suppressAutoHyphens/>
              <w:spacing w:line="360" w:lineRule="auto"/>
              <w:ind w:right="15"/>
              <w:jc w:val="center"/>
              <w:rPr>
                <w:rFonts w:ascii="Book Antiqua" w:hAnsi="Book Antiqua"/>
                <w:b/>
                <w:color w:val="auto"/>
                <w:sz w:val="24"/>
                <w:szCs w:val="24"/>
              </w:rPr>
            </w:pPr>
            <w:r w:rsidRPr="009D0C8E">
              <w:rPr>
                <w:rFonts w:ascii="Book Antiqua" w:eastAsia="Calibri" w:hAnsi="Book Antiqua" w:cs="Calibri"/>
                <w:b/>
                <w:color w:val="auto"/>
                <w:kern w:val="1"/>
                <w:sz w:val="24"/>
                <w:szCs w:val="24"/>
                <w:u w:color="000000"/>
              </w:rPr>
              <w:t>Grade</w:t>
            </w:r>
          </w:p>
        </w:tc>
      </w:tr>
      <w:tr w:rsidR="00807E51" w:rsidRPr="009D0C8E" w14:paraId="21337A54" w14:textId="77777777" w:rsidTr="002A3F31">
        <w:trPr>
          <w:trHeight w:val="819"/>
        </w:trPr>
        <w:tc>
          <w:tcPr>
            <w:tcW w:w="1890" w:type="dxa"/>
            <w:tcBorders>
              <w:top w:val="single" w:sz="4" w:space="0" w:color="000000"/>
            </w:tcBorders>
            <w:shd w:val="clear" w:color="auto" w:fill="auto"/>
            <w:tcMar>
              <w:top w:w="80" w:type="dxa"/>
              <w:left w:w="80" w:type="dxa"/>
              <w:bottom w:w="80" w:type="dxa"/>
              <w:right w:w="80" w:type="dxa"/>
            </w:tcMar>
          </w:tcPr>
          <w:p w14:paraId="04DE79C1" w14:textId="77777777" w:rsidR="00807E51" w:rsidRPr="009D0C8E" w:rsidRDefault="00807E51" w:rsidP="009D0C8E">
            <w:pPr>
              <w:pStyle w:val="BodyA"/>
              <w:spacing w:line="360" w:lineRule="auto"/>
              <w:ind w:firstLine="0"/>
              <w:jc w:val="left"/>
              <w:rPr>
                <w:rFonts w:ascii="Book Antiqua" w:hAnsi="Book Antiqua"/>
                <w:color w:val="auto"/>
                <w:sz w:val="24"/>
                <w:szCs w:val="24"/>
              </w:rPr>
            </w:pPr>
            <w:r w:rsidRPr="009D0C8E">
              <w:rPr>
                <w:rFonts w:ascii="Book Antiqua" w:hAnsi="Book Antiqua"/>
                <w:color w:val="auto"/>
                <w:sz w:val="24"/>
                <w:szCs w:val="24"/>
              </w:rPr>
              <w:t>Correction of morphological abnormalities</w:t>
            </w:r>
          </w:p>
        </w:tc>
        <w:tc>
          <w:tcPr>
            <w:tcW w:w="3960" w:type="dxa"/>
            <w:tcBorders>
              <w:top w:val="single" w:sz="4" w:space="0" w:color="000000"/>
            </w:tcBorders>
            <w:shd w:val="clear" w:color="auto" w:fill="auto"/>
            <w:tcMar>
              <w:top w:w="80" w:type="dxa"/>
              <w:left w:w="80" w:type="dxa"/>
              <w:bottom w:w="80" w:type="dxa"/>
              <w:right w:w="80" w:type="dxa"/>
            </w:tcMar>
          </w:tcPr>
          <w:p w14:paraId="65F190EA"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Depending on underlying condition:</w:t>
            </w:r>
          </w:p>
          <w:p w14:paraId="7F515CDC" w14:textId="77777777" w:rsidR="00807E51" w:rsidRPr="009D0C8E" w:rsidRDefault="00807E51" w:rsidP="009D0C8E">
            <w:pPr>
              <w:pStyle w:val="BodyA"/>
              <w:spacing w:line="360" w:lineRule="auto"/>
              <w:ind w:left="197" w:firstLine="0"/>
              <w:jc w:val="center"/>
              <w:rPr>
                <w:rFonts w:ascii="Book Antiqua" w:hAnsi="Book Antiqua"/>
                <w:color w:val="auto"/>
                <w:sz w:val="24"/>
                <w:szCs w:val="24"/>
              </w:rPr>
            </w:pPr>
            <w:r w:rsidRPr="009D0C8E">
              <w:rPr>
                <w:rFonts w:ascii="Book Antiqua" w:hAnsi="Book Antiqua"/>
                <w:color w:val="auto"/>
                <w:sz w:val="24"/>
                <w:szCs w:val="24"/>
              </w:rPr>
              <w:t>Prolapse, cloaca, keyhole deformity, perirectal fistula, rectovaginal fistula, tumor</w:t>
            </w:r>
          </w:p>
        </w:tc>
        <w:tc>
          <w:tcPr>
            <w:tcW w:w="3060" w:type="dxa"/>
            <w:tcBorders>
              <w:top w:val="single" w:sz="4" w:space="0" w:color="000000"/>
            </w:tcBorders>
            <w:shd w:val="clear" w:color="auto" w:fill="auto"/>
            <w:tcMar>
              <w:top w:w="80" w:type="dxa"/>
              <w:left w:w="80" w:type="dxa"/>
              <w:bottom w:w="80" w:type="dxa"/>
              <w:right w:w="80" w:type="dxa"/>
            </w:tcMar>
          </w:tcPr>
          <w:p w14:paraId="6F646DCA" w14:textId="7777777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N/A</w:t>
            </w:r>
          </w:p>
        </w:tc>
        <w:tc>
          <w:tcPr>
            <w:tcW w:w="3960" w:type="dxa"/>
            <w:tcBorders>
              <w:top w:val="single" w:sz="4" w:space="0" w:color="000000"/>
            </w:tcBorders>
            <w:shd w:val="clear" w:color="auto" w:fill="auto"/>
            <w:tcMar>
              <w:top w:w="80" w:type="dxa"/>
              <w:left w:w="80" w:type="dxa"/>
              <w:bottom w:w="80" w:type="dxa"/>
              <w:right w:w="80" w:type="dxa"/>
            </w:tcMar>
          </w:tcPr>
          <w:p w14:paraId="7AD4C09C" w14:textId="77777777" w:rsidR="00807E51" w:rsidRPr="009D0C8E" w:rsidRDefault="00807E51" w:rsidP="009D0C8E">
            <w:pPr>
              <w:ind w:firstLineChars="0" w:firstLine="0"/>
            </w:pPr>
            <w:r w:rsidRPr="009D0C8E">
              <w:t>N/A</w:t>
            </w:r>
          </w:p>
        </w:tc>
        <w:tc>
          <w:tcPr>
            <w:tcW w:w="990" w:type="dxa"/>
            <w:tcBorders>
              <w:top w:val="single" w:sz="4" w:space="0" w:color="000000"/>
            </w:tcBorders>
            <w:shd w:val="clear" w:color="auto" w:fill="auto"/>
            <w:tcMar>
              <w:top w:w="80" w:type="dxa"/>
              <w:left w:w="80" w:type="dxa"/>
              <w:bottom w:w="80" w:type="dxa"/>
              <w:right w:w="80" w:type="dxa"/>
            </w:tcMar>
          </w:tcPr>
          <w:p w14:paraId="4EEE25F8" w14:textId="77777777" w:rsidR="00807E51" w:rsidRPr="009D0C8E" w:rsidRDefault="00807E51" w:rsidP="009D0C8E">
            <w:pPr>
              <w:ind w:firstLineChars="0" w:firstLine="0"/>
            </w:pPr>
            <w:r w:rsidRPr="009D0C8E">
              <w:t>N/A</w:t>
            </w:r>
          </w:p>
        </w:tc>
      </w:tr>
      <w:tr w:rsidR="00807E51" w:rsidRPr="009D0C8E" w14:paraId="4F272879" w14:textId="77777777" w:rsidTr="002A3F31">
        <w:trPr>
          <w:cantSplit/>
          <w:trHeight w:hRule="exact" w:val="590"/>
        </w:trPr>
        <w:tc>
          <w:tcPr>
            <w:tcW w:w="1890" w:type="dxa"/>
            <w:shd w:val="clear" w:color="auto" w:fill="auto"/>
            <w:tcMar>
              <w:top w:w="80" w:type="dxa"/>
              <w:left w:w="80" w:type="dxa"/>
              <w:bottom w:w="80" w:type="dxa"/>
              <w:right w:w="80" w:type="dxa"/>
            </w:tcMar>
          </w:tcPr>
          <w:p w14:paraId="4EE8BD2F" w14:textId="77777777" w:rsidR="00807E51" w:rsidRPr="009D0C8E" w:rsidRDefault="00807E51" w:rsidP="009D0C8E">
            <w:pPr>
              <w:pStyle w:val="BodyA"/>
              <w:spacing w:line="360" w:lineRule="auto"/>
              <w:ind w:firstLine="0"/>
              <w:jc w:val="left"/>
              <w:rPr>
                <w:rFonts w:ascii="Book Antiqua" w:hAnsi="Book Antiqua"/>
                <w:color w:val="auto"/>
                <w:sz w:val="24"/>
                <w:szCs w:val="24"/>
              </w:rPr>
            </w:pPr>
            <w:r w:rsidRPr="009D0C8E">
              <w:rPr>
                <w:rFonts w:ascii="Book Antiqua" w:hAnsi="Book Antiqua"/>
                <w:color w:val="auto"/>
                <w:sz w:val="24"/>
                <w:szCs w:val="24"/>
              </w:rPr>
              <w:t>Sphincter repair</w:t>
            </w:r>
          </w:p>
        </w:tc>
        <w:tc>
          <w:tcPr>
            <w:tcW w:w="3960" w:type="dxa"/>
            <w:shd w:val="clear" w:color="auto" w:fill="auto"/>
            <w:tcMar>
              <w:top w:w="80" w:type="dxa"/>
              <w:left w:w="80" w:type="dxa"/>
              <w:bottom w:w="80" w:type="dxa"/>
              <w:right w:w="80" w:type="dxa"/>
            </w:tcMar>
          </w:tcPr>
          <w:p w14:paraId="51AE97A7"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Overlapping sphincteroplasty</w:t>
            </w:r>
          </w:p>
        </w:tc>
        <w:tc>
          <w:tcPr>
            <w:tcW w:w="3060" w:type="dxa"/>
            <w:shd w:val="clear" w:color="auto" w:fill="auto"/>
            <w:tcMar>
              <w:top w:w="80" w:type="dxa"/>
              <w:left w:w="80" w:type="dxa"/>
              <w:bottom w:w="80" w:type="dxa"/>
              <w:right w:w="80" w:type="dxa"/>
            </w:tcMar>
          </w:tcPr>
          <w:p w14:paraId="31FCCADE" w14:textId="334AFC73"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75%-85% (short term)</w:t>
            </w:r>
          </w:p>
          <w:p w14:paraId="49FF8163" w14:textId="77777777" w:rsidR="00807E51" w:rsidRPr="009D0C8E" w:rsidRDefault="00807E51" w:rsidP="009D0C8E">
            <w:pPr>
              <w:ind w:firstLineChars="0" w:firstLine="0"/>
            </w:pPr>
            <w:r w:rsidRPr="009D0C8E">
              <w:rPr>
                <w:u w:color="000000"/>
              </w:rPr>
              <w:t>0-50% (after 5-10 yrs)</w:t>
            </w:r>
          </w:p>
        </w:tc>
        <w:tc>
          <w:tcPr>
            <w:tcW w:w="3960" w:type="dxa"/>
            <w:shd w:val="clear" w:color="auto" w:fill="auto"/>
            <w:tcMar>
              <w:top w:w="80" w:type="dxa"/>
              <w:left w:w="80" w:type="dxa"/>
              <w:bottom w:w="80" w:type="dxa"/>
              <w:right w:w="80" w:type="dxa"/>
            </w:tcMar>
          </w:tcPr>
          <w:p w14:paraId="6A138B87" w14:textId="77777777" w:rsidR="00807E51" w:rsidRPr="009D0C8E" w:rsidRDefault="00807E51" w:rsidP="009D0C8E">
            <w:pPr>
              <w:ind w:firstLineChars="0" w:firstLine="0"/>
            </w:pPr>
            <w:r w:rsidRPr="009D0C8E">
              <w:t>N/A</w:t>
            </w:r>
          </w:p>
        </w:tc>
        <w:tc>
          <w:tcPr>
            <w:tcW w:w="990" w:type="dxa"/>
            <w:shd w:val="clear" w:color="auto" w:fill="auto"/>
            <w:tcMar>
              <w:top w:w="80" w:type="dxa"/>
              <w:left w:w="80" w:type="dxa"/>
              <w:bottom w:w="80" w:type="dxa"/>
              <w:right w:w="80" w:type="dxa"/>
            </w:tcMar>
          </w:tcPr>
          <w:p w14:paraId="0ADCAEB6" w14:textId="77777777" w:rsidR="00807E51" w:rsidRPr="009D0C8E" w:rsidRDefault="00807E51" w:rsidP="009D0C8E">
            <w:pPr>
              <w:ind w:firstLineChars="0" w:firstLine="0"/>
            </w:pPr>
          </w:p>
        </w:tc>
      </w:tr>
      <w:tr w:rsidR="00807E51" w:rsidRPr="009D0C8E" w14:paraId="58DD494E" w14:textId="77777777" w:rsidTr="002A3F31">
        <w:trPr>
          <w:trHeight w:hRule="exact" w:val="576"/>
        </w:trPr>
        <w:tc>
          <w:tcPr>
            <w:tcW w:w="1890" w:type="dxa"/>
            <w:vMerge w:val="restart"/>
            <w:shd w:val="clear" w:color="auto" w:fill="auto"/>
            <w:tcMar>
              <w:top w:w="80" w:type="dxa"/>
              <w:left w:w="80" w:type="dxa"/>
              <w:bottom w:w="80" w:type="dxa"/>
              <w:right w:w="80" w:type="dxa"/>
            </w:tcMar>
          </w:tcPr>
          <w:p w14:paraId="2C48982E" w14:textId="5A306255" w:rsidR="00807E51" w:rsidRPr="009D0C8E" w:rsidRDefault="00807E51" w:rsidP="009D0C8E">
            <w:pPr>
              <w:pStyle w:val="BodyA"/>
              <w:spacing w:line="360" w:lineRule="auto"/>
              <w:ind w:firstLine="0"/>
              <w:jc w:val="left"/>
              <w:rPr>
                <w:rFonts w:ascii="Book Antiqua" w:hAnsi="Book Antiqua"/>
                <w:color w:val="auto"/>
                <w:sz w:val="24"/>
                <w:szCs w:val="24"/>
              </w:rPr>
            </w:pPr>
            <w:r w:rsidRPr="009D0C8E">
              <w:rPr>
                <w:rFonts w:ascii="Book Antiqua" w:hAnsi="Book Antiqua"/>
                <w:color w:val="auto"/>
                <w:sz w:val="24"/>
                <w:szCs w:val="24"/>
              </w:rPr>
              <w:t>Enhancement of sphincter function</w:t>
            </w:r>
          </w:p>
        </w:tc>
        <w:tc>
          <w:tcPr>
            <w:tcW w:w="3960" w:type="dxa"/>
            <w:shd w:val="clear" w:color="auto" w:fill="auto"/>
            <w:tcMar>
              <w:top w:w="80" w:type="dxa"/>
              <w:left w:w="80" w:type="dxa"/>
              <w:bottom w:w="80" w:type="dxa"/>
              <w:right w:w="80" w:type="dxa"/>
            </w:tcMar>
          </w:tcPr>
          <w:p w14:paraId="7802D79A" w14:textId="25721B1B" w:rsidR="00807E51" w:rsidRPr="009D0C8E" w:rsidRDefault="00E03090"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Sacral nerve stimulation</w:t>
            </w:r>
          </w:p>
        </w:tc>
        <w:tc>
          <w:tcPr>
            <w:tcW w:w="3060" w:type="dxa"/>
            <w:shd w:val="clear" w:color="auto" w:fill="auto"/>
            <w:tcMar>
              <w:top w:w="80" w:type="dxa"/>
              <w:left w:w="80" w:type="dxa"/>
              <w:bottom w:w="80" w:type="dxa"/>
              <w:right w:w="80" w:type="dxa"/>
            </w:tcMar>
          </w:tcPr>
          <w:p w14:paraId="2016264F" w14:textId="73D7940F"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lang w:val="fr-FR"/>
              </w:rPr>
              <w:t>0</w:t>
            </w:r>
            <w:r w:rsidRPr="009D0C8E">
              <w:rPr>
                <w:rFonts w:ascii="Book Antiqua" w:eastAsia="Calibri" w:hAnsi="Book Antiqua" w:cs="Calibri"/>
                <w:color w:val="auto"/>
                <w:kern w:val="1"/>
                <w:sz w:val="24"/>
                <w:szCs w:val="24"/>
                <w:u w:color="000000"/>
              </w:rPr>
              <w:t>%</w:t>
            </w:r>
            <w:r w:rsidRPr="009D0C8E">
              <w:rPr>
                <w:rFonts w:ascii="Book Antiqua" w:eastAsia="Calibri" w:hAnsi="Book Antiqua" w:cs="Calibri"/>
                <w:color w:val="auto"/>
                <w:kern w:val="1"/>
                <w:sz w:val="24"/>
                <w:szCs w:val="24"/>
                <w:u w:color="000000"/>
                <w:lang w:val="fr-FR"/>
              </w:rPr>
              <w:t>-56%/51-100%</w:t>
            </w:r>
          </w:p>
        </w:tc>
        <w:tc>
          <w:tcPr>
            <w:tcW w:w="3960" w:type="dxa"/>
            <w:shd w:val="clear" w:color="auto" w:fill="auto"/>
            <w:tcMar>
              <w:top w:w="80" w:type="dxa"/>
              <w:left w:w="80" w:type="dxa"/>
              <w:bottom w:w="80" w:type="dxa"/>
              <w:right w:w="80" w:type="dxa"/>
            </w:tcMar>
          </w:tcPr>
          <w:p w14:paraId="0CC865D1" w14:textId="7777777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aps/>
                <w:color w:val="auto"/>
                <w:kern w:val="1"/>
                <w:sz w:val="24"/>
                <w:szCs w:val="24"/>
                <w:u w:color="000000"/>
              </w:rPr>
              <w:t>l</w:t>
            </w:r>
            <w:r w:rsidRPr="009D0C8E">
              <w:rPr>
                <w:rFonts w:ascii="Book Antiqua" w:eastAsia="Calibri" w:hAnsi="Book Antiqua" w:cs="Calibri"/>
                <w:color w:val="auto"/>
                <w:kern w:val="1"/>
                <w:sz w:val="24"/>
                <w:szCs w:val="24"/>
                <w:u w:color="000000"/>
              </w:rPr>
              <w:t xml:space="preserve">ead displacement (15%), diarrhea (6%), pain (6-28%), bleeding </w:t>
            </w:r>
            <w:r w:rsidRPr="009D0C8E">
              <w:rPr>
                <w:rFonts w:ascii="Book Antiqua" w:eastAsia="Calibri" w:hAnsi="Book Antiqua" w:cs="Calibri"/>
                <w:color w:val="auto"/>
                <w:kern w:val="1"/>
                <w:sz w:val="24"/>
                <w:szCs w:val="24"/>
                <w:u w:color="000000"/>
                <w:lang w:val="nl-NL"/>
              </w:rPr>
              <w:t>11%, infection (3%)</w:t>
            </w:r>
          </w:p>
        </w:tc>
        <w:tc>
          <w:tcPr>
            <w:tcW w:w="990" w:type="dxa"/>
            <w:shd w:val="clear" w:color="auto" w:fill="auto"/>
            <w:tcMar>
              <w:top w:w="80" w:type="dxa"/>
              <w:left w:w="80" w:type="dxa"/>
              <w:bottom w:w="80" w:type="dxa"/>
              <w:right w:w="80" w:type="dxa"/>
            </w:tcMar>
          </w:tcPr>
          <w:p w14:paraId="7EF6B07B"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1B</w:t>
            </w:r>
          </w:p>
        </w:tc>
      </w:tr>
      <w:tr w:rsidR="00807E51" w:rsidRPr="009D0C8E" w14:paraId="3786D2D6" w14:textId="77777777" w:rsidTr="002A3F31">
        <w:trPr>
          <w:trHeight w:hRule="exact" w:val="576"/>
        </w:trPr>
        <w:tc>
          <w:tcPr>
            <w:tcW w:w="1890" w:type="dxa"/>
            <w:vMerge/>
            <w:shd w:val="clear" w:color="auto" w:fill="auto"/>
          </w:tcPr>
          <w:p w14:paraId="3C522175"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35DA6377" w14:textId="7777777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Tibial nerve simulation</w:t>
            </w:r>
          </w:p>
        </w:tc>
        <w:tc>
          <w:tcPr>
            <w:tcW w:w="3060" w:type="dxa"/>
            <w:shd w:val="clear" w:color="auto" w:fill="auto"/>
            <w:tcMar>
              <w:top w:w="80" w:type="dxa"/>
              <w:left w:w="80" w:type="dxa"/>
              <w:bottom w:w="80" w:type="dxa"/>
              <w:right w:w="80" w:type="dxa"/>
            </w:tcMar>
          </w:tcPr>
          <w:p w14:paraId="16269D88" w14:textId="20FD4578"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lang w:val="fr-FR"/>
              </w:rPr>
              <w:t>0</w:t>
            </w:r>
            <w:r w:rsidRPr="009D0C8E">
              <w:rPr>
                <w:rFonts w:ascii="Book Antiqua" w:eastAsia="Calibri" w:hAnsi="Book Antiqua" w:cs="Calibri"/>
                <w:color w:val="auto"/>
                <w:kern w:val="1"/>
                <w:sz w:val="24"/>
                <w:szCs w:val="24"/>
                <w:u w:color="000000"/>
              </w:rPr>
              <w:t>%</w:t>
            </w:r>
            <w:r w:rsidRPr="009D0C8E">
              <w:rPr>
                <w:rFonts w:ascii="Book Antiqua" w:eastAsia="Calibri" w:hAnsi="Book Antiqua" w:cs="Calibri"/>
                <w:color w:val="auto"/>
                <w:kern w:val="1"/>
                <w:sz w:val="24"/>
                <w:szCs w:val="24"/>
                <w:u w:color="000000"/>
                <w:lang w:val="fr-FR"/>
              </w:rPr>
              <w:t>-12</w:t>
            </w:r>
            <w:r w:rsidRPr="009D0C8E">
              <w:rPr>
                <w:rFonts w:ascii="Book Antiqua" w:eastAsia="Calibri" w:hAnsi="Book Antiqua" w:cs="Calibri"/>
                <w:color w:val="auto"/>
                <w:kern w:val="1"/>
                <w:sz w:val="24"/>
                <w:szCs w:val="24"/>
                <w:u w:color="000000"/>
              </w:rPr>
              <w:t>%</w:t>
            </w:r>
            <w:r w:rsidRPr="009D0C8E">
              <w:rPr>
                <w:rFonts w:ascii="Book Antiqua" w:eastAsia="Calibri" w:hAnsi="Book Antiqua" w:cs="Calibri"/>
                <w:color w:val="auto"/>
                <w:kern w:val="1"/>
                <w:sz w:val="24"/>
                <w:szCs w:val="24"/>
                <w:u w:color="000000"/>
                <w:lang w:val="fr-FR"/>
              </w:rPr>
              <w:t xml:space="preserve"> (-40%)/0</w:t>
            </w:r>
            <w:r w:rsidRPr="009D0C8E">
              <w:rPr>
                <w:rFonts w:ascii="Book Antiqua" w:eastAsia="Calibri" w:hAnsi="Book Antiqua" w:cs="Calibri"/>
                <w:color w:val="auto"/>
                <w:kern w:val="1"/>
                <w:sz w:val="24"/>
                <w:szCs w:val="24"/>
                <w:u w:color="000000"/>
              </w:rPr>
              <w:t>%</w:t>
            </w:r>
            <w:r w:rsidRPr="009D0C8E">
              <w:rPr>
                <w:rFonts w:ascii="Book Antiqua" w:eastAsia="Calibri" w:hAnsi="Book Antiqua" w:cs="Calibri"/>
                <w:color w:val="auto"/>
                <w:kern w:val="1"/>
                <w:sz w:val="24"/>
                <w:szCs w:val="24"/>
                <w:u w:color="000000"/>
                <w:lang w:val="fr-FR"/>
              </w:rPr>
              <w:t>-67%</w:t>
            </w:r>
          </w:p>
        </w:tc>
        <w:tc>
          <w:tcPr>
            <w:tcW w:w="3960" w:type="dxa"/>
            <w:shd w:val="clear" w:color="auto" w:fill="auto"/>
            <w:tcMar>
              <w:top w:w="80" w:type="dxa"/>
              <w:left w:w="80" w:type="dxa"/>
              <w:bottom w:w="80" w:type="dxa"/>
              <w:right w:w="80" w:type="dxa"/>
            </w:tcMar>
          </w:tcPr>
          <w:p w14:paraId="627620F4" w14:textId="7777777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59% (infection, mild gastrodynia, temporary leg numbness)</w:t>
            </w:r>
          </w:p>
        </w:tc>
        <w:tc>
          <w:tcPr>
            <w:tcW w:w="990" w:type="dxa"/>
            <w:shd w:val="clear" w:color="auto" w:fill="auto"/>
            <w:tcMar>
              <w:top w:w="80" w:type="dxa"/>
              <w:left w:w="80" w:type="dxa"/>
              <w:bottom w:w="80" w:type="dxa"/>
              <w:right w:w="80" w:type="dxa"/>
            </w:tcMar>
          </w:tcPr>
          <w:p w14:paraId="68DB1378"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2C</w:t>
            </w:r>
          </w:p>
        </w:tc>
      </w:tr>
      <w:tr w:rsidR="00807E51" w:rsidRPr="009D0C8E" w14:paraId="1A437729" w14:textId="77777777" w:rsidTr="002A3F31">
        <w:trPr>
          <w:trHeight w:hRule="exact" w:val="389"/>
        </w:trPr>
        <w:tc>
          <w:tcPr>
            <w:tcW w:w="1890" w:type="dxa"/>
            <w:vMerge/>
            <w:shd w:val="clear" w:color="auto" w:fill="auto"/>
          </w:tcPr>
          <w:p w14:paraId="4A533954"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75CB2055"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Radiofrequency energy administration</w:t>
            </w:r>
          </w:p>
        </w:tc>
        <w:tc>
          <w:tcPr>
            <w:tcW w:w="3060" w:type="dxa"/>
            <w:shd w:val="clear" w:color="auto" w:fill="auto"/>
            <w:tcMar>
              <w:top w:w="80" w:type="dxa"/>
              <w:left w:w="80" w:type="dxa"/>
              <w:bottom w:w="80" w:type="dxa"/>
              <w:right w:w="80" w:type="dxa"/>
            </w:tcMar>
          </w:tcPr>
          <w:p w14:paraId="0CA44E66" w14:textId="70C2F7DC"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lang w:val="fr-FR"/>
              </w:rPr>
              <w:t>0%/12</w:t>
            </w:r>
            <w:r w:rsidRPr="009D0C8E">
              <w:rPr>
                <w:rFonts w:ascii="Book Antiqua" w:eastAsia="Calibri" w:hAnsi="Book Antiqua" w:cs="Calibri"/>
                <w:color w:val="auto"/>
                <w:kern w:val="1"/>
                <w:sz w:val="24"/>
                <w:szCs w:val="24"/>
                <w:u w:color="000000"/>
              </w:rPr>
              <w:t>%</w:t>
            </w:r>
            <w:r w:rsidRPr="009D0C8E">
              <w:rPr>
                <w:rFonts w:ascii="Book Antiqua" w:eastAsia="Calibri" w:hAnsi="Book Antiqua" w:cs="Calibri"/>
                <w:color w:val="auto"/>
                <w:kern w:val="1"/>
                <w:sz w:val="24"/>
                <w:szCs w:val="24"/>
                <w:u w:color="000000"/>
                <w:lang w:val="fr-FR"/>
              </w:rPr>
              <w:t>-38% (-84%)</w:t>
            </w:r>
          </w:p>
        </w:tc>
        <w:tc>
          <w:tcPr>
            <w:tcW w:w="3960" w:type="dxa"/>
            <w:shd w:val="clear" w:color="auto" w:fill="auto"/>
            <w:tcMar>
              <w:top w:w="80" w:type="dxa"/>
              <w:left w:w="80" w:type="dxa"/>
              <w:bottom w:w="80" w:type="dxa"/>
              <w:right w:w="80" w:type="dxa"/>
            </w:tcMar>
          </w:tcPr>
          <w:p w14:paraId="166059BA" w14:textId="31D345CD"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0%-52% (</w:t>
            </w:r>
            <w:r w:rsidRPr="009D0C8E">
              <w:rPr>
                <w:rFonts w:ascii="Book Antiqua" w:eastAsia="Calibri" w:hAnsi="Book Antiqua" w:cs="Calibri"/>
                <w:color w:val="auto"/>
                <w:kern w:val="1"/>
                <w:sz w:val="24"/>
                <w:szCs w:val="24"/>
                <w:u w:color="000000"/>
                <w:lang w:val="nl-NL"/>
              </w:rPr>
              <w:t>pain, bleeding, infection)</w:t>
            </w:r>
          </w:p>
        </w:tc>
        <w:tc>
          <w:tcPr>
            <w:tcW w:w="990" w:type="dxa"/>
            <w:shd w:val="clear" w:color="auto" w:fill="auto"/>
            <w:tcMar>
              <w:top w:w="80" w:type="dxa"/>
              <w:left w:w="80" w:type="dxa"/>
              <w:bottom w:w="80" w:type="dxa"/>
              <w:right w:w="80" w:type="dxa"/>
            </w:tcMar>
          </w:tcPr>
          <w:p w14:paraId="095EF0AB"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2B</w:t>
            </w:r>
          </w:p>
        </w:tc>
      </w:tr>
      <w:tr w:rsidR="00807E51" w:rsidRPr="009D0C8E" w14:paraId="58E60C67" w14:textId="77777777" w:rsidTr="002A3F31">
        <w:trPr>
          <w:trHeight w:hRule="exact" w:val="909"/>
        </w:trPr>
        <w:tc>
          <w:tcPr>
            <w:tcW w:w="1890" w:type="dxa"/>
            <w:vMerge/>
            <w:shd w:val="clear" w:color="auto" w:fill="auto"/>
          </w:tcPr>
          <w:p w14:paraId="293F2BB9"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777D2B26"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Injection of:</w:t>
            </w:r>
          </w:p>
          <w:p w14:paraId="17ED53EF"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conventional bulking agents</w:t>
            </w:r>
          </w:p>
          <w:p w14:paraId="06B9A682"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NASHA/DX</w:t>
            </w:r>
          </w:p>
        </w:tc>
        <w:tc>
          <w:tcPr>
            <w:tcW w:w="3060" w:type="dxa"/>
            <w:shd w:val="clear" w:color="auto" w:fill="auto"/>
            <w:tcMar>
              <w:top w:w="80" w:type="dxa"/>
              <w:left w:w="80" w:type="dxa"/>
              <w:bottom w:w="80" w:type="dxa"/>
              <w:right w:w="80" w:type="dxa"/>
            </w:tcMar>
          </w:tcPr>
          <w:p w14:paraId="6EEC6C53" w14:textId="719F9E08" w:rsidR="00807E51" w:rsidRPr="009D0C8E" w:rsidRDefault="00807E51" w:rsidP="009D0C8E">
            <w:pPr>
              <w:pStyle w:val="Default"/>
              <w:suppressAutoHyphens/>
              <w:spacing w:line="360" w:lineRule="auto"/>
              <w:jc w:val="center"/>
              <w:rPr>
                <w:rFonts w:ascii="Book Antiqua" w:eastAsia="Calibri" w:hAnsi="Book Antiqua" w:cs="Calibri"/>
                <w:color w:val="auto"/>
                <w:kern w:val="1"/>
                <w:sz w:val="24"/>
                <w:szCs w:val="24"/>
                <w:u w:color="000000"/>
              </w:rPr>
            </w:pPr>
            <w:r w:rsidRPr="009D0C8E">
              <w:rPr>
                <w:rFonts w:ascii="Book Antiqua" w:eastAsia="Calibri" w:hAnsi="Book Antiqua" w:cs="Calibri"/>
                <w:color w:val="auto"/>
                <w:kern w:val="1"/>
                <w:sz w:val="24"/>
                <w:szCs w:val="24"/>
                <w:u w:color="000000"/>
              </w:rPr>
              <w:t>0%/33%-90%</w:t>
            </w:r>
          </w:p>
          <w:p w14:paraId="7F04AF20" w14:textId="24C7E7DF"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6%/56%-61%</w:t>
            </w:r>
          </w:p>
        </w:tc>
        <w:tc>
          <w:tcPr>
            <w:tcW w:w="3960" w:type="dxa"/>
            <w:shd w:val="clear" w:color="auto" w:fill="auto"/>
            <w:tcMar>
              <w:top w:w="80" w:type="dxa"/>
              <w:left w:w="80" w:type="dxa"/>
              <w:bottom w:w="80" w:type="dxa"/>
              <w:right w:w="80" w:type="dxa"/>
            </w:tcMar>
          </w:tcPr>
          <w:p w14:paraId="52D15D5A" w14:textId="0F61B116"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10%-12% (pain, bleeding, infection)</w:t>
            </w:r>
          </w:p>
        </w:tc>
        <w:tc>
          <w:tcPr>
            <w:tcW w:w="990" w:type="dxa"/>
            <w:shd w:val="clear" w:color="auto" w:fill="auto"/>
            <w:tcMar>
              <w:top w:w="80" w:type="dxa"/>
              <w:left w:w="80" w:type="dxa"/>
              <w:bottom w:w="80" w:type="dxa"/>
              <w:right w:w="80" w:type="dxa"/>
            </w:tcMar>
          </w:tcPr>
          <w:p w14:paraId="44F728D3" w14:textId="77777777" w:rsidR="00807E51" w:rsidRPr="009D0C8E" w:rsidRDefault="00807E51" w:rsidP="009D0C8E">
            <w:pPr>
              <w:ind w:firstLineChars="0" w:firstLine="0"/>
            </w:pPr>
            <w:r w:rsidRPr="009D0C8E">
              <w:t>2A</w:t>
            </w:r>
          </w:p>
        </w:tc>
      </w:tr>
      <w:tr w:rsidR="00807E51" w:rsidRPr="009D0C8E" w14:paraId="5608CD2F" w14:textId="77777777" w:rsidTr="002A3F31">
        <w:trPr>
          <w:trHeight w:hRule="exact" w:val="389"/>
        </w:trPr>
        <w:tc>
          <w:tcPr>
            <w:tcW w:w="1890" w:type="dxa"/>
            <w:vMerge w:val="restart"/>
            <w:shd w:val="clear" w:color="auto" w:fill="auto"/>
            <w:tcMar>
              <w:top w:w="80" w:type="dxa"/>
              <w:left w:w="80" w:type="dxa"/>
              <w:bottom w:w="80" w:type="dxa"/>
              <w:right w:w="80" w:type="dxa"/>
            </w:tcMar>
          </w:tcPr>
          <w:p w14:paraId="0C76BEE3" w14:textId="77777777" w:rsidR="00807E51" w:rsidRPr="009D0C8E" w:rsidRDefault="00807E51" w:rsidP="009D0C8E">
            <w:pPr>
              <w:pStyle w:val="BodyA"/>
              <w:spacing w:line="360" w:lineRule="auto"/>
              <w:ind w:firstLine="0"/>
              <w:jc w:val="left"/>
              <w:rPr>
                <w:rFonts w:ascii="Book Antiqua" w:hAnsi="Book Antiqua"/>
                <w:color w:val="auto"/>
                <w:sz w:val="24"/>
                <w:szCs w:val="24"/>
              </w:rPr>
            </w:pPr>
            <w:r w:rsidRPr="009D0C8E">
              <w:rPr>
                <w:rFonts w:ascii="Book Antiqua" w:hAnsi="Book Antiqua"/>
                <w:color w:val="auto"/>
                <w:sz w:val="24"/>
                <w:szCs w:val="24"/>
              </w:rPr>
              <w:t xml:space="preserve">Sphincter replacement </w:t>
            </w:r>
          </w:p>
        </w:tc>
        <w:tc>
          <w:tcPr>
            <w:tcW w:w="3960" w:type="dxa"/>
            <w:shd w:val="clear" w:color="auto" w:fill="auto"/>
            <w:tcMar>
              <w:top w:w="80" w:type="dxa"/>
              <w:left w:w="80" w:type="dxa"/>
              <w:bottom w:w="80" w:type="dxa"/>
              <w:right w:w="80" w:type="dxa"/>
            </w:tcMar>
          </w:tcPr>
          <w:p w14:paraId="4285BA6B" w14:textId="44668193" w:rsidR="00807E51" w:rsidRPr="009D0C8E" w:rsidRDefault="00E03090"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Artificial bowel sphincter</w:t>
            </w:r>
          </w:p>
        </w:tc>
        <w:tc>
          <w:tcPr>
            <w:tcW w:w="3060" w:type="dxa"/>
            <w:shd w:val="clear" w:color="auto" w:fill="auto"/>
            <w:tcMar>
              <w:top w:w="80" w:type="dxa"/>
              <w:left w:w="80" w:type="dxa"/>
              <w:bottom w:w="80" w:type="dxa"/>
              <w:right w:w="80" w:type="dxa"/>
            </w:tcMar>
          </w:tcPr>
          <w:p w14:paraId="1F4D7E4E" w14:textId="10BAD4F3"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61%-90%/31%-100%</w:t>
            </w:r>
          </w:p>
        </w:tc>
        <w:tc>
          <w:tcPr>
            <w:tcW w:w="3960" w:type="dxa"/>
            <w:shd w:val="clear" w:color="auto" w:fill="auto"/>
            <w:tcMar>
              <w:top w:w="80" w:type="dxa"/>
              <w:left w:w="80" w:type="dxa"/>
              <w:bottom w:w="80" w:type="dxa"/>
              <w:right w:w="80" w:type="dxa"/>
            </w:tcMar>
          </w:tcPr>
          <w:p w14:paraId="7AF32B3B" w14:textId="646B97E5"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 xml:space="preserve">5%-10% infection rates, 30%-52% long-term failure </w:t>
            </w:r>
            <w:r w:rsidRPr="009D0C8E">
              <w:rPr>
                <w:rFonts w:ascii="Book Antiqua" w:eastAsia="Calibri" w:hAnsi="Book Antiqua" w:cs="Calibri"/>
                <w:color w:val="auto"/>
                <w:kern w:val="1"/>
                <w:sz w:val="24"/>
                <w:szCs w:val="24"/>
                <w:u w:color="000000"/>
                <w:vertAlign w:val="superscript"/>
              </w:rPr>
              <w:t>9</w:t>
            </w:r>
          </w:p>
        </w:tc>
        <w:tc>
          <w:tcPr>
            <w:tcW w:w="990" w:type="dxa"/>
            <w:shd w:val="clear" w:color="auto" w:fill="auto"/>
            <w:tcMar>
              <w:top w:w="80" w:type="dxa"/>
              <w:left w:w="80" w:type="dxa"/>
              <w:bottom w:w="80" w:type="dxa"/>
              <w:right w:w="80" w:type="dxa"/>
            </w:tcMar>
          </w:tcPr>
          <w:p w14:paraId="5DCE7FC7"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1B</w:t>
            </w:r>
          </w:p>
        </w:tc>
      </w:tr>
      <w:tr w:rsidR="00807E51" w:rsidRPr="009D0C8E" w14:paraId="6F895E8C" w14:textId="77777777" w:rsidTr="002A3F31">
        <w:trPr>
          <w:trHeight w:hRule="exact" w:val="389"/>
        </w:trPr>
        <w:tc>
          <w:tcPr>
            <w:tcW w:w="1890" w:type="dxa"/>
            <w:vMerge/>
            <w:shd w:val="clear" w:color="auto" w:fill="auto"/>
          </w:tcPr>
          <w:p w14:paraId="2AB46063"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64E28769"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Implantation of magnetic ring (Fenix™)</w:t>
            </w:r>
          </w:p>
        </w:tc>
        <w:tc>
          <w:tcPr>
            <w:tcW w:w="3060" w:type="dxa"/>
            <w:shd w:val="clear" w:color="auto" w:fill="auto"/>
            <w:tcMar>
              <w:top w:w="80" w:type="dxa"/>
              <w:left w:w="80" w:type="dxa"/>
              <w:bottom w:w="80" w:type="dxa"/>
              <w:right w:w="80" w:type="dxa"/>
            </w:tcMar>
          </w:tcPr>
          <w:p w14:paraId="6171B1FE" w14:textId="77C761D3"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NA/54%</w:t>
            </w:r>
          </w:p>
        </w:tc>
        <w:tc>
          <w:tcPr>
            <w:tcW w:w="3960" w:type="dxa"/>
            <w:shd w:val="clear" w:color="auto" w:fill="auto"/>
            <w:tcMar>
              <w:top w:w="80" w:type="dxa"/>
              <w:left w:w="80" w:type="dxa"/>
              <w:bottom w:w="80" w:type="dxa"/>
              <w:right w:w="80" w:type="dxa"/>
            </w:tcMar>
          </w:tcPr>
          <w:p w14:paraId="61C637DC" w14:textId="033D5ED4"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0%-7% obstruction, infection, erosion</w:t>
            </w:r>
          </w:p>
        </w:tc>
        <w:tc>
          <w:tcPr>
            <w:tcW w:w="990" w:type="dxa"/>
            <w:shd w:val="clear" w:color="auto" w:fill="auto"/>
            <w:tcMar>
              <w:top w:w="80" w:type="dxa"/>
              <w:left w:w="80" w:type="dxa"/>
              <w:bottom w:w="80" w:type="dxa"/>
              <w:right w:w="80" w:type="dxa"/>
            </w:tcMar>
          </w:tcPr>
          <w:p w14:paraId="0C59E3EB"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1C</w:t>
            </w:r>
          </w:p>
        </w:tc>
      </w:tr>
      <w:tr w:rsidR="00807E51" w:rsidRPr="009D0C8E" w14:paraId="572B8E61" w14:textId="77777777" w:rsidTr="002A3F31">
        <w:trPr>
          <w:trHeight w:hRule="exact" w:val="389"/>
        </w:trPr>
        <w:tc>
          <w:tcPr>
            <w:tcW w:w="1890" w:type="dxa"/>
            <w:vMerge/>
            <w:shd w:val="clear" w:color="auto" w:fill="auto"/>
          </w:tcPr>
          <w:p w14:paraId="03FD1933"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1FBC6237"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Graciloplasty (dynamic/non-dynamic)</w:t>
            </w:r>
          </w:p>
        </w:tc>
        <w:tc>
          <w:tcPr>
            <w:tcW w:w="3060" w:type="dxa"/>
            <w:shd w:val="clear" w:color="auto" w:fill="auto"/>
            <w:tcMar>
              <w:top w:w="80" w:type="dxa"/>
              <w:left w:w="80" w:type="dxa"/>
              <w:bottom w:w="80" w:type="dxa"/>
              <w:right w:w="80" w:type="dxa"/>
            </w:tcMar>
          </w:tcPr>
          <w:p w14:paraId="1910A3A9" w14:textId="7B237188"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lang w:val="fr-FR"/>
              </w:rPr>
              <w:t>NA/72%</w:t>
            </w:r>
          </w:p>
        </w:tc>
        <w:tc>
          <w:tcPr>
            <w:tcW w:w="3960" w:type="dxa"/>
            <w:shd w:val="clear" w:color="auto" w:fill="auto"/>
            <w:tcMar>
              <w:top w:w="80" w:type="dxa"/>
              <w:left w:w="80" w:type="dxa"/>
              <w:bottom w:w="80" w:type="dxa"/>
              <w:right w:w="80" w:type="dxa"/>
            </w:tcMar>
          </w:tcPr>
          <w:p w14:paraId="2E634F68" w14:textId="112994C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gt; 40% including urinary tract infection/retention, infections</w:t>
            </w:r>
            <w:r w:rsidRPr="009D0C8E">
              <w:rPr>
                <w:rFonts w:ascii="Book Antiqua" w:eastAsia="Calibri" w:hAnsi="Book Antiqua" w:cs="Calibri"/>
                <w:color w:val="auto"/>
                <w:kern w:val="1"/>
                <w:sz w:val="24"/>
                <w:szCs w:val="24"/>
                <w:u w:color="000000"/>
                <w:vertAlign w:val="superscript"/>
              </w:rPr>
              <w:t>76</w:t>
            </w:r>
          </w:p>
        </w:tc>
        <w:tc>
          <w:tcPr>
            <w:tcW w:w="990" w:type="dxa"/>
            <w:shd w:val="clear" w:color="auto" w:fill="auto"/>
            <w:tcMar>
              <w:top w:w="80" w:type="dxa"/>
              <w:left w:w="80" w:type="dxa"/>
              <w:bottom w:w="80" w:type="dxa"/>
              <w:right w:w="80" w:type="dxa"/>
            </w:tcMar>
          </w:tcPr>
          <w:p w14:paraId="32EA076C" w14:textId="77777777" w:rsidR="00807E51" w:rsidRPr="009D0C8E" w:rsidRDefault="00807E51" w:rsidP="009D0C8E">
            <w:pPr>
              <w:ind w:firstLineChars="0" w:firstLine="0"/>
            </w:pPr>
            <w:r w:rsidRPr="009D0C8E">
              <w:t>2C</w:t>
            </w:r>
          </w:p>
        </w:tc>
      </w:tr>
      <w:tr w:rsidR="00807E51" w:rsidRPr="009D0C8E" w14:paraId="1F19E25D" w14:textId="77777777" w:rsidTr="002A3F31">
        <w:trPr>
          <w:trHeight w:hRule="exact" w:val="389"/>
        </w:trPr>
        <w:tc>
          <w:tcPr>
            <w:tcW w:w="1890" w:type="dxa"/>
            <w:vMerge/>
            <w:shd w:val="clear" w:color="auto" w:fill="auto"/>
          </w:tcPr>
          <w:p w14:paraId="3D01F867"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0FA3671B"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Implantation of Thiersch</w:t>
            </w:r>
          </w:p>
        </w:tc>
        <w:tc>
          <w:tcPr>
            <w:tcW w:w="3060" w:type="dxa"/>
            <w:shd w:val="clear" w:color="auto" w:fill="auto"/>
            <w:tcMar>
              <w:top w:w="80" w:type="dxa"/>
              <w:left w:w="80" w:type="dxa"/>
              <w:bottom w:w="80" w:type="dxa"/>
              <w:right w:w="80" w:type="dxa"/>
            </w:tcMar>
          </w:tcPr>
          <w:p w14:paraId="0AB72891" w14:textId="77777777" w:rsidR="00807E51" w:rsidRPr="009D0C8E" w:rsidRDefault="00807E51" w:rsidP="009D0C8E">
            <w:pPr>
              <w:ind w:firstLineChars="0" w:firstLine="0"/>
            </w:pPr>
            <w:r w:rsidRPr="009D0C8E">
              <w:t>N/A</w:t>
            </w:r>
          </w:p>
        </w:tc>
        <w:tc>
          <w:tcPr>
            <w:tcW w:w="3960" w:type="dxa"/>
            <w:shd w:val="clear" w:color="auto" w:fill="auto"/>
            <w:tcMar>
              <w:top w:w="80" w:type="dxa"/>
              <w:left w:w="80" w:type="dxa"/>
              <w:bottom w:w="80" w:type="dxa"/>
              <w:right w:w="80" w:type="dxa"/>
            </w:tcMar>
          </w:tcPr>
          <w:p w14:paraId="2F9BE72B" w14:textId="77777777" w:rsidR="00807E51" w:rsidRPr="009D0C8E" w:rsidRDefault="00807E51" w:rsidP="009D0C8E">
            <w:pPr>
              <w:ind w:firstLineChars="0" w:firstLine="0"/>
            </w:pPr>
            <w:r w:rsidRPr="009D0C8E">
              <w:t>N/A</w:t>
            </w:r>
          </w:p>
        </w:tc>
        <w:tc>
          <w:tcPr>
            <w:tcW w:w="990" w:type="dxa"/>
            <w:shd w:val="clear" w:color="auto" w:fill="auto"/>
            <w:tcMar>
              <w:top w:w="80" w:type="dxa"/>
              <w:left w:w="80" w:type="dxa"/>
              <w:bottom w:w="80" w:type="dxa"/>
              <w:right w:w="80" w:type="dxa"/>
            </w:tcMar>
          </w:tcPr>
          <w:p w14:paraId="0B0021B5" w14:textId="77777777" w:rsidR="00807E51" w:rsidRPr="009D0C8E" w:rsidRDefault="00807E51" w:rsidP="009D0C8E">
            <w:pPr>
              <w:ind w:firstLineChars="0" w:firstLine="0"/>
            </w:pPr>
            <w:r w:rsidRPr="009D0C8E">
              <w:t>N/A</w:t>
            </w:r>
          </w:p>
        </w:tc>
      </w:tr>
      <w:tr w:rsidR="00807E51" w:rsidRPr="009D0C8E" w14:paraId="3ACCF363" w14:textId="77777777" w:rsidTr="002A3F31">
        <w:trPr>
          <w:trHeight w:val="387"/>
        </w:trPr>
        <w:tc>
          <w:tcPr>
            <w:tcW w:w="1890" w:type="dxa"/>
            <w:vMerge/>
            <w:shd w:val="clear" w:color="auto" w:fill="auto"/>
          </w:tcPr>
          <w:p w14:paraId="3F0DD9CF" w14:textId="77777777" w:rsidR="00807E51" w:rsidRPr="009D0C8E" w:rsidRDefault="00807E51" w:rsidP="009D0C8E">
            <w:pPr>
              <w:ind w:firstLineChars="0" w:firstLine="0"/>
            </w:pPr>
          </w:p>
        </w:tc>
        <w:tc>
          <w:tcPr>
            <w:tcW w:w="3960" w:type="dxa"/>
            <w:shd w:val="clear" w:color="auto" w:fill="auto"/>
            <w:tcMar>
              <w:top w:w="80" w:type="dxa"/>
              <w:left w:w="80" w:type="dxa"/>
              <w:bottom w:w="80" w:type="dxa"/>
              <w:right w:w="80" w:type="dxa"/>
            </w:tcMar>
          </w:tcPr>
          <w:p w14:paraId="1169B3BE" w14:textId="7777777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Pelvic floor repairs/sling</w:t>
            </w:r>
          </w:p>
        </w:tc>
        <w:tc>
          <w:tcPr>
            <w:tcW w:w="3060" w:type="dxa"/>
            <w:shd w:val="clear" w:color="auto" w:fill="auto"/>
            <w:tcMar>
              <w:top w:w="80" w:type="dxa"/>
              <w:left w:w="80" w:type="dxa"/>
              <w:bottom w:w="80" w:type="dxa"/>
              <w:right w:w="80" w:type="dxa"/>
            </w:tcMar>
          </w:tcPr>
          <w:p w14:paraId="1F2135D3" w14:textId="3EDC599A"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19%/69.1%</w:t>
            </w:r>
          </w:p>
        </w:tc>
        <w:tc>
          <w:tcPr>
            <w:tcW w:w="3960" w:type="dxa"/>
            <w:shd w:val="clear" w:color="auto" w:fill="auto"/>
            <w:tcMar>
              <w:top w:w="80" w:type="dxa"/>
              <w:left w:w="80" w:type="dxa"/>
              <w:bottom w:w="80" w:type="dxa"/>
              <w:right w:w="80" w:type="dxa"/>
            </w:tcMar>
          </w:tcPr>
          <w:p w14:paraId="581AA329" w14:textId="19DEA23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17%-30% (pain, infection)</w:t>
            </w:r>
          </w:p>
        </w:tc>
        <w:tc>
          <w:tcPr>
            <w:tcW w:w="990" w:type="dxa"/>
            <w:shd w:val="clear" w:color="auto" w:fill="auto"/>
            <w:tcMar>
              <w:top w:w="80" w:type="dxa"/>
              <w:left w:w="80" w:type="dxa"/>
              <w:bottom w:w="80" w:type="dxa"/>
              <w:right w:w="80" w:type="dxa"/>
            </w:tcMar>
          </w:tcPr>
          <w:p w14:paraId="10F24EFD"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2C</w:t>
            </w:r>
          </w:p>
        </w:tc>
      </w:tr>
      <w:tr w:rsidR="00807E51" w:rsidRPr="009D0C8E" w14:paraId="46063D10" w14:textId="77777777" w:rsidTr="002A3F31">
        <w:trPr>
          <w:trHeight w:val="549"/>
        </w:trPr>
        <w:tc>
          <w:tcPr>
            <w:tcW w:w="1890" w:type="dxa"/>
            <w:shd w:val="clear" w:color="auto" w:fill="auto"/>
            <w:tcMar>
              <w:top w:w="80" w:type="dxa"/>
              <w:left w:w="80" w:type="dxa"/>
              <w:bottom w:w="80" w:type="dxa"/>
              <w:right w:w="80" w:type="dxa"/>
            </w:tcMar>
          </w:tcPr>
          <w:p w14:paraId="63A1EEA3" w14:textId="77777777" w:rsidR="00807E51" w:rsidRPr="009D0C8E" w:rsidRDefault="00807E51" w:rsidP="009D0C8E">
            <w:pPr>
              <w:pStyle w:val="BodyA"/>
              <w:spacing w:line="360" w:lineRule="auto"/>
              <w:ind w:firstLine="0"/>
              <w:jc w:val="left"/>
              <w:rPr>
                <w:rFonts w:ascii="Book Antiqua" w:hAnsi="Book Antiqua"/>
                <w:color w:val="auto"/>
                <w:sz w:val="24"/>
                <w:szCs w:val="24"/>
              </w:rPr>
            </w:pPr>
            <w:r w:rsidRPr="009D0C8E">
              <w:rPr>
                <w:rFonts w:ascii="Book Antiqua" w:hAnsi="Book Antiqua"/>
                <w:color w:val="auto"/>
                <w:sz w:val="24"/>
                <w:szCs w:val="24"/>
              </w:rPr>
              <w:t>Fecal diversion</w:t>
            </w:r>
          </w:p>
        </w:tc>
        <w:tc>
          <w:tcPr>
            <w:tcW w:w="3960" w:type="dxa"/>
            <w:shd w:val="clear" w:color="auto" w:fill="auto"/>
            <w:tcMar>
              <w:top w:w="80" w:type="dxa"/>
              <w:left w:w="80" w:type="dxa"/>
              <w:bottom w:w="80" w:type="dxa"/>
              <w:right w:w="80" w:type="dxa"/>
            </w:tcMar>
          </w:tcPr>
          <w:p w14:paraId="564CBC9A" w14:textId="7777777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Ileostomy, loop colostomy, end colostomy</w:t>
            </w:r>
          </w:p>
        </w:tc>
        <w:tc>
          <w:tcPr>
            <w:tcW w:w="3060" w:type="dxa"/>
            <w:shd w:val="clear" w:color="auto" w:fill="auto"/>
            <w:tcMar>
              <w:top w:w="80" w:type="dxa"/>
              <w:left w:w="80" w:type="dxa"/>
              <w:bottom w:w="80" w:type="dxa"/>
              <w:right w:w="80" w:type="dxa"/>
            </w:tcMar>
          </w:tcPr>
          <w:p w14:paraId="58EC5488" w14:textId="77777777"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near 100% FI improvement</w:t>
            </w:r>
          </w:p>
        </w:tc>
        <w:tc>
          <w:tcPr>
            <w:tcW w:w="3960" w:type="dxa"/>
            <w:shd w:val="clear" w:color="auto" w:fill="auto"/>
            <w:tcMar>
              <w:top w:w="80" w:type="dxa"/>
              <w:left w:w="80" w:type="dxa"/>
              <w:bottom w:w="80" w:type="dxa"/>
              <w:right w:w="80" w:type="dxa"/>
            </w:tcMar>
          </w:tcPr>
          <w:p w14:paraId="7D73D785" w14:textId="0D01E443"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5%-10% stoma outlet obstruction, stricture, prolapse, hernia</w:t>
            </w:r>
          </w:p>
        </w:tc>
        <w:tc>
          <w:tcPr>
            <w:tcW w:w="990" w:type="dxa"/>
            <w:shd w:val="clear" w:color="auto" w:fill="auto"/>
            <w:tcMar>
              <w:top w:w="80" w:type="dxa"/>
              <w:left w:w="80" w:type="dxa"/>
              <w:bottom w:w="80" w:type="dxa"/>
              <w:right w:w="80" w:type="dxa"/>
            </w:tcMar>
          </w:tcPr>
          <w:p w14:paraId="601FFBA8" w14:textId="77777777" w:rsidR="00807E51" w:rsidRPr="009D0C8E" w:rsidRDefault="00807E51" w:rsidP="009D0C8E">
            <w:pPr>
              <w:ind w:firstLineChars="0" w:firstLine="0"/>
            </w:pPr>
            <w:r w:rsidRPr="009D0C8E">
              <w:t>1C</w:t>
            </w:r>
          </w:p>
        </w:tc>
      </w:tr>
      <w:tr w:rsidR="00807E51" w:rsidRPr="009D0C8E" w14:paraId="6A22DA0D" w14:textId="77777777" w:rsidTr="002A3F31">
        <w:trPr>
          <w:trHeight w:val="342"/>
        </w:trPr>
        <w:tc>
          <w:tcPr>
            <w:tcW w:w="1890" w:type="dxa"/>
            <w:shd w:val="clear" w:color="auto" w:fill="auto"/>
            <w:tcMar>
              <w:top w:w="80" w:type="dxa"/>
              <w:left w:w="80" w:type="dxa"/>
              <w:bottom w:w="80" w:type="dxa"/>
              <w:right w:w="80" w:type="dxa"/>
            </w:tcMar>
          </w:tcPr>
          <w:p w14:paraId="78617144" w14:textId="77777777" w:rsidR="00807E51" w:rsidRPr="009D0C8E" w:rsidRDefault="00807E51" w:rsidP="009D0C8E">
            <w:pPr>
              <w:pStyle w:val="BodyA"/>
              <w:spacing w:line="360" w:lineRule="auto"/>
              <w:ind w:firstLine="0"/>
              <w:jc w:val="left"/>
              <w:rPr>
                <w:rFonts w:ascii="Book Antiqua" w:hAnsi="Book Antiqua"/>
                <w:color w:val="auto"/>
                <w:sz w:val="24"/>
                <w:szCs w:val="24"/>
              </w:rPr>
            </w:pPr>
            <w:r w:rsidRPr="009D0C8E">
              <w:rPr>
                <w:rFonts w:ascii="Book Antiqua" w:hAnsi="Book Antiqua"/>
                <w:color w:val="auto"/>
                <w:sz w:val="24"/>
                <w:szCs w:val="24"/>
              </w:rPr>
              <w:t>Fecal load reduction</w:t>
            </w:r>
          </w:p>
        </w:tc>
        <w:tc>
          <w:tcPr>
            <w:tcW w:w="3960" w:type="dxa"/>
            <w:shd w:val="clear" w:color="auto" w:fill="auto"/>
            <w:tcMar>
              <w:top w:w="80" w:type="dxa"/>
              <w:left w:w="80" w:type="dxa"/>
              <w:bottom w:w="80" w:type="dxa"/>
              <w:right w:w="80" w:type="dxa"/>
            </w:tcMar>
          </w:tcPr>
          <w:p w14:paraId="4D433178" w14:textId="4B50E5A7" w:rsidR="00807E51" w:rsidRPr="009D0C8E" w:rsidRDefault="00807E51" w:rsidP="009D0C8E">
            <w:pPr>
              <w:pStyle w:val="BodyA"/>
              <w:spacing w:line="360" w:lineRule="auto"/>
              <w:ind w:firstLine="0"/>
              <w:jc w:val="center"/>
              <w:rPr>
                <w:rFonts w:ascii="Book Antiqua" w:hAnsi="Book Antiqua"/>
                <w:color w:val="auto"/>
                <w:sz w:val="24"/>
                <w:szCs w:val="24"/>
              </w:rPr>
            </w:pPr>
            <w:r w:rsidRPr="009D0C8E">
              <w:rPr>
                <w:rFonts w:ascii="Book Antiqua" w:hAnsi="Book Antiqua"/>
                <w:color w:val="auto"/>
                <w:sz w:val="24"/>
                <w:szCs w:val="24"/>
              </w:rPr>
              <w:t>Malone a</w:t>
            </w:r>
            <w:r w:rsidR="00E03090" w:rsidRPr="009D0C8E">
              <w:rPr>
                <w:rFonts w:ascii="Book Antiqua" w:hAnsi="Book Antiqua"/>
                <w:color w:val="auto"/>
                <w:sz w:val="24"/>
                <w:szCs w:val="24"/>
              </w:rPr>
              <w:t>ntegrade continence enema</w:t>
            </w:r>
          </w:p>
        </w:tc>
        <w:tc>
          <w:tcPr>
            <w:tcW w:w="3060" w:type="dxa"/>
            <w:shd w:val="clear" w:color="auto" w:fill="auto"/>
            <w:tcMar>
              <w:top w:w="80" w:type="dxa"/>
              <w:left w:w="80" w:type="dxa"/>
              <w:bottom w:w="80" w:type="dxa"/>
              <w:right w:w="80" w:type="dxa"/>
            </w:tcMar>
          </w:tcPr>
          <w:p w14:paraId="25CD947F" w14:textId="5153E0A9"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0%)/33%-100% FI continence</w:t>
            </w:r>
          </w:p>
        </w:tc>
        <w:tc>
          <w:tcPr>
            <w:tcW w:w="3960" w:type="dxa"/>
            <w:shd w:val="clear" w:color="auto" w:fill="auto"/>
            <w:tcMar>
              <w:top w:w="80" w:type="dxa"/>
              <w:left w:w="80" w:type="dxa"/>
              <w:bottom w:w="80" w:type="dxa"/>
              <w:right w:w="80" w:type="dxa"/>
            </w:tcMar>
          </w:tcPr>
          <w:p w14:paraId="5AC6A60D" w14:textId="1C9E8E5F" w:rsidR="00807E51" w:rsidRPr="009D0C8E" w:rsidRDefault="00807E51" w:rsidP="009D0C8E">
            <w:pPr>
              <w:pStyle w:val="Default"/>
              <w:suppressAutoHyphens/>
              <w:spacing w:line="360" w:lineRule="auto"/>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8%-50% stoma stenosis, leakage</w:t>
            </w:r>
          </w:p>
        </w:tc>
        <w:tc>
          <w:tcPr>
            <w:tcW w:w="990" w:type="dxa"/>
            <w:shd w:val="clear" w:color="auto" w:fill="auto"/>
            <w:tcMar>
              <w:top w:w="80" w:type="dxa"/>
              <w:left w:w="80" w:type="dxa"/>
              <w:bottom w:w="80" w:type="dxa"/>
              <w:right w:w="80" w:type="dxa"/>
            </w:tcMar>
          </w:tcPr>
          <w:p w14:paraId="11DD195E" w14:textId="77777777" w:rsidR="00807E51" w:rsidRPr="009D0C8E" w:rsidRDefault="00807E51" w:rsidP="009D0C8E">
            <w:pPr>
              <w:pStyle w:val="Default"/>
              <w:suppressAutoHyphens/>
              <w:spacing w:line="360" w:lineRule="auto"/>
              <w:ind w:right="15"/>
              <w:jc w:val="center"/>
              <w:rPr>
                <w:rFonts w:ascii="Book Antiqua" w:hAnsi="Book Antiqua"/>
                <w:color w:val="auto"/>
                <w:sz w:val="24"/>
                <w:szCs w:val="24"/>
              </w:rPr>
            </w:pPr>
            <w:r w:rsidRPr="009D0C8E">
              <w:rPr>
                <w:rFonts w:ascii="Book Antiqua" w:eastAsia="Calibri" w:hAnsi="Book Antiqua" w:cs="Calibri"/>
                <w:color w:val="auto"/>
                <w:kern w:val="1"/>
                <w:sz w:val="24"/>
                <w:szCs w:val="24"/>
                <w:u w:color="000000"/>
              </w:rPr>
              <w:t>2C</w:t>
            </w:r>
          </w:p>
        </w:tc>
      </w:tr>
    </w:tbl>
    <w:p w14:paraId="1ED72ECA" w14:textId="77777777" w:rsidR="00807E51" w:rsidRPr="009D0C8E" w:rsidRDefault="00807E51" w:rsidP="009D0C8E">
      <w:pPr>
        <w:ind w:firstLineChars="0" w:firstLine="0"/>
      </w:pPr>
    </w:p>
    <w:p w14:paraId="402AC4BD" w14:textId="77777777" w:rsidR="00807E51" w:rsidRPr="009D0C8E" w:rsidRDefault="00807E51" w:rsidP="009D0C8E">
      <w:pPr>
        <w:ind w:firstLineChars="0" w:firstLine="0"/>
      </w:pPr>
    </w:p>
    <w:p w14:paraId="43CA59D5" w14:textId="77777777" w:rsidR="00807E51" w:rsidRPr="009D0C8E" w:rsidRDefault="00807E51" w:rsidP="009D0C8E">
      <w:pPr>
        <w:ind w:firstLineChars="0" w:firstLine="0"/>
        <w:sectPr w:rsidR="00807E51" w:rsidRPr="009D0C8E" w:rsidSect="004D0C24">
          <w:pgSz w:w="15840" w:h="12240" w:orient="landscape" w:code="1"/>
          <w:pgMar w:top="1170" w:right="1440" w:bottom="1350" w:left="1440" w:header="720" w:footer="720" w:gutter="0"/>
          <w:cols w:space="720"/>
          <w:titlePg/>
          <w:docGrid w:linePitch="600" w:charSpace="36864"/>
        </w:sectPr>
      </w:pPr>
    </w:p>
    <w:p w14:paraId="13D36E84" w14:textId="715D9360" w:rsidR="007B3AE8" w:rsidRPr="009D0C8E" w:rsidRDefault="007B3AE8" w:rsidP="009D0C8E">
      <w:pPr>
        <w:ind w:firstLineChars="0" w:firstLine="0"/>
      </w:pPr>
      <w:r w:rsidRPr="009D0C8E">
        <w:rPr>
          <w:noProof/>
          <w:lang w:eastAsia="zh-CN"/>
        </w:rPr>
        <w:lastRenderedPageBreak/>
        <w:drawing>
          <wp:inline distT="0" distB="0" distL="0" distR="0" wp14:anchorId="2DEBB5EC" wp14:editId="199389BE">
            <wp:extent cx="3156668" cy="4208890"/>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 - Effect of sphincter defect.jpg"/>
                    <pic:cNvPicPr/>
                  </pic:nvPicPr>
                  <pic:blipFill>
                    <a:blip r:embed="rId10">
                      <a:extLst>
                        <a:ext uri="{28A0092B-C50C-407E-A947-70E740481C1C}">
                          <a14:useLocalDpi xmlns:a14="http://schemas.microsoft.com/office/drawing/2010/main" val="0"/>
                        </a:ext>
                      </a:extLst>
                    </a:blip>
                    <a:stretch>
                      <a:fillRect/>
                    </a:stretch>
                  </pic:blipFill>
                  <pic:spPr>
                    <a:xfrm>
                      <a:off x="0" y="0"/>
                      <a:ext cx="3168154" cy="4224205"/>
                    </a:xfrm>
                    <a:prstGeom prst="rect">
                      <a:avLst/>
                    </a:prstGeom>
                  </pic:spPr>
                </pic:pic>
              </a:graphicData>
            </a:graphic>
          </wp:inline>
        </w:drawing>
      </w:r>
    </w:p>
    <w:p w14:paraId="31436956" w14:textId="719D06B3" w:rsidR="007B3AE8" w:rsidRPr="0039636F" w:rsidRDefault="007B3AE8" w:rsidP="009D0C8E">
      <w:pPr>
        <w:ind w:firstLineChars="0" w:firstLine="0"/>
        <w:rPr>
          <w:b/>
        </w:rPr>
      </w:pPr>
      <w:r w:rsidRPr="0039636F">
        <w:rPr>
          <w:b/>
        </w:rPr>
        <w:t xml:space="preserve">Figure 1 Negative impact of sphincter defect: </w:t>
      </w:r>
      <w:r w:rsidR="00560F42" w:rsidRPr="0039636F">
        <w:rPr>
          <w:b/>
        </w:rPr>
        <w:t>A normal circumferential muscle configuration results in a concentric contraction and narrowing of the anus (left); if there is a segmental defect in the muscle, contraction may result in shortening of the muscle fibers behind the anus without narrowing it (right)</w:t>
      </w:r>
      <w:r w:rsidRPr="0039636F">
        <w:rPr>
          <w:b/>
        </w:rPr>
        <w:t>.</w:t>
      </w:r>
    </w:p>
    <w:p w14:paraId="7390C49B" w14:textId="77777777" w:rsidR="007B3AE8" w:rsidRPr="009D0C8E" w:rsidRDefault="007B3AE8" w:rsidP="009D0C8E">
      <w:pPr>
        <w:ind w:firstLineChars="0" w:firstLine="0"/>
      </w:pPr>
      <w:r w:rsidRPr="009D0C8E">
        <w:br w:type="page"/>
      </w:r>
    </w:p>
    <w:p w14:paraId="4A88B74D" w14:textId="46EC554A" w:rsidR="00FA591E" w:rsidRPr="009D0C8E" w:rsidRDefault="00681784" w:rsidP="009D0C8E">
      <w:pPr>
        <w:ind w:firstLineChars="0" w:firstLine="0"/>
      </w:pPr>
      <w:r w:rsidRPr="009D0C8E">
        <w:rPr>
          <w:noProof/>
          <w:lang w:eastAsia="zh-CN"/>
        </w:rPr>
        <w:lastRenderedPageBreak/>
        <w:drawing>
          <wp:inline distT="0" distB="0" distL="0" distR="0" wp14:anchorId="04864E40" wp14:editId="2C54B3D9">
            <wp:extent cx="2942705" cy="2942705"/>
            <wp:effectExtent l="0" t="0" r="0" b="0"/>
            <wp:docPr id="3" name="Picture 3" descr="C:\Users\akaiser\Documents\Manuscripts\2016 IJWH - Fecal incontinence in women - challenges and solutions\Keyho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kaiser\Documents\Manuscripts\2016 IJWH - Fecal incontinence in women - challenges and solutions\Keyhol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705" cy="2942705"/>
                    </a:xfrm>
                    <a:prstGeom prst="rect">
                      <a:avLst/>
                    </a:prstGeom>
                    <a:noFill/>
                    <a:ln>
                      <a:noFill/>
                    </a:ln>
                  </pic:spPr>
                </pic:pic>
              </a:graphicData>
            </a:graphic>
          </wp:inline>
        </w:drawing>
      </w:r>
    </w:p>
    <w:p w14:paraId="645B41F2" w14:textId="150FD2AE" w:rsidR="00FA591E" w:rsidRPr="0039636F" w:rsidRDefault="00FA591E" w:rsidP="009D0C8E">
      <w:pPr>
        <w:ind w:firstLineChars="0" w:firstLine="0"/>
        <w:rPr>
          <w:b/>
        </w:rPr>
      </w:pPr>
      <w:r w:rsidRPr="0039636F">
        <w:rPr>
          <w:b/>
        </w:rPr>
        <w:t xml:space="preserve">Figure </w:t>
      </w:r>
      <w:r w:rsidR="007B3AE8" w:rsidRPr="0039636F">
        <w:rPr>
          <w:b/>
        </w:rPr>
        <w:t>2</w:t>
      </w:r>
      <w:r w:rsidR="00681784" w:rsidRPr="0039636F">
        <w:rPr>
          <w:b/>
        </w:rPr>
        <w:t xml:space="preserve"> </w:t>
      </w:r>
      <w:r w:rsidRPr="0039636F">
        <w:rPr>
          <w:b/>
        </w:rPr>
        <w:t>Keyhole deformity: After a previous fistulotomy, the anus is not patulous but appears to have a deformity (arrow).</w:t>
      </w:r>
    </w:p>
    <w:p w14:paraId="078CDF2F" w14:textId="22D7368F" w:rsidR="00681784" w:rsidRPr="009D0C8E" w:rsidRDefault="00681784" w:rsidP="009D0C8E">
      <w:pPr>
        <w:ind w:firstLineChars="0" w:firstLine="0"/>
      </w:pPr>
      <w:r w:rsidRPr="009D0C8E">
        <w:br w:type="page"/>
      </w:r>
    </w:p>
    <w:p w14:paraId="3554CAF7" w14:textId="71A89459" w:rsidR="00FA591E" w:rsidRPr="009D0C8E" w:rsidRDefault="00681784" w:rsidP="009D0C8E">
      <w:pPr>
        <w:ind w:firstLineChars="0" w:firstLine="0"/>
      </w:pPr>
      <w:r w:rsidRPr="009D0C8E">
        <w:rPr>
          <w:noProof/>
          <w:lang w:eastAsia="zh-CN"/>
        </w:rPr>
        <w:lastRenderedPageBreak/>
        <w:drawing>
          <wp:inline distT="0" distB="0" distL="0" distR="0" wp14:anchorId="0FC37471" wp14:editId="5856DC1B">
            <wp:extent cx="3343910" cy="3361055"/>
            <wp:effectExtent l="0" t="0" r="8890" b="0"/>
            <wp:docPr id="2" name="Picture 2" descr="C:\Users\akaiser\Documents\Manuscripts\2016 IJWH - Fecal incontinence in women - challenges and solutions\Figure 1 - Ultrasound - sphincter defe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kaiser\Documents\Manuscripts\2016 IJWH - Fecal incontinence in women - challenges and solutions\Figure 1 - Ultrasound - sphincter defect.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14259" t="10556" r="12593" b="15926"/>
                    <a:stretch/>
                  </pic:blipFill>
                  <pic:spPr bwMode="auto">
                    <a:xfrm>
                      <a:off x="0" y="0"/>
                      <a:ext cx="3343910" cy="3361055"/>
                    </a:xfrm>
                    <a:prstGeom prst="rect">
                      <a:avLst/>
                    </a:prstGeom>
                    <a:noFill/>
                    <a:ln>
                      <a:noFill/>
                    </a:ln>
                    <a:extLst>
                      <a:ext uri="{53640926-AAD7-44D8-BBD7-CCE9431645EC}">
                        <a14:shadowObscured xmlns:a14="http://schemas.microsoft.com/office/drawing/2010/main"/>
                      </a:ext>
                    </a:extLst>
                  </pic:spPr>
                </pic:pic>
              </a:graphicData>
            </a:graphic>
          </wp:inline>
        </w:drawing>
      </w:r>
    </w:p>
    <w:p w14:paraId="69B68771" w14:textId="1F677DFE" w:rsidR="00FA591E" w:rsidRPr="0039636F" w:rsidRDefault="00FA591E" w:rsidP="009D0C8E">
      <w:pPr>
        <w:ind w:firstLineChars="0" w:firstLine="0"/>
        <w:rPr>
          <w:b/>
        </w:rPr>
      </w:pPr>
      <w:r w:rsidRPr="0039636F">
        <w:rPr>
          <w:b/>
        </w:rPr>
        <w:t xml:space="preserve">Figure </w:t>
      </w:r>
      <w:r w:rsidR="007B3AE8" w:rsidRPr="0039636F">
        <w:rPr>
          <w:b/>
        </w:rPr>
        <w:t xml:space="preserve">3 </w:t>
      </w:r>
      <w:r w:rsidRPr="0039636F">
        <w:rPr>
          <w:b/>
        </w:rPr>
        <w:t xml:space="preserve">Anorectal </w:t>
      </w:r>
      <w:r w:rsidR="00681784" w:rsidRPr="0039636F">
        <w:rPr>
          <w:b/>
        </w:rPr>
        <w:t>u</w:t>
      </w:r>
      <w:r w:rsidRPr="0039636F">
        <w:rPr>
          <w:b/>
        </w:rPr>
        <w:t xml:space="preserve">ltrasound showing an anterior defect in </w:t>
      </w:r>
      <w:r w:rsidR="00681784" w:rsidRPr="0039636F">
        <w:rPr>
          <w:b/>
        </w:rPr>
        <w:t>external anal sphincter</w:t>
      </w:r>
      <w:r w:rsidRPr="0039636F">
        <w:rPr>
          <w:b/>
        </w:rPr>
        <w:t>.</w:t>
      </w:r>
    </w:p>
    <w:p w14:paraId="58A86A87" w14:textId="158054FB" w:rsidR="00681784" w:rsidRPr="009D0C8E" w:rsidRDefault="00681784" w:rsidP="009D0C8E">
      <w:pPr>
        <w:ind w:firstLineChars="0" w:firstLine="0"/>
      </w:pPr>
      <w:r w:rsidRPr="009D0C8E">
        <w:br w:type="page"/>
      </w:r>
    </w:p>
    <w:p w14:paraId="7748D974" w14:textId="7B0DBB35" w:rsidR="00FA591E" w:rsidRPr="009D0C8E" w:rsidRDefault="00681784" w:rsidP="009D0C8E">
      <w:pPr>
        <w:ind w:firstLineChars="0" w:firstLine="0"/>
      </w:pPr>
      <w:r w:rsidRPr="009D0C8E">
        <w:rPr>
          <w:noProof/>
          <w:lang w:eastAsia="zh-CN"/>
        </w:rPr>
        <w:lastRenderedPageBreak/>
        <w:drawing>
          <wp:inline distT="0" distB="0" distL="0" distR="0" wp14:anchorId="58D3CEEC" wp14:editId="60DBEE8A">
            <wp:extent cx="4838007" cy="3245496"/>
            <wp:effectExtent l="0" t="0" r="1270" b="0"/>
            <wp:docPr id="4" name="Picture 4" descr="C:\Users\akaiser\Documents\Manuscripts\2016 IJWH - Fecal incontinence in women - challenges and solutions\Cloaca-like deformity - x-f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kaiser\Documents\Manuscripts\2016 IJWH - Fecal incontinence in women - challenges and solutions\Cloaca-like deformity - x-fla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8007" cy="3245496"/>
                    </a:xfrm>
                    <a:prstGeom prst="rect">
                      <a:avLst/>
                    </a:prstGeom>
                    <a:noFill/>
                    <a:ln>
                      <a:noFill/>
                    </a:ln>
                  </pic:spPr>
                </pic:pic>
              </a:graphicData>
            </a:graphic>
          </wp:inline>
        </w:drawing>
      </w:r>
    </w:p>
    <w:p w14:paraId="7C4EBFFC" w14:textId="57F9D4B7" w:rsidR="00FA591E" w:rsidRPr="0039636F" w:rsidRDefault="00FA591E" w:rsidP="009D0C8E">
      <w:pPr>
        <w:ind w:firstLineChars="0" w:firstLine="0"/>
        <w:rPr>
          <w:b/>
        </w:rPr>
      </w:pPr>
      <w:r w:rsidRPr="0039636F">
        <w:rPr>
          <w:b/>
        </w:rPr>
        <w:t xml:space="preserve">Figure </w:t>
      </w:r>
      <w:r w:rsidR="007B3AE8" w:rsidRPr="0039636F">
        <w:rPr>
          <w:b/>
        </w:rPr>
        <w:t xml:space="preserve">4 </w:t>
      </w:r>
      <w:r w:rsidRPr="0039636F">
        <w:rPr>
          <w:b/>
        </w:rPr>
        <w:t>Cloaca-like deformity,</w:t>
      </w:r>
      <w:r w:rsidR="00AA7593" w:rsidRPr="0039636F">
        <w:rPr>
          <w:b/>
        </w:rPr>
        <w:t xml:space="preserve"> </w:t>
      </w:r>
      <w:r w:rsidRPr="0039636F">
        <w:rPr>
          <w:b/>
        </w:rPr>
        <w:t>corrected with sphincteroplasty and X-flaps</w:t>
      </w:r>
      <w:r w:rsidR="00681784" w:rsidRPr="0039636F">
        <w:rPr>
          <w:b/>
        </w:rPr>
        <w:t>.</w:t>
      </w:r>
    </w:p>
    <w:p w14:paraId="74281DC1" w14:textId="0AB911C2" w:rsidR="00681784" w:rsidRPr="009D0C8E" w:rsidRDefault="00681784" w:rsidP="009D0C8E">
      <w:pPr>
        <w:ind w:firstLineChars="0" w:firstLine="0"/>
      </w:pPr>
      <w:r w:rsidRPr="009D0C8E">
        <w:br w:type="page"/>
      </w:r>
    </w:p>
    <w:p w14:paraId="78EB00A9" w14:textId="6A8554A5" w:rsidR="00FA591E" w:rsidRPr="009D0C8E" w:rsidRDefault="00681784" w:rsidP="009D0C8E">
      <w:pPr>
        <w:ind w:firstLineChars="0" w:firstLine="0"/>
      </w:pPr>
      <w:r w:rsidRPr="009D0C8E">
        <w:rPr>
          <w:noProof/>
          <w:lang w:eastAsia="zh-CN"/>
        </w:rPr>
        <w:lastRenderedPageBreak/>
        <w:drawing>
          <wp:inline distT="0" distB="0" distL="0" distR="0" wp14:anchorId="180D2485" wp14:editId="4B3ECF58">
            <wp:extent cx="5382883" cy="4037162"/>
            <wp:effectExtent l="0" t="0" r="8890" b="1905"/>
            <wp:docPr id="6" name="Picture 6" descr="C:\Users\akaiser\Documents\Manuscripts\2016 IJWH - Fecal incontinence in women - challenges and solutions\sphincteroplast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kaiser\Documents\Manuscripts\2016 IJWH - Fecal incontinence in women - challenges and solutions\sphincteroplasty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5373" cy="4039030"/>
                    </a:xfrm>
                    <a:prstGeom prst="rect">
                      <a:avLst/>
                    </a:prstGeom>
                    <a:noFill/>
                    <a:ln>
                      <a:noFill/>
                    </a:ln>
                  </pic:spPr>
                </pic:pic>
              </a:graphicData>
            </a:graphic>
          </wp:inline>
        </w:drawing>
      </w:r>
    </w:p>
    <w:p w14:paraId="420A7504" w14:textId="2425F953" w:rsidR="00FA591E" w:rsidRPr="009D0C8E" w:rsidRDefault="00A43387" w:rsidP="009D0C8E">
      <w:pPr>
        <w:ind w:firstLineChars="0" w:firstLine="0"/>
        <w:rPr>
          <w:b/>
        </w:rPr>
      </w:pPr>
      <w:r w:rsidRPr="009D0C8E">
        <w:rPr>
          <w:b/>
        </w:rPr>
        <w:t xml:space="preserve">Figure </w:t>
      </w:r>
      <w:r w:rsidR="007B3AE8" w:rsidRPr="009D0C8E">
        <w:rPr>
          <w:b/>
        </w:rPr>
        <w:t xml:space="preserve">5 </w:t>
      </w:r>
      <w:r w:rsidRPr="009D0C8E">
        <w:rPr>
          <w:b/>
        </w:rPr>
        <w:t xml:space="preserve">Model for poor outcomes after sphincteroplasty. </w:t>
      </w:r>
      <w:r w:rsidR="00ED0DE6" w:rsidRPr="009D0C8E">
        <w:t>Hypothetical m</w:t>
      </w:r>
      <w:r w:rsidR="00FA591E" w:rsidRPr="009D0C8E">
        <w:t xml:space="preserve">odel </w:t>
      </w:r>
      <w:r w:rsidR="00ED0DE6" w:rsidRPr="009D0C8E">
        <w:t xml:space="preserve">to explain </w:t>
      </w:r>
      <w:r w:rsidR="00FA591E" w:rsidRPr="009D0C8E">
        <w:t>poor outcomes after sphincteroplasty: The graph shows a hypothetical time course (x-axis) of the sphincter strength (y-axis) with the dotted line representing the threshold below which incontinence becomes clinically evident.</w:t>
      </w:r>
      <w:r w:rsidRPr="009D0C8E">
        <w:t xml:space="preserve"> </w:t>
      </w:r>
      <w:r w:rsidR="00FA591E" w:rsidRPr="009D0C8E">
        <w:t>There may be a natural decline of sphincter strength (time before sphincter injury), a dramatic reduction through the injury, followed by an accelerated decline</w:t>
      </w:r>
      <w:r w:rsidR="00A93C02" w:rsidRPr="009D0C8E">
        <w:t xml:space="preserve">. The physiological delay represents the time until symptoms evolve, while the embarrassment delay </w:t>
      </w:r>
      <w:r w:rsidR="00BC3454" w:rsidRPr="009D0C8E">
        <w:t>reflects</w:t>
      </w:r>
      <w:r w:rsidR="00A93C02" w:rsidRPr="009D0C8E">
        <w:t xml:space="preserve"> the time </w:t>
      </w:r>
      <w:r w:rsidR="00BC3454" w:rsidRPr="009D0C8E">
        <w:t xml:space="preserve">until </w:t>
      </w:r>
      <w:r w:rsidR="00A93C02" w:rsidRPr="009D0C8E">
        <w:t xml:space="preserve">a </w:t>
      </w:r>
      <w:r w:rsidR="00BC3454" w:rsidRPr="009D0C8E">
        <w:t xml:space="preserve">symptomatic </w:t>
      </w:r>
      <w:r w:rsidR="00A93C02" w:rsidRPr="009D0C8E">
        <w:t xml:space="preserve">patient acknowledges the problem. A sphincter repair may restore some strength, but with continued </w:t>
      </w:r>
      <w:r w:rsidR="00BC3454" w:rsidRPr="009D0C8E">
        <w:t xml:space="preserve">and possibly accelerated </w:t>
      </w:r>
      <w:r w:rsidR="00A93C02" w:rsidRPr="009D0C8E">
        <w:t>decline of the sphincter function the threshold is again crossed after a period of time.</w:t>
      </w:r>
    </w:p>
    <w:p w14:paraId="303D45BD" w14:textId="3DA7FE73" w:rsidR="00A43387" w:rsidRPr="009D0C8E" w:rsidRDefault="00A43387" w:rsidP="009D0C8E">
      <w:pPr>
        <w:ind w:firstLineChars="0" w:firstLine="0"/>
      </w:pPr>
      <w:r w:rsidRPr="009D0C8E">
        <w:br w:type="page"/>
      </w:r>
    </w:p>
    <w:p w14:paraId="70D9443C" w14:textId="5A1BB66B" w:rsidR="00AD4424" w:rsidRPr="009D0C8E" w:rsidRDefault="00A43387" w:rsidP="009D0C8E">
      <w:pPr>
        <w:ind w:firstLineChars="0" w:firstLine="0"/>
      </w:pPr>
      <w:r w:rsidRPr="009D0C8E">
        <w:rPr>
          <w:noProof/>
          <w:lang w:eastAsia="zh-CN"/>
        </w:rPr>
        <w:lastRenderedPageBreak/>
        <w:drawing>
          <wp:inline distT="0" distB="0" distL="0" distR="0" wp14:anchorId="74321430" wp14:editId="3517AD01">
            <wp:extent cx="3524596" cy="2585179"/>
            <wp:effectExtent l="0" t="0" r="0" b="5715"/>
            <wp:docPr id="1" name="Picture 1" descr="C:\Users\akaiser\Documents\Manuscripts\2016 WJG - Fecal incontinence - challenges and solutions\Trained colosto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kaiser\Documents\Manuscripts\2016 WJG - Fecal incontinence - challenges and solutions\Trained colostom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0494" cy="2589505"/>
                    </a:xfrm>
                    <a:prstGeom prst="rect">
                      <a:avLst/>
                    </a:prstGeom>
                    <a:noFill/>
                    <a:ln>
                      <a:noFill/>
                    </a:ln>
                  </pic:spPr>
                </pic:pic>
              </a:graphicData>
            </a:graphic>
          </wp:inline>
        </w:drawing>
      </w:r>
    </w:p>
    <w:p w14:paraId="128E99BD" w14:textId="6348C5B0" w:rsidR="00AD4424" w:rsidRPr="001003CC" w:rsidRDefault="00AD4424" w:rsidP="009D0C8E">
      <w:pPr>
        <w:ind w:firstLineChars="0" w:firstLine="0"/>
      </w:pPr>
      <w:r w:rsidRPr="009D0C8E">
        <w:rPr>
          <w:b/>
        </w:rPr>
        <w:t xml:space="preserve">Figure </w:t>
      </w:r>
      <w:r w:rsidR="007B3AE8" w:rsidRPr="009D0C8E">
        <w:rPr>
          <w:b/>
        </w:rPr>
        <w:t xml:space="preserve">6 </w:t>
      </w:r>
      <w:r w:rsidR="00A43387" w:rsidRPr="009D0C8E">
        <w:rPr>
          <w:b/>
        </w:rPr>
        <w:t xml:space="preserve">Trained colostomy. </w:t>
      </w:r>
      <w:r w:rsidRPr="009D0C8E">
        <w:t>Trained colostomy</w:t>
      </w:r>
      <w:r w:rsidR="002B514E" w:rsidRPr="009D0C8E">
        <w:t>: After observation of cyclic emptying pattern, in conjunction with appropriate supportive measures (</w:t>
      </w:r>
      <w:r w:rsidR="002B514E" w:rsidRPr="009D0C8E">
        <w:rPr>
          <w:i/>
        </w:rPr>
        <w:t>e</w:t>
      </w:r>
      <w:r w:rsidR="00A43387" w:rsidRPr="009D0C8E">
        <w:rPr>
          <w:i/>
        </w:rPr>
        <w:t>.</w:t>
      </w:r>
      <w:r w:rsidR="002B514E" w:rsidRPr="009D0C8E">
        <w:rPr>
          <w:i/>
        </w:rPr>
        <w:t>g</w:t>
      </w:r>
      <w:r w:rsidR="00A43387" w:rsidRPr="009D0C8E">
        <w:rPr>
          <w:i/>
        </w:rPr>
        <w:t>.</w:t>
      </w:r>
      <w:r w:rsidR="002B514E" w:rsidRPr="009D0C8E">
        <w:t>, timed enemas), the patient may not need a true bag, but simply covers the stoma with a mini-appliance with a gas filter.</w:t>
      </w:r>
    </w:p>
    <w:p w14:paraId="20FFD732" w14:textId="03932278" w:rsidR="00AD4424" w:rsidRPr="001003CC" w:rsidRDefault="00AD4424" w:rsidP="009D0C8E">
      <w:pPr>
        <w:ind w:firstLineChars="0" w:firstLine="0"/>
      </w:pPr>
    </w:p>
    <w:sectPr w:rsidR="00AD4424" w:rsidRPr="001003CC" w:rsidSect="00511AEE">
      <w:pgSz w:w="12240" w:h="15840" w:code="1"/>
      <w:pgMar w:top="1440" w:right="1440" w:bottom="1440" w:left="1440" w:header="720" w:footer="720" w:gutter="0"/>
      <w:cols w:space="720"/>
      <w:titlePg/>
      <w:docGrid w:linePitch="60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9F04C" w14:textId="77777777" w:rsidR="002C75DB" w:rsidRDefault="002C75DB" w:rsidP="008136E4">
      <w:r>
        <w:separator/>
      </w:r>
    </w:p>
    <w:p w14:paraId="56848340" w14:textId="77777777" w:rsidR="002C75DB" w:rsidRDefault="002C75DB" w:rsidP="008136E4"/>
    <w:p w14:paraId="34AC20F7" w14:textId="77777777" w:rsidR="002C75DB" w:rsidRDefault="002C75DB" w:rsidP="008136E4"/>
  </w:endnote>
  <w:endnote w:type="continuationSeparator" w:id="0">
    <w:p w14:paraId="325A35A2" w14:textId="77777777" w:rsidR="002C75DB" w:rsidRDefault="002C75DB" w:rsidP="008136E4">
      <w:r>
        <w:continuationSeparator/>
      </w:r>
    </w:p>
    <w:p w14:paraId="49C85F5E" w14:textId="77777777" w:rsidR="002C75DB" w:rsidRDefault="002C75DB" w:rsidP="008136E4"/>
    <w:p w14:paraId="26FF78FC" w14:textId="77777777" w:rsidR="002C75DB" w:rsidRDefault="002C75DB" w:rsidP="008136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icrosoft YaHei">
    <w:altName w:val="微软雅黑"/>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856A21" w14:textId="77777777" w:rsidR="002C75DB" w:rsidRDefault="002C75DB" w:rsidP="008136E4">
      <w:r>
        <w:separator/>
      </w:r>
    </w:p>
    <w:p w14:paraId="00451CFA" w14:textId="77777777" w:rsidR="002C75DB" w:rsidRDefault="002C75DB" w:rsidP="008136E4"/>
    <w:p w14:paraId="76756401" w14:textId="77777777" w:rsidR="002C75DB" w:rsidRDefault="002C75DB" w:rsidP="008136E4"/>
  </w:footnote>
  <w:footnote w:type="continuationSeparator" w:id="0">
    <w:p w14:paraId="2BB52B00" w14:textId="77777777" w:rsidR="002C75DB" w:rsidRDefault="002C75DB" w:rsidP="008136E4">
      <w:r>
        <w:continuationSeparator/>
      </w:r>
    </w:p>
    <w:p w14:paraId="603F673B" w14:textId="77777777" w:rsidR="002C75DB" w:rsidRDefault="002C75DB" w:rsidP="008136E4"/>
    <w:p w14:paraId="7B68202A" w14:textId="77777777" w:rsidR="002C75DB" w:rsidRDefault="002C75DB" w:rsidP="008136E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Num10"/>
    <w:lvl w:ilvl="0">
      <w:start w:val="1"/>
      <w:numFmt w:val="decimal"/>
      <w:lvlText w:val="(%1)"/>
      <w:lvlJc w:val="left"/>
      <w:pPr>
        <w:tabs>
          <w:tab w:val="num" w:pos="0"/>
        </w:tabs>
        <w:ind w:left="1152" w:hanging="720"/>
      </w:pPr>
    </w:lvl>
    <w:lvl w:ilvl="1">
      <w:start w:val="1"/>
      <w:numFmt w:val="lowerLetter"/>
      <w:lvlText w:val="%2."/>
      <w:lvlJc w:val="left"/>
      <w:pPr>
        <w:tabs>
          <w:tab w:val="num" w:pos="0"/>
        </w:tabs>
        <w:ind w:left="1512" w:hanging="360"/>
      </w:pPr>
    </w:lvl>
    <w:lvl w:ilvl="2">
      <w:start w:val="1"/>
      <w:numFmt w:val="lowerRoman"/>
      <w:lvlText w:val="%2.%3."/>
      <w:lvlJc w:val="right"/>
      <w:pPr>
        <w:tabs>
          <w:tab w:val="num" w:pos="0"/>
        </w:tabs>
        <w:ind w:left="2232" w:hanging="180"/>
      </w:pPr>
    </w:lvl>
    <w:lvl w:ilvl="3">
      <w:start w:val="1"/>
      <w:numFmt w:val="decimal"/>
      <w:lvlText w:val="%2.%3.%4."/>
      <w:lvlJc w:val="left"/>
      <w:pPr>
        <w:tabs>
          <w:tab w:val="num" w:pos="0"/>
        </w:tabs>
        <w:ind w:left="2952" w:hanging="360"/>
      </w:pPr>
    </w:lvl>
    <w:lvl w:ilvl="4">
      <w:start w:val="1"/>
      <w:numFmt w:val="lowerLetter"/>
      <w:lvlText w:val="%2.%3.%4.%5."/>
      <w:lvlJc w:val="left"/>
      <w:pPr>
        <w:tabs>
          <w:tab w:val="num" w:pos="0"/>
        </w:tabs>
        <w:ind w:left="3672" w:hanging="360"/>
      </w:pPr>
    </w:lvl>
    <w:lvl w:ilvl="5">
      <w:start w:val="1"/>
      <w:numFmt w:val="lowerRoman"/>
      <w:lvlText w:val="%2.%3.%4.%5.%6."/>
      <w:lvlJc w:val="right"/>
      <w:pPr>
        <w:tabs>
          <w:tab w:val="num" w:pos="0"/>
        </w:tabs>
        <w:ind w:left="4392" w:hanging="180"/>
      </w:pPr>
    </w:lvl>
    <w:lvl w:ilvl="6">
      <w:start w:val="1"/>
      <w:numFmt w:val="decimal"/>
      <w:lvlText w:val="%2.%3.%4.%5.%6.%7."/>
      <w:lvlJc w:val="left"/>
      <w:pPr>
        <w:tabs>
          <w:tab w:val="num" w:pos="0"/>
        </w:tabs>
        <w:ind w:left="5112" w:hanging="360"/>
      </w:pPr>
    </w:lvl>
    <w:lvl w:ilvl="7">
      <w:start w:val="1"/>
      <w:numFmt w:val="lowerLetter"/>
      <w:lvlText w:val="%2.%3.%4.%5.%6.%7.%8."/>
      <w:lvlJc w:val="left"/>
      <w:pPr>
        <w:tabs>
          <w:tab w:val="num" w:pos="0"/>
        </w:tabs>
        <w:ind w:left="5832" w:hanging="360"/>
      </w:pPr>
    </w:lvl>
    <w:lvl w:ilvl="8">
      <w:start w:val="1"/>
      <w:numFmt w:val="lowerRoman"/>
      <w:lvlText w:val="%2.%3.%4.%5.%6.%7.%8.%9."/>
      <w:lvlJc w:val="right"/>
      <w:pPr>
        <w:tabs>
          <w:tab w:val="num" w:pos="0"/>
        </w:tabs>
        <w:ind w:left="6552" w:hanging="180"/>
      </w:pPr>
    </w:lvl>
  </w:abstractNum>
  <w:abstractNum w:abstractNumId="1" w15:restartNumberingAfterBreak="0">
    <w:nsid w:val="01554563"/>
    <w:multiLevelType w:val="hybridMultilevel"/>
    <w:tmpl w:val="6FE4190E"/>
    <w:lvl w:ilvl="0" w:tplc="0994C32E">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1C74DAB"/>
    <w:multiLevelType w:val="hybridMultilevel"/>
    <w:tmpl w:val="F0628B12"/>
    <w:lvl w:ilvl="0" w:tplc="0409000F">
      <w:start w:val="1"/>
      <w:numFmt w:val="decimal"/>
      <w:lvlText w:val="%1."/>
      <w:lvlJc w:val="left"/>
      <w:pPr>
        <w:ind w:left="961" w:hanging="360"/>
      </w:pPr>
    </w:lvl>
    <w:lvl w:ilvl="1" w:tplc="04090019" w:tentative="1">
      <w:start w:val="1"/>
      <w:numFmt w:val="lowerLetter"/>
      <w:lvlText w:val="%2."/>
      <w:lvlJc w:val="left"/>
      <w:pPr>
        <w:ind w:left="1681" w:hanging="360"/>
      </w:pPr>
    </w:lvl>
    <w:lvl w:ilvl="2" w:tplc="0409001B" w:tentative="1">
      <w:start w:val="1"/>
      <w:numFmt w:val="lowerRoman"/>
      <w:lvlText w:val="%3."/>
      <w:lvlJc w:val="right"/>
      <w:pPr>
        <w:ind w:left="2401" w:hanging="180"/>
      </w:pPr>
    </w:lvl>
    <w:lvl w:ilvl="3" w:tplc="0409000F" w:tentative="1">
      <w:start w:val="1"/>
      <w:numFmt w:val="decimal"/>
      <w:lvlText w:val="%4."/>
      <w:lvlJc w:val="left"/>
      <w:pPr>
        <w:ind w:left="3121" w:hanging="360"/>
      </w:pPr>
    </w:lvl>
    <w:lvl w:ilvl="4" w:tplc="04090019" w:tentative="1">
      <w:start w:val="1"/>
      <w:numFmt w:val="lowerLetter"/>
      <w:lvlText w:val="%5."/>
      <w:lvlJc w:val="left"/>
      <w:pPr>
        <w:ind w:left="3841" w:hanging="360"/>
      </w:pPr>
    </w:lvl>
    <w:lvl w:ilvl="5" w:tplc="0409001B" w:tentative="1">
      <w:start w:val="1"/>
      <w:numFmt w:val="lowerRoman"/>
      <w:lvlText w:val="%6."/>
      <w:lvlJc w:val="right"/>
      <w:pPr>
        <w:ind w:left="4561" w:hanging="180"/>
      </w:pPr>
    </w:lvl>
    <w:lvl w:ilvl="6" w:tplc="0409000F" w:tentative="1">
      <w:start w:val="1"/>
      <w:numFmt w:val="decimal"/>
      <w:lvlText w:val="%7."/>
      <w:lvlJc w:val="left"/>
      <w:pPr>
        <w:ind w:left="5281" w:hanging="360"/>
      </w:pPr>
    </w:lvl>
    <w:lvl w:ilvl="7" w:tplc="04090019" w:tentative="1">
      <w:start w:val="1"/>
      <w:numFmt w:val="lowerLetter"/>
      <w:lvlText w:val="%8."/>
      <w:lvlJc w:val="left"/>
      <w:pPr>
        <w:ind w:left="6001" w:hanging="360"/>
      </w:pPr>
    </w:lvl>
    <w:lvl w:ilvl="8" w:tplc="0409001B" w:tentative="1">
      <w:start w:val="1"/>
      <w:numFmt w:val="lowerRoman"/>
      <w:lvlText w:val="%9."/>
      <w:lvlJc w:val="right"/>
      <w:pPr>
        <w:ind w:left="6721" w:hanging="180"/>
      </w:pPr>
    </w:lvl>
  </w:abstractNum>
  <w:abstractNum w:abstractNumId="3" w15:restartNumberingAfterBreak="0">
    <w:nsid w:val="05EA0E59"/>
    <w:multiLevelType w:val="hybridMultilevel"/>
    <w:tmpl w:val="0DBAF7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6033EAB"/>
    <w:multiLevelType w:val="hybridMultilevel"/>
    <w:tmpl w:val="A7F4DE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F7206"/>
    <w:multiLevelType w:val="hybridMultilevel"/>
    <w:tmpl w:val="5B7ADB5A"/>
    <w:lvl w:ilvl="0" w:tplc="4650E16A">
      <w:numFmt w:val="bullet"/>
      <w:lvlText w:val="-"/>
      <w:lvlJc w:val="left"/>
      <w:pPr>
        <w:ind w:left="792" w:hanging="360"/>
      </w:pPr>
      <w:rPr>
        <w:rFonts w:ascii="Calibri" w:eastAsia="Times New Roman" w:hAnsi="Calibri" w:cs="Aria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 w15:restartNumberingAfterBreak="0">
    <w:nsid w:val="0ECB3D84"/>
    <w:multiLevelType w:val="hybridMultilevel"/>
    <w:tmpl w:val="A63833C2"/>
    <w:lvl w:ilvl="0" w:tplc="0409000F">
      <w:start w:val="1"/>
      <w:numFmt w:val="decimal"/>
      <w:lvlText w:val="%1."/>
      <w:lvlJc w:val="left"/>
      <w:pPr>
        <w:ind w:left="0" w:hanging="360"/>
      </w:pPr>
      <w:rPr>
        <w:rFonts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7" w15:restartNumberingAfterBreak="0">
    <w:nsid w:val="136E2032"/>
    <w:multiLevelType w:val="hybridMultilevel"/>
    <w:tmpl w:val="B56EE9A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5227BA3"/>
    <w:multiLevelType w:val="hybridMultilevel"/>
    <w:tmpl w:val="C848E854"/>
    <w:lvl w:ilvl="0" w:tplc="0409000F">
      <w:start w:val="1"/>
      <w:numFmt w:val="decimal"/>
      <w:lvlText w:val="%1."/>
      <w:lvlJc w:val="left"/>
      <w:pPr>
        <w:ind w:left="1011" w:hanging="720"/>
      </w:pPr>
      <w:rPr>
        <w:rFonts w:hint="default"/>
      </w:rPr>
    </w:lvl>
    <w:lvl w:ilvl="1" w:tplc="47F4BA1E">
      <w:start w:val="3"/>
      <w:numFmt w:val="bullet"/>
      <w:lvlText w:val="-"/>
      <w:lvlJc w:val="left"/>
      <w:pPr>
        <w:ind w:left="1371" w:hanging="360"/>
      </w:pPr>
      <w:rPr>
        <w:rFonts w:ascii="Calibri" w:eastAsia="Times New Roman" w:hAnsi="Calibri" w:cs="Times New Roman" w:hint="default"/>
      </w:rPr>
    </w:lvl>
    <w:lvl w:ilvl="2" w:tplc="04090005">
      <w:start w:val="1"/>
      <w:numFmt w:val="bullet"/>
      <w:lvlText w:val=""/>
      <w:lvlJc w:val="left"/>
      <w:pPr>
        <w:ind w:left="2091" w:hanging="360"/>
      </w:pPr>
      <w:rPr>
        <w:rFonts w:ascii="Wingdings" w:hAnsi="Wingdings" w:hint="default"/>
      </w:rPr>
    </w:lvl>
    <w:lvl w:ilvl="3" w:tplc="04090001" w:tentative="1">
      <w:start w:val="1"/>
      <w:numFmt w:val="bullet"/>
      <w:lvlText w:val=""/>
      <w:lvlJc w:val="left"/>
      <w:pPr>
        <w:ind w:left="2811" w:hanging="360"/>
      </w:pPr>
      <w:rPr>
        <w:rFonts w:ascii="Symbol" w:hAnsi="Symbol" w:hint="default"/>
      </w:rPr>
    </w:lvl>
    <w:lvl w:ilvl="4" w:tplc="04090003" w:tentative="1">
      <w:start w:val="1"/>
      <w:numFmt w:val="bullet"/>
      <w:lvlText w:val="o"/>
      <w:lvlJc w:val="left"/>
      <w:pPr>
        <w:ind w:left="3531" w:hanging="360"/>
      </w:pPr>
      <w:rPr>
        <w:rFonts w:ascii="Courier New" w:hAnsi="Courier New" w:cs="Courier New" w:hint="default"/>
      </w:rPr>
    </w:lvl>
    <w:lvl w:ilvl="5" w:tplc="04090005" w:tentative="1">
      <w:start w:val="1"/>
      <w:numFmt w:val="bullet"/>
      <w:lvlText w:val=""/>
      <w:lvlJc w:val="left"/>
      <w:pPr>
        <w:ind w:left="4251" w:hanging="360"/>
      </w:pPr>
      <w:rPr>
        <w:rFonts w:ascii="Wingdings" w:hAnsi="Wingdings" w:hint="default"/>
      </w:rPr>
    </w:lvl>
    <w:lvl w:ilvl="6" w:tplc="04090001" w:tentative="1">
      <w:start w:val="1"/>
      <w:numFmt w:val="bullet"/>
      <w:lvlText w:val=""/>
      <w:lvlJc w:val="left"/>
      <w:pPr>
        <w:ind w:left="4971" w:hanging="360"/>
      </w:pPr>
      <w:rPr>
        <w:rFonts w:ascii="Symbol" w:hAnsi="Symbol" w:hint="default"/>
      </w:rPr>
    </w:lvl>
    <w:lvl w:ilvl="7" w:tplc="04090003" w:tentative="1">
      <w:start w:val="1"/>
      <w:numFmt w:val="bullet"/>
      <w:lvlText w:val="o"/>
      <w:lvlJc w:val="left"/>
      <w:pPr>
        <w:ind w:left="5691" w:hanging="360"/>
      </w:pPr>
      <w:rPr>
        <w:rFonts w:ascii="Courier New" w:hAnsi="Courier New" w:cs="Courier New" w:hint="default"/>
      </w:rPr>
    </w:lvl>
    <w:lvl w:ilvl="8" w:tplc="04090005" w:tentative="1">
      <w:start w:val="1"/>
      <w:numFmt w:val="bullet"/>
      <w:lvlText w:val=""/>
      <w:lvlJc w:val="left"/>
      <w:pPr>
        <w:ind w:left="6411" w:hanging="360"/>
      </w:pPr>
      <w:rPr>
        <w:rFonts w:ascii="Wingdings" w:hAnsi="Wingdings" w:hint="default"/>
      </w:rPr>
    </w:lvl>
  </w:abstractNum>
  <w:abstractNum w:abstractNumId="9" w15:restartNumberingAfterBreak="0">
    <w:nsid w:val="1EFD1344"/>
    <w:multiLevelType w:val="hybridMultilevel"/>
    <w:tmpl w:val="79FC54DE"/>
    <w:lvl w:ilvl="0" w:tplc="537E67D2">
      <w:start w:val="1"/>
      <w:numFmt w:val="lowerLetter"/>
      <w:lvlText w:val="%1."/>
      <w:lvlJc w:val="left"/>
      <w:pPr>
        <w:ind w:left="720" w:hanging="360"/>
      </w:pPr>
    </w:lvl>
    <w:lvl w:ilvl="1" w:tplc="751AF190">
      <w:start w:val="1"/>
      <w:numFmt w:val="lowerLetter"/>
      <w:lvlText w:val="%2."/>
      <w:lvlJc w:val="left"/>
      <w:pPr>
        <w:ind w:left="1440" w:hanging="360"/>
      </w:pPr>
    </w:lvl>
    <w:lvl w:ilvl="2" w:tplc="C03A0512">
      <w:start w:val="1"/>
      <w:numFmt w:val="lowerRoman"/>
      <w:lvlText w:val="%3."/>
      <w:lvlJc w:val="right"/>
      <w:pPr>
        <w:ind w:left="2160" w:hanging="180"/>
      </w:pPr>
    </w:lvl>
    <w:lvl w:ilvl="3" w:tplc="DA0A3FAC">
      <w:start w:val="1"/>
      <w:numFmt w:val="decimal"/>
      <w:lvlText w:val="%4."/>
      <w:lvlJc w:val="left"/>
      <w:pPr>
        <w:ind w:left="2880" w:hanging="360"/>
      </w:pPr>
    </w:lvl>
    <w:lvl w:ilvl="4" w:tplc="0A5256AC">
      <w:start w:val="1"/>
      <w:numFmt w:val="lowerLetter"/>
      <w:lvlText w:val="%5."/>
      <w:lvlJc w:val="left"/>
      <w:pPr>
        <w:ind w:left="3600" w:hanging="360"/>
      </w:pPr>
    </w:lvl>
    <w:lvl w:ilvl="5" w:tplc="9906142C">
      <w:start w:val="1"/>
      <w:numFmt w:val="lowerRoman"/>
      <w:lvlText w:val="%6."/>
      <w:lvlJc w:val="right"/>
      <w:pPr>
        <w:ind w:left="4320" w:hanging="180"/>
      </w:pPr>
    </w:lvl>
    <w:lvl w:ilvl="6" w:tplc="29A05354">
      <w:start w:val="1"/>
      <w:numFmt w:val="decimal"/>
      <w:lvlText w:val="%7."/>
      <w:lvlJc w:val="left"/>
      <w:pPr>
        <w:ind w:left="5040" w:hanging="360"/>
      </w:pPr>
    </w:lvl>
    <w:lvl w:ilvl="7" w:tplc="56BA7F84">
      <w:start w:val="1"/>
      <w:numFmt w:val="lowerLetter"/>
      <w:lvlText w:val="%8."/>
      <w:lvlJc w:val="left"/>
      <w:pPr>
        <w:ind w:left="5760" w:hanging="360"/>
      </w:pPr>
    </w:lvl>
    <w:lvl w:ilvl="8" w:tplc="66180E9C">
      <w:start w:val="1"/>
      <w:numFmt w:val="lowerRoman"/>
      <w:lvlText w:val="%9."/>
      <w:lvlJc w:val="right"/>
      <w:pPr>
        <w:ind w:left="6480" w:hanging="180"/>
      </w:pPr>
    </w:lvl>
  </w:abstractNum>
  <w:abstractNum w:abstractNumId="10" w15:restartNumberingAfterBreak="0">
    <w:nsid w:val="1F9847FE"/>
    <w:multiLevelType w:val="hybridMultilevel"/>
    <w:tmpl w:val="451A82E6"/>
    <w:lvl w:ilvl="0" w:tplc="30A246B4">
      <w:start w:val="1"/>
      <w:numFmt w:val="decimal"/>
      <w:lvlText w:val="%1."/>
      <w:lvlJc w:val="left"/>
      <w:pPr>
        <w:ind w:left="720" w:hanging="360"/>
      </w:pPr>
    </w:lvl>
    <w:lvl w:ilvl="1" w:tplc="DC845088">
      <w:start w:val="1"/>
      <w:numFmt w:val="lowerLetter"/>
      <w:lvlText w:val="%2."/>
      <w:lvlJc w:val="left"/>
      <w:pPr>
        <w:ind w:left="1440" w:hanging="360"/>
      </w:pPr>
    </w:lvl>
    <w:lvl w:ilvl="2" w:tplc="03D20148">
      <w:start w:val="1"/>
      <w:numFmt w:val="lowerRoman"/>
      <w:lvlText w:val="%3."/>
      <w:lvlJc w:val="right"/>
      <w:pPr>
        <w:ind w:left="2160" w:hanging="180"/>
      </w:pPr>
    </w:lvl>
    <w:lvl w:ilvl="3" w:tplc="6924F8FA">
      <w:start w:val="1"/>
      <w:numFmt w:val="decimal"/>
      <w:lvlText w:val="%4."/>
      <w:lvlJc w:val="left"/>
      <w:pPr>
        <w:ind w:left="2880" w:hanging="360"/>
      </w:pPr>
    </w:lvl>
    <w:lvl w:ilvl="4" w:tplc="1FEAB88C">
      <w:start w:val="1"/>
      <w:numFmt w:val="lowerLetter"/>
      <w:lvlText w:val="%5."/>
      <w:lvlJc w:val="left"/>
      <w:pPr>
        <w:ind w:left="3600" w:hanging="360"/>
      </w:pPr>
    </w:lvl>
    <w:lvl w:ilvl="5" w:tplc="879E2402">
      <w:start w:val="1"/>
      <w:numFmt w:val="lowerRoman"/>
      <w:lvlText w:val="%6."/>
      <w:lvlJc w:val="right"/>
      <w:pPr>
        <w:ind w:left="4320" w:hanging="180"/>
      </w:pPr>
    </w:lvl>
    <w:lvl w:ilvl="6" w:tplc="B9325C2A">
      <w:start w:val="1"/>
      <w:numFmt w:val="decimal"/>
      <w:lvlText w:val="%7."/>
      <w:lvlJc w:val="left"/>
      <w:pPr>
        <w:ind w:left="5040" w:hanging="360"/>
      </w:pPr>
    </w:lvl>
    <w:lvl w:ilvl="7" w:tplc="3A0E81BE">
      <w:start w:val="1"/>
      <w:numFmt w:val="lowerLetter"/>
      <w:lvlText w:val="%8."/>
      <w:lvlJc w:val="left"/>
      <w:pPr>
        <w:ind w:left="5760" w:hanging="360"/>
      </w:pPr>
    </w:lvl>
    <w:lvl w:ilvl="8" w:tplc="E5105DE0">
      <w:start w:val="1"/>
      <w:numFmt w:val="lowerRoman"/>
      <w:lvlText w:val="%9."/>
      <w:lvlJc w:val="right"/>
      <w:pPr>
        <w:ind w:left="6480" w:hanging="180"/>
      </w:pPr>
    </w:lvl>
  </w:abstractNum>
  <w:abstractNum w:abstractNumId="11" w15:restartNumberingAfterBreak="0">
    <w:nsid w:val="27A1023A"/>
    <w:multiLevelType w:val="hybridMultilevel"/>
    <w:tmpl w:val="1BAC117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2" w15:restartNumberingAfterBreak="0">
    <w:nsid w:val="29DD40A9"/>
    <w:multiLevelType w:val="hybridMultilevel"/>
    <w:tmpl w:val="98D48EB0"/>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3" w15:restartNumberingAfterBreak="0">
    <w:nsid w:val="34222EE8"/>
    <w:multiLevelType w:val="hybridMultilevel"/>
    <w:tmpl w:val="9014E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4A5F67"/>
    <w:multiLevelType w:val="hybridMultilevel"/>
    <w:tmpl w:val="D3D2DF36"/>
    <w:lvl w:ilvl="0" w:tplc="19CABF20">
      <w:start w:val="1"/>
      <w:numFmt w:val="decimal"/>
      <w:lvlText w:val="%1"/>
      <w:lvlJc w:val="left"/>
      <w:pPr>
        <w:ind w:left="1152" w:hanging="360"/>
      </w:pPr>
      <w:rPr>
        <w:rFonts w:hint="default"/>
        <w:vertAlign w:val="superscrip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15:restartNumberingAfterBreak="0">
    <w:nsid w:val="3BE459FF"/>
    <w:multiLevelType w:val="hybridMultilevel"/>
    <w:tmpl w:val="1AB0290C"/>
    <w:lvl w:ilvl="0" w:tplc="47F4BA1E">
      <w:start w:val="3"/>
      <w:numFmt w:val="bullet"/>
      <w:lvlText w:val="-"/>
      <w:lvlJc w:val="left"/>
      <w:pPr>
        <w:ind w:left="1152" w:hanging="360"/>
      </w:pPr>
      <w:rPr>
        <w:rFonts w:ascii="Calibri" w:eastAsia="Times New Roman" w:hAnsi="Calibri" w:cs="Times New Roman" w:hint="default"/>
      </w:rPr>
    </w:lvl>
    <w:lvl w:ilvl="1" w:tplc="47F4BA1E">
      <w:start w:val="3"/>
      <w:numFmt w:val="bullet"/>
      <w:lvlText w:val="-"/>
      <w:lvlJc w:val="left"/>
      <w:pPr>
        <w:ind w:left="1872" w:hanging="360"/>
      </w:pPr>
      <w:rPr>
        <w:rFonts w:ascii="Calibri" w:eastAsia="Times New Roman" w:hAnsi="Calibri" w:cs="Times New Roman"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481220D9"/>
    <w:multiLevelType w:val="hybridMultilevel"/>
    <w:tmpl w:val="EBA0D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53461CB"/>
    <w:multiLevelType w:val="hybridMultilevel"/>
    <w:tmpl w:val="F418CD5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57F06339"/>
    <w:multiLevelType w:val="hybridMultilevel"/>
    <w:tmpl w:val="10305726"/>
    <w:lvl w:ilvl="0" w:tplc="D3A8648E">
      <w:start w:val="1"/>
      <w:numFmt w:val="decimal"/>
      <w:lvlText w:val="(%1)"/>
      <w:lvlJc w:val="left"/>
      <w:pPr>
        <w:ind w:left="1152" w:hanging="72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9" w15:restartNumberingAfterBreak="0">
    <w:nsid w:val="5A4D7F00"/>
    <w:multiLevelType w:val="hybridMultilevel"/>
    <w:tmpl w:val="0C5A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DB0310"/>
    <w:multiLevelType w:val="hybridMultilevel"/>
    <w:tmpl w:val="7F30DBF0"/>
    <w:lvl w:ilvl="0" w:tplc="0994C32E">
      <w:start w:val="1"/>
      <w:numFmt w:val="lowerLetter"/>
      <w:lvlText w:val="%1."/>
      <w:lvlJc w:val="left"/>
      <w:pPr>
        <w:ind w:left="720" w:hanging="360"/>
      </w:pPr>
    </w:lvl>
    <w:lvl w:ilvl="1" w:tplc="57C6D68C">
      <w:start w:val="1"/>
      <w:numFmt w:val="lowerLetter"/>
      <w:lvlText w:val="%2."/>
      <w:lvlJc w:val="left"/>
      <w:pPr>
        <w:ind w:left="1440" w:hanging="360"/>
      </w:pPr>
    </w:lvl>
    <w:lvl w:ilvl="2" w:tplc="4F90B5D4">
      <w:start w:val="1"/>
      <w:numFmt w:val="lowerRoman"/>
      <w:lvlText w:val="%3."/>
      <w:lvlJc w:val="right"/>
      <w:pPr>
        <w:ind w:left="2160" w:hanging="180"/>
      </w:pPr>
    </w:lvl>
    <w:lvl w:ilvl="3" w:tplc="F8766402">
      <w:start w:val="1"/>
      <w:numFmt w:val="decimal"/>
      <w:lvlText w:val="%4."/>
      <w:lvlJc w:val="left"/>
      <w:pPr>
        <w:ind w:left="2880" w:hanging="360"/>
      </w:pPr>
    </w:lvl>
    <w:lvl w:ilvl="4" w:tplc="16AAC2F2">
      <w:start w:val="1"/>
      <w:numFmt w:val="lowerLetter"/>
      <w:lvlText w:val="%5."/>
      <w:lvlJc w:val="left"/>
      <w:pPr>
        <w:ind w:left="3600" w:hanging="360"/>
      </w:pPr>
    </w:lvl>
    <w:lvl w:ilvl="5" w:tplc="2FE867D8">
      <w:start w:val="1"/>
      <w:numFmt w:val="lowerRoman"/>
      <w:lvlText w:val="%6."/>
      <w:lvlJc w:val="right"/>
      <w:pPr>
        <w:ind w:left="4320" w:hanging="180"/>
      </w:pPr>
    </w:lvl>
    <w:lvl w:ilvl="6" w:tplc="2D6E2A3E">
      <w:start w:val="1"/>
      <w:numFmt w:val="decimal"/>
      <w:lvlText w:val="%7."/>
      <w:lvlJc w:val="left"/>
      <w:pPr>
        <w:ind w:left="5040" w:hanging="360"/>
      </w:pPr>
    </w:lvl>
    <w:lvl w:ilvl="7" w:tplc="EE442E08">
      <w:start w:val="1"/>
      <w:numFmt w:val="lowerLetter"/>
      <w:lvlText w:val="%8."/>
      <w:lvlJc w:val="left"/>
      <w:pPr>
        <w:ind w:left="5760" w:hanging="360"/>
      </w:pPr>
    </w:lvl>
    <w:lvl w:ilvl="8" w:tplc="3BD6D6C0">
      <w:start w:val="1"/>
      <w:numFmt w:val="lowerRoman"/>
      <w:lvlText w:val="%9."/>
      <w:lvlJc w:val="right"/>
      <w:pPr>
        <w:ind w:left="6480" w:hanging="180"/>
      </w:pPr>
    </w:lvl>
  </w:abstractNum>
  <w:abstractNum w:abstractNumId="21" w15:restartNumberingAfterBreak="0">
    <w:nsid w:val="67FD293B"/>
    <w:multiLevelType w:val="hybridMultilevel"/>
    <w:tmpl w:val="7234CD18"/>
    <w:lvl w:ilvl="0" w:tplc="0994C32E">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BE21286"/>
    <w:multiLevelType w:val="hybridMultilevel"/>
    <w:tmpl w:val="8DBE3C66"/>
    <w:lvl w:ilvl="0" w:tplc="A8A69716">
      <w:start w:val="1"/>
      <w:numFmt w:val="lowerLetter"/>
      <w:lvlText w:val="%1."/>
      <w:lvlJc w:val="left"/>
      <w:pPr>
        <w:ind w:left="720" w:hanging="360"/>
      </w:pPr>
    </w:lvl>
    <w:lvl w:ilvl="1" w:tplc="C96CABA4">
      <w:start w:val="1"/>
      <w:numFmt w:val="lowerLetter"/>
      <w:lvlText w:val="%2."/>
      <w:lvlJc w:val="left"/>
      <w:pPr>
        <w:ind w:left="1440" w:hanging="360"/>
      </w:pPr>
    </w:lvl>
    <w:lvl w:ilvl="2" w:tplc="21A88F06">
      <w:start w:val="1"/>
      <w:numFmt w:val="lowerRoman"/>
      <w:lvlText w:val="%3."/>
      <w:lvlJc w:val="right"/>
      <w:pPr>
        <w:ind w:left="2160" w:hanging="180"/>
      </w:pPr>
    </w:lvl>
    <w:lvl w:ilvl="3" w:tplc="5256477E">
      <w:start w:val="1"/>
      <w:numFmt w:val="decimal"/>
      <w:lvlText w:val="%4."/>
      <w:lvlJc w:val="left"/>
      <w:pPr>
        <w:ind w:left="2880" w:hanging="360"/>
      </w:pPr>
    </w:lvl>
    <w:lvl w:ilvl="4" w:tplc="2750A44E">
      <w:start w:val="1"/>
      <w:numFmt w:val="lowerLetter"/>
      <w:lvlText w:val="%5."/>
      <w:lvlJc w:val="left"/>
      <w:pPr>
        <w:ind w:left="3600" w:hanging="360"/>
      </w:pPr>
    </w:lvl>
    <w:lvl w:ilvl="5" w:tplc="B9080518">
      <w:start w:val="1"/>
      <w:numFmt w:val="lowerRoman"/>
      <w:lvlText w:val="%6."/>
      <w:lvlJc w:val="right"/>
      <w:pPr>
        <w:ind w:left="4320" w:hanging="180"/>
      </w:pPr>
    </w:lvl>
    <w:lvl w:ilvl="6" w:tplc="E2823CD2">
      <w:start w:val="1"/>
      <w:numFmt w:val="decimal"/>
      <w:lvlText w:val="%7."/>
      <w:lvlJc w:val="left"/>
      <w:pPr>
        <w:ind w:left="5040" w:hanging="360"/>
      </w:pPr>
    </w:lvl>
    <w:lvl w:ilvl="7" w:tplc="C4520A9C">
      <w:start w:val="1"/>
      <w:numFmt w:val="lowerLetter"/>
      <w:lvlText w:val="%8."/>
      <w:lvlJc w:val="left"/>
      <w:pPr>
        <w:ind w:left="5760" w:hanging="360"/>
      </w:pPr>
    </w:lvl>
    <w:lvl w:ilvl="8" w:tplc="3E04A7C8">
      <w:start w:val="1"/>
      <w:numFmt w:val="lowerRoman"/>
      <w:lvlText w:val="%9."/>
      <w:lvlJc w:val="right"/>
      <w:pPr>
        <w:ind w:left="6480" w:hanging="180"/>
      </w:pPr>
    </w:lvl>
  </w:abstractNum>
  <w:abstractNum w:abstractNumId="23" w15:restartNumberingAfterBreak="0">
    <w:nsid w:val="741C240F"/>
    <w:multiLevelType w:val="hybridMultilevel"/>
    <w:tmpl w:val="F29CEC10"/>
    <w:lvl w:ilvl="0" w:tplc="49C6A25A">
      <w:start w:val="3"/>
      <w:numFmt w:val="bullet"/>
      <w:lvlText w:val="•"/>
      <w:lvlJc w:val="left"/>
      <w:pPr>
        <w:ind w:left="1584" w:hanging="720"/>
      </w:pPr>
      <w:rPr>
        <w:rFonts w:ascii="Calibri" w:eastAsia="Times New Roman" w:hAnsi="Calibri"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77D73327"/>
    <w:multiLevelType w:val="hybridMultilevel"/>
    <w:tmpl w:val="56348306"/>
    <w:lvl w:ilvl="0" w:tplc="24982252">
      <w:start w:val="1"/>
      <w:numFmt w:val="lowerLetter"/>
      <w:lvlText w:val="%1."/>
      <w:lvlJc w:val="left"/>
      <w:pPr>
        <w:ind w:left="720" w:hanging="360"/>
      </w:pPr>
    </w:lvl>
    <w:lvl w:ilvl="1" w:tplc="0B52ADB0">
      <w:start w:val="1"/>
      <w:numFmt w:val="lowerLetter"/>
      <w:lvlText w:val="%2."/>
      <w:lvlJc w:val="left"/>
      <w:pPr>
        <w:ind w:left="1440" w:hanging="360"/>
      </w:pPr>
    </w:lvl>
    <w:lvl w:ilvl="2" w:tplc="CA26BB28">
      <w:start w:val="1"/>
      <w:numFmt w:val="lowerRoman"/>
      <w:lvlText w:val="%3."/>
      <w:lvlJc w:val="right"/>
      <w:pPr>
        <w:ind w:left="2160" w:hanging="180"/>
      </w:pPr>
    </w:lvl>
    <w:lvl w:ilvl="3" w:tplc="84203242">
      <w:start w:val="1"/>
      <w:numFmt w:val="decimal"/>
      <w:lvlText w:val="%4."/>
      <w:lvlJc w:val="left"/>
      <w:pPr>
        <w:ind w:left="2880" w:hanging="360"/>
      </w:pPr>
    </w:lvl>
    <w:lvl w:ilvl="4" w:tplc="8F7C0D26">
      <w:start w:val="1"/>
      <w:numFmt w:val="lowerLetter"/>
      <w:lvlText w:val="%5."/>
      <w:lvlJc w:val="left"/>
      <w:pPr>
        <w:ind w:left="3600" w:hanging="360"/>
      </w:pPr>
    </w:lvl>
    <w:lvl w:ilvl="5" w:tplc="DCA89292">
      <w:start w:val="1"/>
      <w:numFmt w:val="lowerRoman"/>
      <w:lvlText w:val="%6."/>
      <w:lvlJc w:val="right"/>
      <w:pPr>
        <w:ind w:left="4320" w:hanging="180"/>
      </w:pPr>
    </w:lvl>
    <w:lvl w:ilvl="6" w:tplc="5594A608">
      <w:start w:val="1"/>
      <w:numFmt w:val="decimal"/>
      <w:lvlText w:val="%7."/>
      <w:lvlJc w:val="left"/>
      <w:pPr>
        <w:ind w:left="5040" w:hanging="360"/>
      </w:pPr>
    </w:lvl>
    <w:lvl w:ilvl="7" w:tplc="1A78CDA0">
      <w:start w:val="1"/>
      <w:numFmt w:val="lowerLetter"/>
      <w:lvlText w:val="%8."/>
      <w:lvlJc w:val="left"/>
      <w:pPr>
        <w:ind w:left="5760" w:hanging="360"/>
      </w:pPr>
    </w:lvl>
    <w:lvl w:ilvl="8" w:tplc="1E14507A">
      <w:start w:val="1"/>
      <w:numFmt w:val="lowerRoman"/>
      <w:lvlText w:val="%9."/>
      <w:lvlJc w:val="right"/>
      <w:pPr>
        <w:ind w:left="6480" w:hanging="180"/>
      </w:pPr>
    </w:lvl>
  </w:abstractNum>
  <w:abstractNum w:abstractNumId="25" w15:restartNumberingAfterBreak="0">
    <w:nsid w:val="7E303D6E"/>
    <w:multiLevelType w:val="hybridMultilevel"/>
    <w:tmpl w:val="E730B0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3"/>
  </w:num>
  <w:num w:numId="3">
    <w:abstractNumId w:val="16"/>
  </w:num>
  <w:num w:numId="4">
    <w:abstractNumId w:val="19"/>
  </w:num>
  <w:num w:numId="5">
    <w:abstractNumId w:val="17"/>
  </w:num>
  <w:num w:numId="6">
    <w:abstractNumId w:val="5"/>
  </w:num>
  <w:num w:numId="7">
    <w:abstractNumId w:val="11"/>
  </w:num>
  <w:num w:numId="8">
    <w:abstractNumId w:val="14"/>
  </w:num>
  <w:num w:numId="9">
    <w:abstractNumId w:val="12"/>
  </w:num>
  <w:num w:numId="10">
    <w:abstractNumId w:val="18"/>
  </w:num>
  <w:num w:numId="11">
    <w:abstractNumId w:val="0"/>
  </w:num>
  <w:num w:numId="12">
    <w:abstractNumId w:val="20"/>
  </w:num>
  <w:num w:numId="13">
    <w:abstractNumId w:val="9"/>
  </w:num>
  <w:num w:numId="14">
    <w:abstractNumId w:val="24"/>
  </w:num>
  <w:num w:numId="15">
    <w:abstractNumId w:val="22"/>
  </w:num>
  <w:num w:numId="16">
    <w:abstractNumId w:val="10"/>
  </w:num>
  <w:num w:numId="17">
    <w:abstractNumId w:val="25"/>
  </w:num>
  <w:num w:numId="18">
    <w:abstractNumId w:val="7"/>
  </w:num>
  <w:num w:numId="19">
    <w:abstractNumId w:val="8"/>
  </w:num>
  <w:num w:numId="20">
    <w:abstractNumId w:val="23"/>
  </w:num>
  <w:num w:numId="21">
    <w:abstractNumId w:val="21"/>
  </w:num>
  <w:num w:numId="22">
    <w:abstractNumId w:val="1"/>
  </w:num>
  <w:num w:numId="23">
    <w:abstractNumId w:val="6"/>
  </w:num>
  <w:num w:numId="24">
    <w:abstractNumId w:val="15"/>
  </w:num>
  <w:num w:numId="25">
    <w:abstractNumId w:val="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WJG - AMK&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eep2t0psdrwse0sxov5a9vvazprzrxarr0&quot;&gt;2016 Fecal incontinence Copy&lt;record-ids&gt;&lt;item&gt;2&lt;/item&gt;&lt;item&gt;22&lt;/item&gt;&lt;item&gt;27&lt;/item&gt;&lt;item&gt;28&lt;/item&gt;&lt;item&gt;29&lt;/item&gt;&lt;item&gt;32&lt;/item&gt;&lt;item&gt;36&lt;/item&gt;&lt;item&gt;37&lt;/item&gt;&lt;item&gt;118&lt;/item&gt;&lt;item&gt;119&lt;/item&gt;&lt;item&gt;120&lt;/item&gt;&lt;item&gt;124&lt;/item&gt;&lt;item&gt;125&lt;/item&gt;&lt;item&gt;144&lt;/item&gt;&lt;item&gt;145&lt;/item&gt;&lt;item&gt;146&lt;/item&gt;&lt;item&gt;147&lt;/item&gt;&lt;item&gt;148&lt;/item&gt;&lt;item&gt;149&lt;/item&gt;&lt;item&gt;150&lt;/item&gt;&lt;item&gt;151&lt;/item&gt;&lt;item&gt;152&lt;/item&gt;&lt;item&gt;153&lt;/item&gt;&lt;item&gt;154&lt;/item&gt;&lt;item&gt;155&lt;/item&gt;&lt;item&gt;157&lt;/item&gt;&lt;item&gt;159&lt;/item&gt;&lt;item&gt;189&lt;/item&gt;&lt;item&gt;193&lt;/item&gt;&lt;item&gt;198&lt;/item&gt;&lt;item&gt;200&lt;/item&gt;&lt;item&gt;206&lt;/item&gt;&lt;item&gt;219&lt;/item&gt;&lt;item&gt;224&lt;/item&gt;&lt;item&gt;226&lt;/item&gt;&lt;item&gt;235&lt;/item&gt;&lt;item&gt;236&lt;/item&gt;&lt;item&gt;239&lt;/item&gt;&lt;item&gt;242&lt;/item&gt;&lt;item&gt;256&lt;/item&gt;&lt;item&gt;278&lt;/item&gt;&lt;item&gt;319&lt;/item&gt;&lt;item&gt;325&lt;/item&gt;&lt;item&gt;326&lt;/item&gt;&lt;item&gt;331&lt;/item&gt;&lt;item&gt;332&lt;/item&gt;&lt;item&gt;333&lt;/item&gt;&lt;item&gt;339&lt;/item&gt;&lt;item&gt;343&lt;/item&gt;&lt;item&gt;347&lt;/item&gt;&lt;item&gt;353&lt;/item&gt;&lt;item&gt;354&lt;/item&gt;&lt;item&gt;355&lt;/item&gt;&lt;item&gt;358&lt;/item&gt;&lt;item&gt;363&lt;/item&gt;&lt;item&gt;364&lt;/item&gt;&lt;item&gt;366&lt;/item&gt;&lt;item&gt;371&lt;/item&gt;&lt;item&gt;403&lt;/item&gt;&lt;item&gt;409&lt;/item&gt;&lt;item&gt;410&lt;/item&gt;&lt;item&gt;413&lt;/item&gt;&lt;item&gt;415&lt;/item&gt;&lt;item&gt;424&lt;/item&gt;&lt;item&gt;425&lt;/item&gt;&lt;item&gt;443&lt;/item&gt;&lt;item&gt;454&lt;/item&gt;&lt;item&gt;478&lt;/item&gt;&lt;item&gt;481&lt;/item&gt;&lt;item&gt;482&lt;/item&gt;&lt;item&gt;484&lt;/item&gt;&lt;item&gt;485&lt;/item&gt;&lt;item&gt;486&lt;/item&gt;&lt;item&gt;488&lt;/item&gt;&lt;item&gt;490&lt;/item&gt;&lt;item&gt;496&lt;/item&gt;&lt;item&gt;497&lt;/item&gt;&lt;item&gt;500&lt;/item&gt;&lt;item&gt;503&lt;/item&gt;&lt;item&gt;508&lt;/item&gt;&lt;item&gt;511&lt;/item&gt;&lt;item&gt;517&lt;/item&gt;&lt;item&gt;562&lt;/item&gt;&lt;item&gt;588&lt;/item&gt;&lt;item&gt;630&lt;/item&gt;&lt;item&gt;722&lt;/item&gt;&lt;item&gt;737&lt;/item&gt;&lt;item&gt;746&lt;/item&gt;&lt;item&gt;792&lt;/item&gt;&lt;item&gt;793&lt;/item&gt;&lt;item&gt;929&lt;/item&gt;&lt;item&gt;982&lt;/item&gt;&lt;item&gt;987&lt;/item&gt;&lt;item&gt;1026&lt;/item&gt;&lt;/record-ids&gt;&lt;/item&gt;&lt;/Libraries&gt;"/>
  </w:docVars>
  <w:rsids>
    <w:rsidRoot w:val="00E128D8"/>
    <w:rsid w:val="00000EA9"/>
    <w:rsid w:val="000036C7"/>
    <w:rsid w:val="000039C6"/>
    <w:rsid w:val="00005640"/>
    <w:rsid w:val="00006559"/>
    <w:rsid w:val="00006E3A"/>
    <w:rsid w:val="000077AA"/>
    <w:rsid w:val="00007988"/>
    <w:rsid w:val="00007A29"/>
    <w:rsid w:val="0001185F"/>
    <w:rsid w:val="0001312D"/>
    <w:rsid w:val="00013249"/>
    <w:rsid w:val="00015C55"/>
    <w:rsid w:val="00017192"/>
    <w:rsid w:val="0001749D"/>
    <w:rsid w:val="00021F12"/>
    <w:rsid w:val="00022E36"/>
    <w:rsid w:val="000232B6"/>
    <w:rsid w:val="000239B9"/>
    <w:rsid w:val="00024689"/>
    <w:rsid w:val="00033065"/>
    <w:rsid w:val="00033096"/>
    <w:rsid w:val="000378CF"/>
    <w:rsid w:val="00037D1A"/>
    <w:rsid w:val="00044030"/>
    <w:rsid w:val="00044BF0"/>
    <w:rsid w:val="000458B9"/>
    <w:rsid w:val="000470A4"/>
    <w:rsid w:val="0005111F"/>
    <w:rsid w:val="00051163"/>
    <w:rsid w:val="000516F3"/>
    <w:rsid w:val="00052046"/>
    <w:rsid w:val="00056136"/>
    <w:rsid w:val="000610AE"/>
    <w:rsid w:val="00061C98"/>
    <w:rsid w:val="000644AE"/>
    <w:rsid w:val="000717A7"/>
    <w:rsid w:val="00073A47"/>
    <w:rsid w:val="00073C1E"/>
    <w:rsid w:val="00074C76"/>
    <w:rsid w:val="0007590A"/>
    <w:rsid w:val="0007674D"/>
    <w:rsid w:val="00076BC8"/>
    <w:rsid w:val="00080E09"/>
    <w:rsid w:val="0008291A"/>
    <w:rsid w:val="00085451"/>
    <w:rsid w:val="00090097"/>
    <w:rsid w:val="00092DF4"/>
    <w:rsid w:val="00094AB9"/>
    <w:rsid w:val="00096847"/>
    <w:rsid w:val="000A51A6"/>
    <w:rsid w:val="000B0822"/>
    <w:rsid w:val="000B1622"/>
    <w:rsid w:val="000B2A24"/>
    <w:rsid w:val="000B3C49"/>
    <w:rsid w:val="000B477F"/>
    <w:rsid w:val="000B4D08"/>
    <w:rsid w:val="000B5B75"/>
    <w:rsid w:val="000B7B3E"/>
    <w:rsid w:val="000C020E"/>
    <w:rsid w:val="000C398C"/>
    <w:rsid w:val="000C40C4"/>
    <w:rsid w:val="000C4918"/>
    <w:rsid w:val="000C5D37"/>
    <w:rsid w:val="000C6CC8"/>
    <w:rsid w:val="000D1076"/>
    <w:rsid w:val="000E0C71"/>
    <w:rsid w:val="000E1C92"/>
    <w:rsid w:val="000E1CB4"/>
    <w:rsid w:val="000E32FE"/>
    <w:rsid w:val="000E3D7F"/>
    <w:rsid w:val="000E6AA7"/>
    <w:rsid w:val="000F5034"/>
    <w:rsid w:val="000F6611"/>
    <w:rsid w:val="001003CC"/>
    <w:rsid w:val="00104DDF"/>
    <w:rsid w:val="001104F0"/>
    <w:rsid w:val="00112574"/>
    <w:rsid w:val="00113147"/>
    <w:rsid w:val="0011402C"/>
    <w:rsid w:val="0011410C"/>
    <w:rsid w:val="001169E5"/>
    <w:rsid w:val="00116B4F"/>
    <w:rsid w:val="00121A16"/>
    <w:rsid w:val="001224F5"/>
    <w:rsid w:val="00126D55"/>
    <w:rsid w:val="00130DD3"/>
    <w:rsid w:val="00131FCE"/>
    <w:rsid w:val="00133D0C"/>
    <w:rsid w:val="00136AED"/>
    <w:rsid w:val="001371E0"/>
    <w:rsid w:val="0014028E"/>
    <w:rsid w:val="00141DCC"/>
    <w:rsid w:val="001439E2"/>
    <w:rsid w:val="0014405A"/>
    <w:rsid w:val="00144631"/>
    <w:rsid w:val="0014650B"/>
    <w:rsid w:val="001470F7"/>
    <w:rsid w:val="001531D2"/>
    <w:rsid w:val="00154ED0"/>
    <w:rsid w:val="00156498"/>
    <w:rsid w:val="001568C3"/>
    <w:rsid w:val="001575C6"/>
    <w:rsid w:val="001609FB"/>
    <w:rsid w:val="00160EA0"/>
    <w:rsid w:val="001612E6"/>
    <w:rsid w:val="001617FD"/>
    <w:rsid w:val="0016241C"/>
    <w:rsid w:val="0016304E"/>
    <w:rsid w:val="00163AFA"/>
    <w:rsid w:val="00167712"/>
    <w:rsid w:val="0016779E"/>
    <w:rsid w:val="00167996"/>
    <w:rsid w:val="00171C4C"/>
    <w:rsid w:val="0017203A"/>
    <w:rsid w:val="0017269B"/>
    <w:rsid w:val="0017480C"/>
    <w:rsid w:val="001805FF"/>
    <w:rsid w:val="00180C1D"/>
    <w:rsid w:val="00180D8A"/>
    <w:rsid w:val="00181EB7"/>
    <w:rsid w:val="00182B17"/>
    <w:rsid w:val="00184FD7"/>
    <w:rsid w:val="00184FE4"/>
    <w:rsid w:val="001861CB"/>
    <w:rsid w:val="00186E8C"/>
    <w:rsid w:val="0019314A"/>
    <w:rsid w:val="00193BCA"/>
    <w:rsid w:val="00194685"/>
    <w:rsid w:val="001A052E"/>
    <w:rsid w:val="001A161F"/>
    <w:rsid w:val="001A5760"/>
    <w:rsid w:val="001B0053"/>
    <w:rsid w:val="001B0D5C"/>
    <w:rsid w:val="001B1556"/>
    <w:rsid w:val="001B3E9B"/>
    <w:rsid w:val="001B6085"/>
    <w:rsid w:val="001B69E8"/>
    <w:rsid w:val="001B73D6"/>
    <w:rsid w:val="001C1680"/>
    <w:rsid w:val="001C221E"/>
    <w:rsid w:val="001C509D"/>
    <w:rsid w:val="001C5595"/>
    <w:rsid w:val="001C73B3"/>
    <w:rsid w:val="001C7A56"/>
    <w:rsid w:val="001C7E3F"/>
    <w:rsid w:val="001D1609"/>
    <w:rsid w:val="001D2C16"/>
    <w:rsid w:val="001D3BC4"/>
    <w:rsid w:val="001D49B0"/>
    <w:rsid w:val="001E17E6"/>
    <w:rsid w:val="001E27CF"/>
    <w:rsid w:val="001E2EEF"/>
    <w:rsid w:val="001E4830"/>
    <w:rsid w:val="001F0C47"/>
    <w:rsid w:val="001F2554"/>
    <w:rsid w:val="001F277C"/>
    <w:rsid w:val="001F2B33"/>
    <w:rsid w:val="001F4745"/>
    <w:rsid w:val="001F4996"/>
    <w:rsid w:val="001F600B"/>
    <w:rsid w:val="001F6CE7"/>
    <w:rsid w:val="001F6E2F"/>
    <w:rsid w:val="00202C79"/>
    <w:rsid w:val="00202CD6"/>
    <w:rsid w:val="00205EC8"/>
    <w:rsid w:val="00207305"/>
    <w:rsid w:val="00207614"/>
    <w:rsid w:val="00212BB8"/>
    <w:rsid w:val="00213D0E"/>
    <w:rsid w:val="002207EC"/>
    <w:rsid w:val="0022336F"/>
    <w:rsid w:val="00224164"/>
    <w:rsid w:val="0022478F"/>
    <w:rsid w:val="00224FB7"/>
    <w:rsid w:val="00225FEB"/>
    <w:rsid w:val="00226CD3"/>
    <w:rsid w:val="002273B3"/>
    <w:rsid w:val="00232419"/>
    <w:rsid w:val="0023295D"/>
    <w:rsid w:val="00232F15"/>
    <w:rsid w:val="0023308D"/>
    <w:rsid w:val="002346E1"/>
    <w:rsid w:val="00236FB0"/>
    <w:rsid w:val="00243371"/>
    <w:rsid w:val="002434BB"/>
    <w:rsid w:val="002460F1"/>
    <w:rsid w:val="002461A5"/>
    <w:rsid w:val="00247834"/>
    <w:rsid w:val="00247A0F"/>
    <w:rsid w:val="00250F15"/>
    <w:rsid w:val="00251582"/>
    <w:rsid w:val="0025348B"/>
    <w:rsid w:val="0025389F"/>
    <w:rsid w:val="00253AA5"/>
    <w:rsid w:val="00253B3E"/>
    <w:rsid w:val="002551DA"/>
    <w:rsid w:val="002554B6"/>
    <w:rsid w:val="00255584"/>
    <w:rsid w:val="00256899"/>
    <w:rsid w:val="00261414"/>
    <w:rsid w:val="002617B5"/>
    <w:rsid w:val="0026214D"/>
    <w:rsid w:val="00262B85"/>
    <w:rsid w:val="002633B2"/>
    <w:rsid w:val="002647CF"/>
    <w:rsid w:val="00265BFB"/>
    <w:rsid w:val="00266695"/>
    <w:rsid w:val="0027548F"/>
    <w:rsid w:val="00275F75"/>
    <w:rsid w:val="00276378"/>
    <w:rsid w:val="00276982"/>
    <w:rsid w:val="00276EB2"/>
    <w:rsid w:val="002772E3"/>
    <w:rsid w:val="00277BCF"/>
    <w:rsid w:val="00280B8B"/>
    <w:rsid w:val="0028123D"/>
    <w:rsid w:val="0028170D"/>
    <w:rsid w:val="00282E16"/>
    <w:rsid w:val="002844C6"/>
    <w:rsid w:val="002846D2"/>
    <w:rsid w:val="00285A35"/>
    <w:rsid w:val="00291042"/>
    <w:rsid w:val="002942D1"/>
    <w:rsid w:val="00295978"/>
    <w:rsid w:val="0029657E"/>
    <w:rsid w:val="002A3B0C"/>
    <w:rsid w:val="002A3F31"/>
    <w:rsid w:val="002A67B5"/>
    <w:rsid w:val="002A6BF0"/>
    <w:rsid w:val="002B1F90"/>
    <w:rsid w:val="002B238D"/>
    <w:rsid w:val="002B2A02"/>
    <w:rsid w:val="002B4C90"/>
    <w:rsid w:val="002B50BF"/>
    <w:rsid w:val="002B514E"/>
    <w:rsid w:val="002B53F2"/>
    <w:rsid w:val="002B6879"/>
    <w:rsid w:val="002B75F7"/>
    <w:rsid w:val="002B7642"/>
    <w:rsid w:val="002C2F3A"/>
    <w:rsid w:val="002C4054"/>
    <w:rsid w:val="002C4D20"/>
    <w:rsid w:val="002C6474"/>
    <w:rsid w:val="002C6B93"/>
    <w:rsid w:val="002C75DB"/>
    <w:rsid w:val="002C7F28"/>
    <w:rsid w:val="002D1162"/>
    <w:rsid w:val="002D3606"/>
    <w:rsid w:val="002D4897"/>
    <w:rsid w:val="002D4B15"/>
    <w:rsid w:val="002E1914"/>
    <w:rsid w:val="002E2B58"/>
    <w:rsid w:val="002E47B8"/>
    <w:rsid w:val="002E75A6"/>
    <w:rsid w:val="002E7D21"/>
    <w:rsid w:val="002F5215"/>
    <w:rsid w:val="002F5F1A"/>
    <w:rsid w:val="002F7E3F"/>
    <w:rsid w:val="003001CD"/>
    <w:rsid w:val="00304984"/>
    <w:rsid w:val="003050F8"/>
    <w:rsid w:val="0030732F"/>
    <w:rsid w:val="0030743C"/>
    <w:rsid w:val="003074E6"/>
    <w:rsid w:val="00310EB3"/>
    <w:rsid w:val="0031287F"/>
    <w:rsid w:val="00313914"/>
    <w:rsid w:val="00316D02"/>
    <w:rsid w:val="003201E1"/>
    <w:rsid w:val="003203E7"/>
    <w:rsid w:val="00322C4B"/>
    <w:rsid w:val="00323D50"/>
    <w:rsid w:val="00323F06"/>
    <w:rsid w:val="00324FC7"/>
    <w:rsid w:val="003256E9"/>
    <w:rsid w:val="00325E27"/>
    <w:rsid w:val="003277B2"/>
    <w:rsid w:val="00335410"/>
    <w:rsid w:val="00336840"/>
    <w:rsid w:val="0034034A"/>
    <w:rsid w:val="0034131B"/>
    <w:rsid w:val="00341386"/>
    <w:rsid w:val="00341801"/>
    <w:rsid w:val="00342EF4"/>
    <w:rsid w:val="00347D51"/>
    <w:rsid w:val="00350111"/>
    <w:rsid w:val="00351DE5"/>
    <w:rsid w:val="00352FF3"/>
    <w:rsid w:val="003641A3"/>
    <w:rsid w:val="00364CE0"/>
    <w:rsid w:val="00375FFA"/>
    <w:rsid w:val="00382612"/>
    <w:rsid w:val="0038412B"/>
    <w:rsid w:val="003852F3"/>
    <w:rsid w:val="003903A2"/>
    <w:rsid w:val="003919BC"/>
    <w:rsid w:val="0039208D"/>
    <w:rsid w:val="0039406A"/>
    <w:rsid w:val="00394109"/>
    <w:rsid w:val="003941ED"/>
    <w:rsid w:val="00395ABF"/>
    <w:rsid w:val="00396264"/>
    <w:rsid w:val="0039636F"/>
    <w:rsid w:val="00396919"/>
    <w:rsid w:val="003969B8"/>
    <w:rsid w:val="0039785C"/>
    <w:rsid w:val="003A03B0"/>
    <w:rsid w:val="003A236E"/>
    <w:rsid w:val="003A29DB"/>
    <w:rsid w:val="003A30AE"/>
    <w:rsid w:val="003A4033"/>
    <w:rsid w:val="003A4C51"/>
    <w:rsid w:val="003A4D7D"/>
    <w:rsid w:val="003A4E76"/>
    <w:rsid w:val="003A53A6"/>
    <w:rsid w:val="003B154A"/>
    <w:rsid w:val="003B7FC3"/>
    <w:rsid w:val="003C0A78"/>
    <w:rsid w:val="003C5AFF"/>
    <w:rsid w:val="003C5BA8"/>
    <w:rsid w:val="003D13B2"/>
    <w:rsid w:val="003D2C97"/>
    <w:rsid w:val="003D2F49"/>
    <w:rsid w:val="003D35EA"/>
    <w:rsid w:val="003D3B18"/>
    <w:rsid w:val="003D676E"/>
    <w:rsid w:val="003D67D6"/>
    <w:rsid w:val="003D6F28"/>
    <w:rsid w:val="003E072A"/>
    <w:rsid w:val="003E23B1"/>
    <w:rsid w:val="003E32C8"/>
    <w:rsid w:val="003E61FD"/>
    <w:rsid w:val="003E72C9"/>
    <w:rsid w:val="003F2703"/>
    <w:rsid w:val="003F3721"/>
    <w:rsid w:val="003F3761"/>
    <w:rsid w:val="003F5B14"/>
    <w:rsid w:val="003F736A"/>
    <w:rsid w:val="003F7A6B"/>
    <w:rsid w:val="003F7E37"/>
    <w:rsid w:val="004006C7"/>
    <w:rsid w:val="00402471"/>
    <w:rsid w:val="00402802"/>
    <w:rsid w:val="00404217"/>
    <w:rsid w:val="0040471D"/>
    <w:rsid w:val="00410260"/>
    <w:rsid w:val="0041062B"/>
    <w:rsid w:val="00413F9D"/>
    <w:rsid w:val="004212B2"/>
    <w:rsid w:val="00423398"/>
    <w:rsid w:val="00423C22"/>
    <w:rsid w:val="0042624F"/>
    <w:rsid w:val="004305E1"/>
    <w:rsid w:val="00432ED7"/>
    <w:rsid w:val="00437DA3"/>
    <w:rsid w:val="00440D11"/>
    <w:rsid w:val="00446EB8"/>
    <w:rsid w:val="00451CFD"/>
    <w:rsid w:val="00451E6B"/>
    <w:rsid w:val="00452250"/>
    <w:rsid w:val="00453363"/>
    <w:rsid w:val="00454334"/>
    <w:rsid w:val="00460D90"/>
    <w:rsid w:val="004628ED"/>
    <w:rsid w:val="00462DE8"/>
    <w:rsid w:val="004641CD"/>
    <w:rsid w:val="004656BC"/>
    <w:rsid w:val="00467BF1"/>
    <w:rsid w:val="0047035F"/>
    <w:rsid w:val="00470BD8"/>
    <w:rsid w:val="00471A88"/>
    <w:rsid w:val="00474988"/>
    <w:rsid w:val="00474EF0"/>
    <w:rsid w:val="004752C6"/>
    <w:rsid w:val="00481784"/>
    <w:rsid w:val="004822E5"/>
    <w:rsid w:val="004854E7"/>
    <w:rsid w:val="0048560A"/>
    <w:rsid w:val="00491666"/>
    <w:rsid w:val="00496159"/>
    <w:rsid w:val="004974F4"/>
    <w:rsid w:val="004979BE"/>
    <w:rsid w:val="004A024D"/>
    <w:rsid w:val="004A2F25"/>
    <w:rsid w:val="004A575F"/>
    <w:rsid w:val="004A6034"/>
    <w:rsid w:val="004A64C8"/>
    <w:rsid w:val="004A6573"/>
    <w:rsid w:val="004A7B78"/>
    <w:rsid w:val="004B2233"/>
    <w:rsid w:val="004B226C"/>
    <w:rsid w:val="004B69C1"/>
    <w:rsid w:val="004C03C2"/>
    <w:rsid w:val="004C079F"/>
    <w:rsid w:val="004C0F69"/>
    <w:rsid w:val="004C1F86"/>
    <w:rsid w:val="004C61A6"/>
    <w:rsid w:val="004C6BEA"/>
    <w:rsid w:val="004C6FB7"/>
    <w:rsid w:val="004D0164"/>
    <w:rsid w:val="004D0C24"/>
    <w:rsid w:val="004D1355"/>
    <w:rsid w:val="004D168C"/>
    <w:rsid w:val="004D37A7"/>
    <w:rsid w:val="004E1A00"/>
    <w:rsid w:val="004E1F09"/>
    <w:rsid w:val="004E55C8"/>
    <w:rsid w:val="004E5700"/>
    <w:rsid w:val="004E7020"/>
    <w:rsid w:val="004E7034"/>
    <w:rsid w:val="004F0A34"/>
    <w:rsid w:val="004F1BA6"/>
    <w:rsid w:val="004F2198"/>
    <w:rsid w:val="004F30B4"/>
    <w:rsid w:val="004F4319"/>
    <w:rsid w:val="004F5974"/>
    <w:rsid w:val="004F5CB6"/>
    <w:rsid w:val="004F6667"/>
    <w:rsid w:val="005014C1"/>
    <w:rsid w:val="00501A5A"/>
    <w:rsid w:val="00501D42"/>
    <w:rsid w:val="00501FD4"/>
    <w:rsid w:val="00502BDD"/>
    <w:rsid w:val="00505586"/>
    <w:rsid w:val="00505588"/>
    <w:rsid w:val="00505732"/>
    <w:rsid w:val="00505A4B"/>
    <w:rsid w:val="005061DE"/>
    <w:rsid w:val="00511346"/>
    <w:rsid w:val="00511AEE"/>
    <w:rsid w:val="0051220B"/>
    <w:rsid w:val="005127E6"/>
    <w:rsid w:val="00514AEE"/>
    <w:rsid w:val="00515181"/>
    <w:rsid w:val="00517F80"/>
    <w:rsid w:val="0052046C"/>
    <w:rsid w:val="00523D4B"/>
    <w:rsid w:val="0052672C"/>
    <w:rsid w:val="005278D1"/>
    <w:rsid w:val="00530243"/>
    <w:rsid w:val="00530480"/>
    <w:rsid w:val="0053198E"/>
    <w:rsid w:val="005321BD"/>
    <w:rsid w:val="00533EC2"/>
    <w:rsid w:val="00536E3E"/>
    <w:rsid w:val="0054158E"/>
    <w:rsid w:val="00542149"/>
    <w:rsid w:val="00542D3D"/>
    <w:rsid w:val="00545A30"/>
    <w:rsid w:val="0055207B"/>
    <w:rsid w:val="0055424A"/>
    <w:rsid w:val="00554795"/>
    <w:rsid w:val="00555156"/>
    <w:rsid w:val="00557E08"/>
    <w:rsid w:val="00560F42"/>
    <w:rsid w:val="00562CA7"/>
    <w:rsid w:val="005635B7"/>
    <w:rsid w:val="005649D4"/>
    <w:rsid w:val="00565FC4"/>
    <w:rsid w:val="0056746A"/>
    <w:rsid w:val="005705F9"/>
    <w:rsid w:val="005711D1"/>
    <w:rsid w:val="00571E08"/>
    <w:rsid w:val="00573425"/>
    <w:rsid w:val="00573E6A"/>
    <w:rsid w:val="00577766"/>
    <w:rsid w:val="005837B1"/>
    <w:rsid w:val="005861F9"/>
    <w:rsid w:val="005865B2"/>
    <w:rsid w:val="00587528"/>
    <w:rsid w:val="0059112E"/>
    <w:rsid w:val="0059436A"/>
    <w:rsid w:val="005974B7"/>
    <w:rsid w:val="0059793F"/>
    <w:rsid w:val="00597C4A"/>
    <w:rsid w:val="005A112C"/>
    <w:rsid w:val="005A210A"/>
    <w:rsid w:val="005A2463"/>
    <w:rsid w:val="005A2C52"/>
    <w:rsid w:val="005A3DA1"/>
    <w:rsid w:val="005A4299"/>
    <w:rsid w:val="005A48C2"/>
    <w:rsid w:val="005B0AED"/>
    <w:rsid w:val="005B27CF"/>
    <w:rsid w:val="005B3AEB"/>
    <w:rsid w:val="005B3AEC"/>
    <w:rsid w:val="005B6842"/>
    <w:rsid w:val="005B6850"/>
    <w:rsid w:val="005B6923"/>
    <w:rsid w:val="005B7569"/>
    <w:rsid w:val="005C14E7"/>
    <w:rsid w:val="005C4F24"/>
    <w:rsid w:val="005D06BF"/>
    <w:rsid w:val="005D09E7"/>
    <w:rsid w:val="005D10E9"/>
    <w:rsid w:val="005D1446"/>
    <w:rsid w:val="005D16F8"/>
    <w:rsid w:val="005D30E8"/>
    <w:rsid w:val="005D587A"/>
    <w:rsid w:val="005D67E7"/>
    <w:rsid w:val="005E0BE6"/>
    <w:rsid w:val="005E25B8"/>
    <w:rsid w:val="005E2F3A"/>
    <w:rsid w:val="005E3824"/>
    <w:rsid w:val="005E4B37"/>
    <w:rsid w:val="005E4D01"/>
    <w:rsid w:val="005F01E9"/>
    <w:rsid w:val="005F2C2E"/>
    <w:rsid w:val="005F491D"/>
    <w:rsid w:val="005F4DAF"/>
    <w:rsid w:val="005F57B6"/>
    <w:rsid w:val="005F6EE0"/>
    <w:rsid w:val="005F7992"/>
    <w:rsid w:val="006001A5"/>
    <w:rsid w:val="006027D1"/>
    <w:rsid w:val="00602E80"/>
    <w:rsid w:val="00604371"/>
    <w:rsid w:val="00605320"/>
    <w:rsid w:val="0060572A"/>
    <w:rsid w:val="006107FF"/>
    <w:rsid w:val="00611C26"/>
    <w:rsid w:val="006126C5"/>
    <w:rsid w:val="00613FD3"/>
    <w:rsid w:val="00614DA5"/>
    <w:rsid w:val="00616C43"/>
    <w:rsid w:val="00620575"/>
    <w:rsid w:val="00621223"/>
    <w:rsid w:val="00621866"/>
    <w:rsid w:val="006223A9"/>
    <w:rsid w:val="00631A77"/>
    <w:rsid w:val="00632438"/>
    <w:rsid w:val="00633C1C"/>
    <w:rsid w:val="0063671C"/>
    <w:rsid w:val="006376B0"/>
    <w:rsid w:val="0064074D"/>
    <w:rsid w:val="00641325"/>
    <w:rsid w:val="00643DF7"/>
    <w:rsid w:val="00643EB2"/>
    <w:rsid w:val="0064614A"/>
    <w:rsid w:val="00647982"/>
    <w:rsid w:val="00650CF1"/>
    <w:rsid w:val="00651B73"/>
    <w:rsid w:val="00652CB6"/>
    <w:rsid w:val="00660AE6"/>
    <w:rsid w:val="00661635"/>
    <w:rsid w:val="00663A66"/>
    <w:rsid w:val="00663BDE"/>
    <w:rsid w:val="0066418B"/>
    <w:rsid w:val="00665B06"/>
    <w:rsid w:val="00670306"/>
    <w:rsid w:val="00670312"/>
    <w:rsid w:val="0067242B"/>
    <w:rsid w:val="0067295C"/>
    <w:rsid w:val="00672C39"/>
    <w:rsid w:val="00675918"/>
    <w:rsid w:val="006802E2"/>
    <w:rsid w:val="0068140E"/>
    <w:rsid w:val="00681784"/>
    <w:rsid w:val="006828B3"/>
    <w:rsid w:val="00685452"/>
    <w:rsid w:val="006877AE"/>
    <w:rsid w:val="00687842"/>
    <w:rsid w:val="00690562"/>
    <w:rsid w:val="00690608"/>
    <w:rsid w:val="006911C6"/>
    <w:rsid w:val="00691312"/>
    <w:rsid w:val="00692E3D"/>
    <w:rsid w:val="0069593F"/>
    <w:rsid w:val="00696FD2"/>
    <w:rsid w:val="00697412"/>
    <w:rsid w:val="006A0068"/>
    <w:rsid w:val="006A07C8"/>
    <w:rsid w:val="006A18FA"/>
    <w:rsid w:val="006A46C2"/>
    <w:rsid w:val="006A5AC2"/>
    <w:rsid w:val="006A5D62"/>
    <w:rsid w:val="006B2FCB"/>
    <w:rsid w:val="006B3A62"/>
    <w:rsid w:val="006B4E44"/>
    <w:rsid w:val="006B53A8"/>
    <w:rsid w:val="006B73A6"/>
    <w:rsid w:val="006B75DC"/>
    <w:rsid w:val="006C1496"/>
    <w:rsid w:val="006C191B"/>
    <w:rsid w:val="006C3046"/>
    <w:rsid w:val="006C7791"/>
    <w:rsid w:val="006D047B"/>
    <w:rsid w:val="006D1159"/>
    <w:rsid w:val="006D125D"/>
    <w:rsid w:val="006D52A4"/>
    <w:rsid w:val="006D56CC"/>
    <w:rsid w:val="006E0011"/>
    <w:rsid w:val="006E38BE"/>
    <w:rsid w:val="006E74F1"/>
    <w:rsid w:val="006F3E0C"/>
    <w:rsid w:val="006F411A"/>
    <w:rsid w:val="006F5EC9"/>
    <w:rsid w:val="006F760D"/>
    <w:rsid w:val="007009DF"/>
    <w:rsid w:val="00705DDF"/>
    <w:rsid w:val="00710BC1"/>
    <w:rsid w:val="00716C88"/>
    <w:rsid w:val="007208E3"/>
    <w:rsid w:val="0072733E"/>
    <w:rsid w:val="00727615"/>
    <w:rsid w:val="00731689"/>
    <w:rsid w:val="00731A1A"/>
    <w:rsid w:val="00731E0F"/>
    <w:rsid w:val="00733555"/>
    <w:rsid w:val="007352E7"/>
    <w:rsid w:val="00735645"/>
    <w:rsid w:val="007370B0"/>
    <w:rsid w:val="00740343"/>
    <w:rsid w:val="00744699"/>
    <w:rsid w:val="007509C3"/>
    <w:rsid w:val="00750BFF"/>
    <w:rsid w:val="007563F1"/>
    <w:rsid w:val="007569D6"/>
    <w:rsid w:val="007646B0"/>
    <w:rsid w:val="00766652"/>
    <w:rsid w:val="00767605"/>
    <w:rsid w:val="00770406"/>
    <w:rsid w:val="00770980"/>
    <w:rsid w:val="0077183C"/>
    <w:rsid w:val="00773DD0"/>
    <w:rsid w:val="00774921"/>
    <w:rsid w:val="0078013D"/>
    <w:rsid w:val="007804CC"/>
    <w:rsid w:val="00784077"/>
    <w:rsid w:val="007873D3"/>
    <w:rsid w:val="00790876"/>
    <w:rsid w:val="00790CCF"/>
    <w:rsid w:val="007923CD"/>
    <w:rsid w:val="00793266"/>
    <w:rsid w:val="007945DB"/>
    <w:rsid w:val="00794F28"/>
    <w:rsid w:val="007978E9"/>
    <w:rsid w:val="00797D8F"/>
    <w:rsid w:val="007A02E5"/>
    <w:rsid w:val="007A23B2"/>
    <w:rsid w:val="007A247F"/>
    <w:rsid w:val="007A3D34"/>
    <w:rsid w:val="007A4650"/>
    <w:rsid w:val="007A66FA"/>
    <w:rsid w:val="007A6AA3"/>
    <w:rsid w:val="007B28FE"/>
    <w:rsid w:val="007B3AE8"/>
    <w:rsid w:val="007B7560"/>
    <w:rsid w:val="007C022A"/>
    <w:rsid w:val="007D101F"/>
    <w:rsid w:val="007D1504"/>
    <w:rsid w:val="007D2A20"/>
    <w:rsid w:val="007D3D12"/>
    <w:rsid w:val="007D4721"/>
    <w:rsid w:val="007E0C51"/>
    <w:rsid w:val="007E0E84"/>
    <w:rsid w:val="007E16C8"/>
    <w:rsid w:val="007E1CC3"/>
    <w:rsid w:val="007E250A"/>
    <w:rsid w:val="007E2529"/>
    <w:rsid w:val="007E30CB"/>
    <w:rsid w:val="007E30DA"/>
    <w:rsid w:val="007E3A33"/>
    <w:rsid w:val="007E4CE5"/>
    <w:rsid w:val="007E7BEE"/>
    <w:rsid w:val="007F1F71"/>
    <w:rsid w:val="007F24FF"/>
    <w:rsid w:val="007F4571"/>
    <w:rsid w:val="007F6650"/>
    <w:rsid w:val="007F71BC"/>
    <w:rsid w:val="007F79E1"/>
    <w:rsid w:val="007F7EB6"/>
    <w:rsid w:val="00804AEF"/>
    <w:rsid w:val="00805660"/>
    <w:rsid w:val="0080780F"/>
    <w:rsid w:val="00807CBD"/>
    <w:rsid w:val="00807E51"/>
    <w:rsid w:val="0081028D"/>
    <w:rsid w:val="00810960"/>
    <w:rsid w:val="00811633"/>
    <w:rsid w:val="008136E4"/>
    <w:rsid w:val="0081467F"/>
    <w:rsid w:val="008209F1"/>
    <w:rsid w:val="008218D1"/>
    <w:rsid w:val="0082352E"/>
    <w:rsid w:val="00823FBD"/>
    <w:rsid w:val="00824E21"/>
    <w:rsid w:val="008252B4"/>
    <w:rsid w:val="008258A8"/>
    <w:rsid w:val="00826812"/>
    <w:rsid w:val="00831ECC"/>
    <w:rsid w:val="00834567"/>
    <w:rsid w:val="00834E2E"/>
    <w:rsid w:val="00836285"/>
    <w:rsid w:val="00836588"/>
    <w:rsid w:val="00841507"/>
    <w:rsid w:val="00845B81"/>
    <w:rsid w:val="00850053"/>
    <w:rsid w:val="00850DA4"/>
    <w:rsid w:val="008514EC"/>
    <w:rsid w:val="00851F52"/>
    <w:rsid w:val="00852C02"/>
    <w:rsid w:val="00854064"/>
    <w:rsid w:val="008553BA"/>
    <w:rsid w:val="008567D4"/>
    <w:rsid w:val="00862A0A"/>
    <w:rsid w:val="00865AA0"/>
    <w:rsid w:val="00867CD2"/>
    <w:rsid w:val="008748B9"/>
    <w:rsid w:val="008836BC"/>
    <w:rsid w:val="00885232"/>
    <w:rsid w:val="00885264"/>
    <w:rsid w:val="00885F47"/>
    <w:rsid w:val="008864F9"/>
    <w:rsid w:val="00886C5D"/>
    <w:rsid w:val="00886DA1"/>
    <w:rsid w:val="008907E3"/>
    <w:rsid w:val="00894F1A"/>
    <w:rsid w:val="008955BF"/>
    <w:rsid w:val="008956AD"/>
    <w:rsid w:val="008A15FC"/>
    <w:rsid w:val="008A27AD"/>
    <w:rsid w:val="008A3FD8"/>
    <w:rsid w:val="008A67F1"/>
    <w:rsid w:val="008A75DC"/>
    <w:rsid w:val="008B096B"/>
    <w:rsid w:val="008B2C4E"/>
    <w:rsid w:val="008B3D65"/>
    <w:rsid w:val="008B490C"/>
    <w:rsid w:val="008B4B08"/>
    <w:rsid w:val="008B56F9"/>
    <w:rsid w:val="008B60CC"/>
    <w:rsid w:val="008C27D8"/>
    <w:rsid w:val="008C39B8"/>
    <w:rsid w:val="008C5510"/>
    <w:rsid w:val="008C7B7F"/>
    <w:rsid w:val="008D0153"/>
    <w:rsid w:val="008D022E"/>
    <w:rsid w:val="008D2C8C"/>
    <w:rsid w:val="008D4874"/>
    <w:rsid w:val="008D4C8D"/>
    <w:rsid w:val="008D7545"/>
    <w:rsid w:val="008E1E41"/>
    <w:rsid w:val="008E2318"/>
    <w:rsid w:val="008E23C8"/>
    <w:rsid w:val="008E2D3A"/>
    <w:rsid w:val="008E60F0"/>
    <w:rsid w:val="008E70AE"/>
    <w:rsid w:val="008E7D59"/>
    <w:rsid w:val="008F7532"/>
    <w:rsid w:val="008F77D5"/>
    <w:rsid w:val="008F7CBB"/>
    <w:rsid w:val="009009C6"/>
    <w:rsid w:val="00900DB3"/>
    <w:rsid w:val="0090288C"/>
    <w:rsid w:val="009066AE"/>
    <w:rsid w:val="00907D3A"/>
    <w:rsid w:val="009104BD"/>
    <w:rsid w:val="00913392"/>
    <w:rsid w:val="009137FD"/>
    <w:rsid w:val="009138D9"/>
    <w:rsid w:val="00913E2E"/>
    <w:rsid w:val="00913EBA"/>
    <w:rsid w:val="00914631"/>
    <w:rsid w:val="009149E2"/>
    <w:rsid w:val="00916AA0"/>
    <w:rsid w:val="0092047C"/>
    <w:rsid w:val="00920E7C"/>
    <w:rsid w:val="0092286D"/>
    <w:rsid w:val="00924406"/>
    <w:rsid w:val="009248D0"/>
    <w:rsid w:val="0092495E"/>
    <w:rsid w:val="00926B91"/>
    <w:rsid w:val="00927A7A"/>
    <w:rsid w:val="00927B0F"/>
    <w:rsid w:val="00930E9C"/>
    <w:rsid w:val="009312DC"/>
    <w:rsid w:val="0093224F"/>
    <w:rsid w:val="00932F70"/>
    <w:rsid w:val="00934AAA"/>
    <w:rsid w:val="00934BC0"/>
    <w:rsid w:val="00935E29"/>
    <w:rsid w:val="00936BF5"/>
    <w:rsid w:val="009412D5"/>
    <w:rsid w:val="00943BAF"/>
    <w:rsid w:val="00944DD3"/>
    <w:rsid w:val="0094565B"/>
    <w:rsid w:val="00946942"/>
    <w:rsid w:val="00950866"/>
    <w:rsid w:val="009522B7"/>
    <w:rsid w:val="00952688"/>
    <w:rsid w:val="00955F4C"/>
    <w:rsid w:val="009572F6"/>
    <w:rsid w:val="00957A0C"/>
    <w:rsid w:val="00964D28"/>
    <w:rsid w:val="009670C9"/>
    <w:rsid w:val="00967D89"/>
    <w:rsid w:val="00967EF8"/>
    <w:rsid w:val="00970C04"/>
    <w:rsid w:val="009725C7"/>
    <w:rsid w:val="00973865"/>
    <w:rsid w:val="009747D7"/>
    <w:rsid w:val="00983765"/>
    <w:rsid w:val="00986B05"/>
    <w:rsid w:val="00986FAE"/>
    <w:rsid w:val="009873A0"/>
    <w:rsid w:val="00991696"/>
    <w:rsid w:val="00993D27"/>
    <w:rsid w:val="0099408B"/>
    <w:rsid w:val="00994638"/>
    <w:rsid w:val="00997D25"/>
    <w:rsid w:val="009A168B"/>
    <w:rsid w:val="009A2DCE"/>
    <w:rsid w:val="009A3C19"/>
    <w:rsid w:val="009A5463"/>
    <w:rsid w:val="009A5578"/>
    <w:rsid w:val="009B0B80"/>
    <w:rsid w:val="009B2D81"/>
    <w:rsid w:val="009B3C9B"/>
    <w:rsid w:val="009B7278"/>
    <w:rsid w:val="009C25EC"/>
    <w:rsid w:val="009C58CA"/>
    <w:rsid w:val="009C5AC0"/>
    <w:rsid w:val="009C6AA5"/>
    <w:rsid w:val="009D0C8E"/>
    <w:rsid w:val="009D1358"/>
    <w:rsid w:val="009D28DB"/>
    <w:rsid w:val="009D48A4"/>
    <w:rsid w:val="009D4D0E"/>
    <w:rsid w:val="009D6774"/>
    <w:rsid w:val="009D7349"/>
    <w:rsid w:val="009E0103"/>
    <w:rsid w:val="009E1AC1"/>
    <w:rsid w:val="009E1C3A"/>
    <w:rsid w:val="009E27B9"/>
    <w:rsid w:val="009E331F"/>
    <w:rsid w:val="009E3845"/>
    <w:rsid w:val="009E60F8"/>
    <w:rsid w:val="009E6169"/>
    <w:rsid w:val="009E6B7D"/>
    <w:rsid w:val="009E6BC9"/>
    <w:rsid w:val="009E6CAC"/>
    <w:rsid w:val="009E6F4C"/>
    <w:rsid w:val="009E72CF"/>
    <w:rsid w:val="009F306D"/>
    <w:rsid w:val="009F7AEE"/>
    <w:rsid w:val="00A00227"/>
    <w:rsid w:val="00A062F5"/>
    <w:rsid w:val="00A073D3"/>
    <w:rsid w:val="00A131B1"/>
    <w:rsid w:val="00A15C16"/>
    <w:rsid w:val="00A2048B"/>
    <w:rsid w:val="00A218EB"/>
    <w:rsid w:val="00A229BA"/>
    <w:rsid w:val="00A22BAA"/>
    <w:rsid w:val="00A27FCD"/>
    <w:rsid w:val="00A349C8"/>
    <w:rsid w:val="00A35864"/>
    <w:rsid w:val="00A37964"/>
    <w:rsid w:val="00A41A80"/>
    <w:rsid w:val="00A43387"/>
    <w:rsid w:val="00A43CB0"/>
    <w:rsid w:val="00A4404A"/>
    <w:rsid w:val="00A45231"/>
    <w:rsid w:val="00A45A1A"/>
    <w:rsid w:val="00A5195B"/>
    <w:rsid w:val="00A52293"/>
    <w:rsid w:val="00A52722"/>
    <w:rsid w:val="00A52A70"/>
    <w:rsid w:val="00A5402B"/>
    <w:rsid w:val="00A61E3F"/>
    <w:rsid w:val="00A630C8"/>
    <w:rsid w:val="00A6778F"/>
    <w:rsid w:val="00A71D11"/>
    <w:rsid w:val="00A71D6F"/>
    <w:rsid w:val="00A7386E"/>
    <w:rsid w:val="00A7549F"/>
    <w:rsid w:val="00A75595"/>
    <w:rsid w:val="00A7654F"/>
    <w:rsid w:val="00A80540"/>
    <w:rsid w:val="00A80796"/>
    <w:rsid w:val="00A80E6E"/>
    <w:rsid w:val="00A81292"/>
    <w:rsid w:val="00A83757"/>
    <w:rsid w:val="00A842EA"/>
    <w:rsid w:val="00A867F1"/>
    <w:rsid w:val="00A93C02"/>
    <w:rsid w:val="00A95FA3"/>
    <w:rsid w:val="00A96274"/>
    <w:rsid w:val="00A97F3C"/>
    <w:rsid w:val="00AA1918"/>
    <w:rsid w:val="00AA211F"/>
    <w:rsid w:val="00AA347F"/>
    <w:rsid w:val="00AA4997"/>
    <w:rsid w:val="00AA5A1D"/>
    <w:rsid w:val="00AA5A69"/>
    <w:rsid w:val="00AA68C5"/>
    <w:rsid w:val="00AA7593"/>
    <w:rsid w:val="00AA79C7"/>
    <w:rsid w:val="00AB0297"/>
    <w:rsid w:val="00AB4637"/>
    <w:rsid w:val="00AB568F"/>
    <w:rsid w:val="00AB64DA"/>
    <w:rsid w:val="00AB6B35"/>
    <w:rsid w:val="00AB6FF0"/>
    <w:rsid w:val="00AB7EDF"/>
    <w:rsid w:val="00AC0CCD"/>
    <w:rsid w:val="00AC0FC3"/>
    <w:rsid w:val="00AC1195"/>
    <w:rsid w:val="00AC301F"/>
    <w:rsid w:val="00AC38AC"/>
    <w:rsid w:val="00AC4CEA"/>
    <w:rsid w:val="00AC719E"/>
    <w:rsid w:val="00AD1AF6"/>
    <w:rsid w:val="00AD4424"/>
    <w:rsid w:val="00AD51D6"/>
    <w:rsid w:val="00AD553E"/>
    <w:rsid w:val="00AD7A6A"/>
    <w:rsid w:val="00AE4397"/>
    <w:rsid w:val="00AE7373"/>
    <w:rsid w:val="00AE7FB9"/>
    <w:rsid w:val="00AF0311"/>
    <w:rsid w:val="00AF3063"/>
    <w:rsid w:val="00AF3F2C"/>
    <w:rsid w:val="00AF4158"/>
    <w:rsid w:val="00AF430F"/>
    <w:rsid w:val="00AF53FA"/>
    <w:rsid w:val="00AF6D7E"/>
    <w:rsid w:val="00AF7BF6"/>
    <w:rsid w:val="00B015A8"/>
    <w:rsid w:val="00B01D3C"/>
    <w:rsid w:val="00B04422"/>
    <w:rsid w:val="00B0601E"/>
    <w:rsid w:val="00B110AA"/>
    <w:rsid w:val="00B14973"/>
    <w:rsid w:val="00B20D5B"/>
    <w:rsid w:val="00B21744"/>
    <w:rsid w:val="00B21AC3"/>
    <w:rsid w:val="00B23849"/>
    <w:rsid w:val="00B26432"/>
    <w:rsid w:val="00B27107"/>
    <w:rsid w:val="00B30D06"/>
    <w:rsid w:val="00B31FE8"/>
    <w:rsid w:val="00B3271C"/>
    <w:rsid w:val="00B32890"/>
    <w:rsid w:val="00B3298B"/>
    <w:rsid w:val="00B33432"/>
    <w:rsid w:val="00B373BE"/>
    <w:rsid w:val="00B37403"/>
    <w:rsid w:val="00B37FC9"/>
    <w:rsid w:val="00B4321C"/>
    <w:rsid w:val="00B47D9C"/>
    <w:rsid w:val="00B5046A"/>
    <w:rsid w:val="00B5444A"/>
    <w:rsid w:val="00B56B2C"/>
    <w:rsid w:val="00B56D71"/>
    <w:rsid w:val="00B62D8A"/>
    <w:rsid w:val="00B636A6"/>
    <w:rsid w:val="00B70473"/>
    <w:rsid w:val="00B7242F"/>
    <w:rsid w:val="00B726D1"/>
    <w:rsid w:val="00B76E7C"/>
    <w:rsid w:val="00B805F5"/>
    <w:rsid w:val="00B811DA"/>
    <w:rsid w:val="00B815F7"/>
    <w:rsid w:val="00B83BC4"/>
    <w:rsid w:val="00B83DE1"/>
    <w:rsid w:val="00B84C20"/>
    <w:rsid w:val="00B86B99"/>
    <w:rsid w:val="00B87F24"/>
    <w:rsid w:val="00B929EA"/>
    <w:rsid w:val="00B93371"/>
    <w:rsid w:val="00B935E1"/>
    <w:rsid w:val="00B95880"/>
    <w:rsid w:val="00B95B72"/>
    <w:rsid w:val="00BA0238"/>
    <w:rsid w:val="00BA0492"/>
    <w:rsid w:val="00BA5793"/>
    <w:rsid w:val="00BA7D2F"/>
    <w:rsid w:val="00BB3C22"/>
    <w:rsid w:val="00BB423F"/>
    <w:rsid w:val="00BB426D"/>
    <w:rsid w:val="00BB5728"/>
    <w:rsid w:val="00BB690C"/>
    <w:rsid w:val="00BC3454"/>
    <w:rsid w:val="00BC52D4"/>
    <w:rsid w:val="00BC691E"/>
    <w:rsid w:val="00BC792B"/>
    <w:rsid w:val="00BD0E20"/>
    <w:rsid w:val="00BD208C"/>
    <w:rsid w:val="00BD38AF"/>
    <w:rsid w:val="00BD3D91"/>
    <w:rsid w:val="00BD40BC"/>
    <w:rsid w:val="00BE09AC"/>
    <w:rsid w:val="00BE1A3B"/>
    <w:rsid w:val="00BE2400"/>
    <w:rsid w:val="00BE3E58"/>
    <w:rsid w:val="00BE5E62"/>
    <w:rsid w:val="00BE60F1"/>
    <w:rsid w:val="00BF4F77"/>
    <w:rsid w:val="00BF51EE"/>
    <w:rsid w:val="00BF53A8"/>
    <w:rsid w:val="00BF6F39"/>
    <w:rsid w:val="00BF7B85"/>
    <w:rsid w:val="00C0008E"/>
    <w:rsid w:val="00C01949"/>
    <w:rsid w:val="00C026A0"/>
    <w:rsid w:val="00C02C57"/>
    <w:rsid w:val="00C04185"/>
    <w:rsid w:val="00C05EF2"/>
    <w:rsid w:val="00C0665A"/>
    <w:rsid w:val="00C06C96"/>
    <w:rsid w:val="00C079C4"/>
    <w:rsid w:val="00C07F68"/>
    <w:rsid w:val="00C11ABA"/>
    <w:rsid w:val="00C14833"/>
    <w:rsid w:val="00C177CC"/>
    <w:rsid w:val="00C20CF9"/>
    <w:rsid w:val="00C26638"/>
    <w:rsid w:val="00C30AF9"/>
    <w:rsid w:val="00C32CB9"/>
    <w:rsid w:val="00C3477C"/>
    <w:rsid w:val="00C3739C"/>
    <w:rsid w:val="00C45323"/>
    <w:rsid w:val="00C52035"/>
    <w:rsid w:val="00C531D8"/>
    <w:rsid w:val="00C5441F"/>
    <w:rsid w:val="00C55BCC"/>
    <w:rsid w:val="00C55D31"/>
    <w:rsid w:val="00C56F64"/>
    <w:rsid w:val="00C60E5E"/>
    <w:rsid w:val="00C61218"/>
    <w:rsid w:val="00C61D6F"/>
    <w:rsid w:val="00C61E67"/>
    <w:rsid w:val="00C640BC"/>
    <w:rsid w:val="00C656E6"/>
    <w:rsid w:val="00C704BD"/>
    <w:rsid w:val="00C70838"/>
    <w:rsid w:val="00C70B8F"/>
    <w:rsid w:val="00C729ED"/>
    <w:rsid w:val="00C73932"/>
    <w:rsid w:val="00C746D2"/>
    <w:rsid w:val="00C756BB"/>
    <w:rsid w:val="00C75FC3"/>
    <w:rsid w:val="00C77AD6"/>
    <w:rsid w:val="00C813A9"/>
    <w:rsid w:val="00C83211"/>
    <w:rsid w:val="00C83380"/>
    <w:rsid w:val="00C83968"/>
    <w:rsid w:val="00C846C2"/>
    <w:rsid w:val="00C849C7"/>
    <w:rsid w:val="00C84D16"/>
    <w:rsid w:val="00C869E6"/>
    <w:rsid w:val="00C874BF"/>
    <w:rsid w:val="00C901DE"/>
    <w:rsid w:val="00C93DC4"/>
    <w:rsid w:val="00C94F64"/>
    <w:rsid w:val="00C96BB7"/>
    <w:rsid w:val="00C97CE0"/>
    <w:rsid w:val="00CA106E"/>
    <w:rsid w:val="00CA3320"/>
    <w:rsid w:val="00CA3390"/>
    <w:rsid w:val="00CA4693"/>
    <w:rsid w:val="00CA4E71"/>
    <w:rsid w:val="00CA5AE0"/>
    <w:rsid w:val="00CA6AB2"/>
    <w:rsid w:val="00CA755E"/>
    <w:rsid w:val="00CB17DE"/>
    <w:rsid w:val="00CB27CE"/>
    <w:rsid w:val="00CB28B0"/>
    <w:rsid w:val="00CB382B"/>
    <w:rsid w:val="00CB4BD7"/>
    <w:rsid w:val="00CB60B8"/>
    <w:rsid w:val="00CB6D0C"/>
    <w:rsid w:val="00CB7365"/>
    <w:rsid w:val="00CB777D"/>
    <w:rsid w:val="00CB7934"/>
    <w:rsid w:val="00CC0F7F"/>
    <w:rsid w:val="00CC4347"/>
    <w:rsid w:val="00CC48E5"/>
    <w:rsid w:val="00CD00EA"/>
    <w:rsid w:val="00CD28B2"/>
    <w:rsid w:val="00CD3329"/>
    <w:rsid w:val="00CD3BE4"/>
    <w:rsid w:val="00CD4E6D"/>
    <w:rsid w:val="00CD5CAA"/>
    <w:rsid w:val="00CD6982"/>
    <w:rsid w:val="00CD77E3"/>
    <w:rsid w:val="00CD7817"/>
    <w:rsid w:val="00CD7F2E"/>
    <w:rsid w:val="00CE18E8"/>
    <w:rsid w:val="00CE3DA9"/>
    <w:rsid w:val="00CE54BA"/>
    <w:rsid w:val="00CE6152"/>
    <w:rsid w:val="00CE74D3"/>
    <w:rsid w:val="00D008B6"/>
    <w:rsid w:val="00D014ED"/>
    <w:rsid w:val="00D018BB"/>
    <w:rsid w:val="00D02B4D"/>
    <w:rsid w:val="00D0459C"/>
    <w:rsid w:val="00D054C6"/>
    <w:rsid w:val="00D07E82"/>
    <w:rsid w:val="00D1082D"/>
    <w:rsid w:val="00D10A5E"/>
    <w:rsid w:val="00D1112B"/>
    <w:rsid w:val="00D11B5F"/>
    <w:rsid w:val="00D12438"/>
    <w:rsid w:val="00D1329C"/>
    <w:rsid w:val="00D14621"/>
    <w:rsid w:val="00D15AC3"/>
    <w:rsid w:val="00D15EF2"/>
    <w:rsid w:val="00D206A6"/>
    <w:rsid w:val="00D23DA3"/>
    <w:rsid w:val="00D23EA3"/>
    <w:rsid w:val="00D26377"/>
    <w:rsid w:val="00D27A58"/>
    <w:rsid w:val="00D32D87"/>
    <w:rsid w:val="00D34869"/>
    <w:rsid w:val="00D354C3"/>
    <w:rsid w:val="00D363C5"/>
    <w:rsid w:val="00D414FC"/>
    <w:rsid w:val="00D43CC6"/>
    <w:rsid w:val="00D4475C"/>
    <w:rsid w:val="00D46B01"/>
    <w:rsid w:val="00D55048"/>
    <w:rsid w:val="00D57AD0"/>
    <w:rsid w:val="00D65510"/>
    <w:rsid w:val="00D70DAC"/>
    <w:rsid w:val="00D71A57"/>
    <w:rsid w:val="00D71EA4"/>
    <w:rsid w:val="00D7205E"/>
    <w:rsid w:val="00D721A5"/>
    <w:rsid w:val="00D730DF"/>
    <w:rsid w:val="00D74906"/>
    <w:rsid w:val="00D833AA"/>
    <w:rsid w:val="00D8611F"/>
    <w:rsid w:val="00D872DA"/>
    <w:rsid w:val="00D8758E"/>
    <w:rsid w:val="00D87E84"/>
    <w:rsid w:val="00D90CDB"/>
    <w:rsid w:val="00D91B61"/>
    <w:rsid w:val="00D9411A"/>
    <w:rsid w:val="00D95065"/>
    <w:rsid w:val="00D95615"/>
    <w:rsid w:val="00D96454"/>
    <w:rsid w:val="00DA397C"/>
    <w:rsid w:val="00DA3DE2"/>
    <w:rsid w:val="00DA5331"/>
    <w:rsid w:val="00DA6619"/>
    <w:rsid w:val="00DA741B"/>
    <w:rsid w:val="00DB1320"/>
    <w:rsid w:val="00DB1A3C"/>
    <w:rsid w:val="00DB1B49"/>
    <w:rsid w:val="00DB1E1C"/>
    <w:rsid w:val="00DB3118"/>
    <w:rsid w:val="00DB49D0"/>
    <w:rsid w:val="00DB5A48"/>
    <w:rsid w:val="00DB667A"/>
    <w:rsid w:val="00DC2178"/>
    <w:rsid w:val="00DC23E8"/>
    <w:rsid w:val="00DC3D54"/>
    <w:rsid w:val="00DC4CA8"/>
    <w:rsid w:val="00DC4D4D"/>
    <w:rsid w:val="00DC50DE"/>
    <w:rsid w:val="00DC6134"/>
    <w:rsid w:val="00DC6232"/>
    <w:rsid w:val="00DD32EF"/>
    <w:rsid w:val="00DD654A"/>
    <w:rsid w:val="00DD66A0"/>
    <w:rsid w:val="00DD746F"/>
    <w:rsid w:val="00DE1C4A"/>
    <w:rsid w:val="00DE1F89"/>
    <w:rsid w:val="00DE25C9"/>
    <w:rsid w:val="00DE3913"/>
    <w:rsid w:val="00DE4101"/>
    <w:rsid w:val="00DE5D1E"/>
    <w:rsid w:val="00DE5D3C"/>
    <w:rsid w:val="00DE6477"/>
    <w:rsid w:val="00DE6C54"/>
    <w:rsid w:val="00DF0D82"/>
    <w:rsid w:val="00DF3CAC"/>
    <w:rsid w:val="00DF6550"/>
    <w:rsid w:val="00DF6732"/>
    <w:rsid w:val="00DF748B"/>
    <w:rsid w:val="00E001A2"/>
    <w:rsid w:val="00E010CC"/>
    <w:rsid w:val="00E02BD6"/>
    <w:rsid w:val="00E02D6F"/>
    <w:rsid w:val="00E03090"/>
    <w:rsid w:val="00E030E4"/>
    <w:rsid w:val="00E033CA"/>
    <w:rsid w:val="00E03AE6"/>
    <w:rsid w:val="00E042BB"/>
    <w:rsid w:val="00E128D8"/>
    <w:rsid w:val="00E15DE7"/>
    <w:rsid w:val="00E16A10"/>
    <w:rsid w:val="00E17AC3"/>
    <w:rsid w:val="00E200B9"/>
    <w:rsid w:val="00E2056F"/>
    <w:rsid w:val="00E23B17"/>
    <w:rsid w:val="00E25033"/>
    <w:rsid w:val="00E257CF"/>
    <w:rsid w:val="00E30601"/>
    <w:rsid w:val="00E306F6"/>
    <w:rsid w:val="00E30F52"/>
    <w:rsid w:val="00E30F83"/>
    <w:rsid w:val="00E3113C"/>
    <w:rsid w:val="00E31F5E"/>
    <w:rsid w:val="00E326E6"/>
    <w:rsid w:val="00E34A4C"/>
    <w:rsid w:val="00E35AA0"/>
    <w:rsid w:val="00E407EF"/>
    <w:rsid w:val="00E4137F"/>
    <w:rsid w:val="00E44AE2"/>
    <w:rsid w:val="00E50F60"/>
    <w:rsid w:val="00E51F14"/>
    <w:rsid w:val="00E53D69"/>
    <w:rsid w:val="00E53FA2"/>
    <w:rsid w:val="00E55243"/>
    <w:rsid w:val="00E62130"/>
    <w:rsid w:val="00E626A0"/>
    <w:rsid w:val="00E63298"/>
    <w:rsid w:val="00E63F78"/>
    <w:rsid w:val="00E70D3B"/>
    <w:rsid w:val="00E71131"/>
    <w:rsid w:val="00E73778"/>
    <w:rsid w:val="00E74471"/>
    <w:rsid w:val="00E7483D"/>
    <w:rsid w:val="00E74E22"/>
    <w:rsid w:val="00E75BD2"/>
    <w:rsid w:val="00E766C1"/>
    <w:rsid w:val="00E76C75"/>
    <w:rsid w:val="00E76DF4"/>
    <w:rsid w:val="00E80EB8"/>
    <w:rsid w:val="00E8166E"/>
    <w:rsid w:val="00E821D0"/>
    <w:rsid w:val="00E84652"/>
    <w:rsid w:val="00E84D71"/>
    <w:rsid w:val="00E9110B"/>
    <w:rsid w:val="00E93AE3"/>
    <w:rsid w:val="00E93F4E"/>
    <w:rsid w:val="00E9434C"/>
    <w:rsid w:val="00EA0AC0"/>
    <w:rsid w:val="00EA161B"/>
    <w:rsid w:val="00EA169E"/>
    <w:rsid w:val="00EA48F4"/>
    <w:rsid w:val="00EA73CB"/>
    <w:rsid w:val="00EA7FBD"/>
    <w:rsid w:val="00EB01D4"/>
    <w:rsid w:val="00EB3A45"/>
    <w:rsid w:val="00EB4FC7"/>
    <w:rsid w:val="00EB5DE9"/>
    <w:rsid w:val="00EB6A01"/>
    <w:rsid w:val="00EB6CD5"/>
    <w:rsid w:val="00EC4241"/>
    <w:rsid w:val="00EC4B7F"/>
    <w:rsid w:val="00EC57A6"/>
    <w:rsid w:val="00EC6175"/>
    <w:rsid w:val="00EC771A"/>
    <w:rsid w:val="00ED0857"/>
    <w:rsid w:val="00ED0B9A"/>
    <w:rsid w:val="00ED0DE6"/>
    <w:rsid w:val="00ED2C6E"/>
    <w:rsid w:val="00ED403A"/>
    <w:rsid w:val="00ED4402"/>
    <w:rsid w:val="00ED7FEB"/>
    <w:rsid w:val="00EE3E21"/>
    <w:rsid w:val="00EE6181"/>
    <w:rsid w:val="00EF11F8"/>
    <w:rsid w:val="00EF1B31"/>
    <w:rsid w:val="00EF416D"/>
    <w:rsid w:val="00EF465A"/>
    <w:rsid w:val="00EF73BA"/>
    <w:rsid w:val="00EF7BD0"/>
    <w:rsid w:val="00EF7C55"/>
    <w:rsid w:val="00F00332"/>
    <w:rsid w:val="00F00AF2"/>
    <w:rsid w:val="00F01AA6"/>
    <w:rsid w:val="00F02FFA"/>
    <w:rsid w:val="00F05054"/>
    <w:rsid w:val="00F06138"/>
    <w:rsid w:val="00F078DA"/>
    <w:rsid w:val="00F11464"/>
    <w:rsid w:val="00F172AF"/>
    <w:rsid w:val="00F217E7"/>
    <w:rsid w:val="00F221CB"/>
    <w:rsid w:val="00F26397"/>
    <w:rsid w:val="00F26908"/>
    <w:rsid w:val="00F27E94"/>
    <w:rsid w:val="00F303D4"/>
    <w:rsid w:val="00F30FD9"/>
    <w:rsid w:val="00F3111C"/>
    <w:rsid w:val="00F33801"/>
    <w:rsid w:val="00F357FF"/>
    <w:rsid w:val="00F46F01"/>
    <w:rsid w:val="00F47253"/>
    <w:rsid w:val="00F47AD4"/>
    <w:rsid w:val="00F50B4C"/>
    <w:rsid w:val="00F53CA7"/>
    <w:rsid w:val="00F5496F"/>
    <w:rsid w:val="00F54AA0"/>
    <w:rsid w:val="00F55CC7"/>
    <w:rsid w:val="00F60786"/>
    <w:rsid w:val="00F6116A"/>
    <w:rsid w:val="00F626F8"/>
    <w:rsid w:val="00F63357"/>
    <w:rsid w:val="00F634DE"/>
    <w:rsid w:val="00F66C9C"/>
    <w:rsid w:val="00F66D2B"/>
    <w:rsid w:val="00F67E3F"/>
    <w:rsid w:val="00F736A5"/>
    <w:rsid w:val="00F74E4A"/>
    <w:rsid w:val="00F82ABA"/>
    <w:rsid w:val="00F82E3E"/>
    <w:rsid w:val="00F85646"/>
    <w:rsid w:val="00F86EC2"/>
    <w:rsid w:val="00F90654"/>
    <w:rsid w:val="00F92EFB"/>
    <w:rsid w:val="00F94AA0"/>
    <w:rsid w:val="00F96648"/>
    <w:rsid w:val="00FA0277"/>
    <w:rsid w:val="00FA06D2"/>
    <w:rsid w:val="00FA0897"/>
    <w:rsid w:val="00FA12B6"/>
    <w:rsid w:val="00FA2529"/>
    <w:rsid w:val="00FA51C8"/>
    <w:rsid w:val="00FA591E"/>
    <w:rsid w:val="00FA73B0"/>
    <w:rsid w:val="00FA7C38"/>
    <w:rsid w:val="00FB1EFC"/>
    <w:rsid w:val="00FB522A"/>
    <w:rsid w:val="00FB7EEE"/>
    <w:rsid w:val="00FC0450"/>
    <w:rsid w:val="00FC048E"/>
    <w:rsid w:val="00FC1CDF"/>
    <w:rsid w:val="00FC4463"/>
    <w:rsid w:val="00FC6E9A"/>
    <w:rsid w:val="00FD0676"/>
    <w:rsid w:val="00FD1747"/>
    <w:rsid w:val="00FD2D6A"/>
    <w:rsid w:val="00FD4875"/>
    <w:rsid w:val="00FE03E0"/>
    <w:rsid w:val="00FE0CF7"/>
    <w:rsid w:val="00FE1F98"/>
    <w:rsid w:val="00FE231A"/>
    <w:rsid w:val="00FE2F60"/>
    <w:rsid w:val="00FE5856"/>
    <w:rsid w:val="00FE5CA8"/>
    <w:rsid w:val="00FE5F11"/>
    <w:rsid w:val="00FF09C6"/>
    <w:rsid w:val="00FF0F00"/>
    <w:rsid w:val="00FF2430"/>
    <w:rsid w:val="00FF65BA"/>
    <w:rsid w:val="00FF6C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FA8BAE9"/>
  <w15:docId w15:val="{9F4D258D-B9D9-454A-A3D7-F093FFE87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6E4"/>
    <w:pPr>
      <w:suppressAutoHyphens/>
      <w:spacing w:line="360" w:lineRule="auto"/>
      <w:ind w:firstLineChars="100" w:firstLine="240"/>
      <w:jc w:val="both"/>
    </w:pPr>
    <w:rPr>
      <w:rFonts w:ascii="Book Antiqua" w:hAnsi="Book Antiqua"/>
      <w:kern w:val="1"/>
      <w:sz w:val="24"/>
      <w:szCs w:val="24"/>
      <w:lang w:eastAsia="ar-SA"/>
    </w:rPr>
  </w:style>
  <w:style w:type="paragraph" w:styleId="Heading1">
    <w:name w:val="heading 1"/>
    <w:basedOn w:val="Normal"/>
    <w:next w:val="Normal"/>
    <w:link w:val="Heading1Char"/>
    <w:uiPriority w:val="9"/>
    <w:qFormat/>
    <w:rsid w:val="002942D1"/>
    <w:pPr>
      <w:keepNext/>
      <w:keepLines/>
      <w:ind w:firstLine="0"/>
      <w:outlineLvl w:val="0"/>
    </w:pPr>
    <w:rPr>
      <w:rFonts w:eastAsiaTheme="majorEastAsia" w:cstheme="majorBidi"/>
      <w:b/>
      <w:bCs/>
      <w:caps/>
    </w:rPr>
  </w:style>
  <w:style w:type="paragraph" w:styleId="Heading2">
    <w:name w:val="heading 2"/>
    <w:basedOn w:val="Normal"/>
    <w:next w:val="Normal"/>
    <w:link w:val="Heading2Char"/>
    <w:uiPriority w:val="9"/>
    <w:semiHidden/>
    <w:unhideWhenUsed/>
    <w:qFormat/>
    <w:rsid w:val="00044BF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gecontents1">
    <w:name w:val="pagecontents1"/>
    <w:basedOn w:val="DefaultParagraphFont"/>
    <w:rPr>
      <w:rFonts w:ascii="Arial" w:hAnsi="Arial" w:cs="Arial"/>
      <w:color w:val="000000"/>
      <w:sz w:val="17"/>
    </w:rPr>
  </w:style>
  <w:style w:type="character" w:customStyle="1" w:styleId="apple-converted-space">
    <w:name w:val="apple-converted-space"/>
    <w:basedOn w:val="DefaultParagraphFont"/>
    <w:rPr>
      <w:rFonts w:cs="Times New Roman"/>
    </w:rPr>
  </w:style>
  <w:style w:type="character" w:customStyle="1" w:styleId="ref-journal">
    <w:name w:val="ref-journal"/>
    <w:basedOn w:val="DefaultParagraphFont"/>
    <w:rPr>
      <w:rFonts w:cs="Times New Roman"/>
    </w:rPr>
  </w:style>
  <w:style w:type="character" w:customStyle="1" w:styleId="BodyTextChar">
    <w:name w:val="Body Text Char"/>
    <w:basedOn w:val="DefaultParagraphFont"/>
    <w:rPr>
      <w:sz w:val="22"/>
      <w:szCs w:val="22"/>
    </w:rPr>
  </w:style>
  <w:style w:type="paragraph" w:customStyle="1" w:styleId="Heading">
    <w:name w:val="Heading"/>
    <w:basedOn w:val="Normal"/>
    <w:next w:val="BodyText"/>
    <w:pPr>
      <w:keepNext/>
      <w:spacing w:before="240" w:after="120"/>
    </w:pPr>
    <w:rPr>
      <w:rFonts w:eastAsia="Microsoft YaHei" w:cs="Mangal"/>
      <w:sz w:val="28"/>
      <w:szCs w:val="28"/>
    </w:rPr>
  </w:style>
  <w:style w:type="paragraph" w:styleId="BodyText">
    <w:name w:val="Body Text"/>
    <w:basedOn w:val="Normal"/>
    <w:pPr>
      <w:spacing w:after="120"/>
      <w:ind w:firstLine="461"/>
    </w:pPr>
    <w:rPr>
      <w:rFonts w:cs="Tahoma"/>
    </w:r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Heading1Char">
    <w:name w:val="Heading 1 Char"/>
    <w:basedOn w:val="DefaultParagraphFont"/>
    <w:link w:val="Heading1"/>
    <w:uiPriority w:val="9"/>
    <w:rsid w:val="002942D1"/>
    <w:rPr>
      <w:rFonts w:ascii="Book Antiqua" w:eastAsiaTheme="majorEastAsia" w:hAnsi="Book Antiqua" w:cstheme="majorBidi"/>
      <w:b/>
      <w:bCs/>
      <w:caps/>
      <w:kern w:val="1"/>
      <w:sz w:val="24"/>
      <w:szCs w:val="24"/>
      <w:lang w:eastAsia="ar-SA"/>
    </w:rPr>
  </w:style>
  <w:style w:type="paragraph" w:styleId="Header">
    <w:name w:val="header"/>
    <w:basedOn w:val="Normal"/>
    <w:link w:val="HeaderChar"/>
    <w:uiPriority w:val="99"/>
    <w:unhideWhenUsed/>
    <w:rsid w:val="00DA6619"/>
    <w:pPr>
      <w:tabs>
        <w:tab w:val="center" w:pos="4680"/>
        <w:tab w:val="right" w:pos="9360"/>
      </w:tabs>
      <w:spacing w:line="240" w:lineRule="auto"/>
    </w:pPr>
  </w:style>
  <w:style w:type="character" w:customStyle="1" w:styleId="HeaderChar">
    <w:name w:val="Header Char"/>
    <w:basedOn w:val="DefaultParagraphFont"/>
    <w:link w:val="Header"/>
    <w:uiPriority w:val="99"/>
    <w:rsid w:val="00DA6619"/>
    <w:rPr>
      <w:rFonts w:ascii="Arial" w:hAnsi="Arial"/>
      <w:kern w:val="1"/>
      <w:sz w:val="24"/>
      <w:szCs w:val="22"/>
      <w:lang w:eastAsia="ar-SA"/>
    </w:rPr>
  </w:style>
  <w:style w:type="paragraph" w:styleId="Footer">
    <w:name w:val="footer"/>
    <w:basedOn w:val="Normal"/>
    <w:link w:val="FooterChar"/>
    <w:uiPriority w:val="99"/>
    <w:unhideWhenUsed/>
    <w:rsid w:val="00DA6619"/>
    <w:pPr>
      <w:tabs>
        <w:tab w:val="center" w:pos="4680"/>
        <w:tab w:val="right" w:pos="9360"/>
      </w:tabs>
      <w:spacing w:line="240" w:lineRule="auto"/>
    </w:pPr>
  </w:style>
  <w:style w:type="character" w:customStyle="1" w:styleId="FooterChar">
    <w:name w:val="Footer Char"/>
    <w:basedOn w:val="DefaultParagraphFont"/>
    <w:link w:val="Footer"/>
    <w:uiPriority w:val="99"/>
    <w:rsid w:val="00DA6619"/>
    <w:rPr>
      <w:rFonts w:ascii="Arial" w:hAnsi="Arial"/>
      <w:kern w:val="1"/>
      <w:sz w:val="24"/>
      <w:szCs w:val="22"/>
      <w:lang w:eastAsia="ar-SA"/>
    </w:rPr>
  </w:style>
  <w:style w:type="paragraph" w:styleId="BalloonText">
    <w:name w:val="Balloon Text"/>
    <w:basedOn w:val="Normal"/>
    <w:link w:val="BalloonTextChar"/>
    <w:uiPriority w:val="99"/>
    <w:semiHidden/>
    <w:unhideWhenUsed/>
    <w:rsid w:val="00DA661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6619"/>
    <w:rPr>
      <w:rFonts w:ascii="Tahoma" w:hAnsi="Tahoma" w:cs="Tahoma"/>
      <w:kern w:val="1"/>
      <w:sz w:val="16"/>
      <w:szCs w:val="16"/>
      <w:lang w:eastAsia="ar-SA"/>
    </w:rPr>
  </w:style>
  <w:style w:type="paragraph" w:styleId="NoSpacing">
    <w:name w:val="No Spacing"/>
    <w:uiPriority w:val="1"/>
    <w:qFormat/>
    <w:rsid w:val="00C813A9"/>
    <w:pPr>
      <w:suppressAutoHyphens/>
      <w:ind w:firstLine="432"/>
      <w:jc w:val="both"/>
    </w:pPr>
    <w:rPr>
      <w:rFonts w:ascii="Arial" w:hAnsi="Arial"/>
      <w:kern w:val="1"/>
      <w:sz w:val="24"/>
      <w:szCs w:val="22"/>
      <w:lang w:eastAsia="ar-SA"/>
    </w:rPr>
  </w:style>
  <w:style w:type="character" w:styleId="Hyperlink">
    <w:name w:val="Hyperlink"/>
    <w:basedOn w:val="DefaultParagraphFont"/>
    <w:uiPriority w:val="99"/>
    <w:unhideWhenUsed/>
    <w:rsid w:val="00D15AC3"/>
    <w:rPr>
      <w:color w:val="0000FF" w:themeColor="hyperlink"/>
      <w:u w:val="single"/>
    </w:rPr>
  </w:style>
  <w:style w:type="table" w:styleId="TableGrid">
    <w:name w:val="Table Grid"/>
    <w:basedOn w:val="TableNormal"/>
    <w:uiPriority w:val="59"/>
    <w:rsid w:val="008B2C4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semiHidden/>
    <w:unhideWhenUsed/>
    <w:rsid w:val="002C6474"/>
    <w:pPr>
      <w:spacing w:after="120"/>
    </w:pPr>
    <w:rPr>
      <w:sz w:val="16"/>
      <w:szCs w:val="16"/>
    </w:rPr>
  </w:style>
  <w:style w:type="character" w:customStyle="1" w:styleId="BodyText3Char">
    <w:name w:val="Body Text 3 Char"/>
    <w:basedOn w:val="DefaultParagraphFont"/>
    <w:link w:val="BodyText3"/>
    <w:uiPriority w:val="99"/>
    <w:semiHidden/>
    <w:rsid w:val="002C6474"/>
    <w:rPr>
      <w:rFonts w:ascii="Arial" w:hAnsi="Arial"/>
      <w:kern w:val="1"/>
      <w:sz w:val="16"/>
      <w:szCs w:val="16"/>
      <w:lang w:eastAsia="ar-SA"/>
    </w:rPr>
  </w:style>
  <w:style w:type="paragraph" w:styleId="ListParagraph">
    <w:name w:val="List Paragraph"/>
    <w:basedOn w:val="Normal"/>
    <w:uiPriority w:val="34"/>
    <w:qFormat/>
    <w:rsid w:val="008A67F1"/>
    <w:pPr>
      <w:ind w:left="720"/>
      <w:contextualSpacing/>
    </w:pPr>
  </w:style>
  <w:style w:type="paragraph" w:styleId="Subtitle">
    <w:name w:val="Subtitle"/>
    <w:basedOn w:val="Normal"/>
    <w:next w:val="Normal"/>
    <w:link w:val="SubtitleChar"/>
    <w:uiPriority w:val="11"/>
    <w:qFormat/>
    <w:rsid w:val="008136E4"/>
    <w:pPr>
      <w:ind w:firstLine="241"/>
    </w:pPr>
    <w:rPr>
      <w:i/>
    </w:rPr>
  </w:style>
  <w:style w:type="character" w:customStyle="1" w:styleId="SubtitleChar">
    <w:name w:val="Subtitle Char"/>
    <w:basedOn w:val="DefaultParagraphFont"/>
    <w:link w:val="Subtitle"/>
    <w:uiPriority w:val="11"/>
    <w:rsid w:val="008136E4"/>
    <w:rPr>
      <w:rFonts w:ascii="Book Antiqua" w:hAnsi="Book Antiqua"/>
      <w:i/>
      <w:kern w:val="1"/>
      <w:sz w:val="24"/>
      <w:szCs w:val="24"/>
      <w:lang w:eastAsia="ar-SA"/>
    </w:rPr>
  </w:style>
  <w:style w:type="character" w:styleId="CommentReference">
    <w:name w:val="annotation reference"/>
    <w:basedOn w:val="DefaultParagraphFont"/>
    <w:uiPriority w:val="99"/>
    <w:semiHidden/>
    <w:unhideWhenUsed/>
    <w:rsid w:val="00265BFB"/>
    <w:rPr>
      <w:sz w:val="16"/>
      <w:szCs w:val="16"/>
    </w:rPr>
  </w:style>
  <w:style w:type="paragraph" w:styleId="CommentText">
    <w:name w:val="annotation text"/>
    <w:basedOn w:val="Normal"/>
    <w:link w:val="CommentTextChar"/>
    <w:uiPriority w:val="99"/>
    <w:unhideWhenUsed/>
    <w:rsid w:val="00265BFB"/>
    <w:pPr>
      <w:spacing w:line="240" w:lineRule="auto"/>
    </w:pPr>
    <w:rPr>
      <w:sz w:val="20"/>
      <w:szCs w:val="20"/>
    </w:rPr>
  </w:style>
  <w:style w:type="character" w:customStyle="1" w:styleId="CommentTextChar">
    <w:name w:val="Comment Text Char"/>
    <w:basedOn w:val="DefaultParagraphFont"/>
    <w:link w:val="CommentText"/>
    <w:uiPriority w:val="99"/>
    <w:rsid w:val="00265BFB"/>
    <w:rPr>
      <w:rFonts w:ascii="Arial" w:hAnsi="Arial"/>
      <w:kern w:val="1"/>
      <w:lang w:eastAsia="ar-SA"/>
    </w:rPr>
  </w:style>
  <w:style w:type="paragraph" w:styleId="CommentSubject">
    <w:name w:val="annotation subject"/>
    <w:basedOn w:val="CommentText"/>
    <w:next w:val="CommentText"/>
    <w:link w:val="CommentSubjectChar"/>
    <w:uiPriority w:val="99"/>
    <w:semiHidden/>
    <w:unhideWhenUsed/>
    <w:rsid w:val="00265BFB"/>
    <w:rPr>
      <w:b/>
      <w:bCs/>
    </w:rPr>
  </w:style>
  <w:style w:type="character" w:customStyle="1" w:styleId="CommentSubjectChar">
    <w:name w:val="Comment Subject Char"/>
    <w:basedOn w:val="CommentTextChar"/>
    <w:link w:val="CommentSubject"/>
    <w:uiPriority w:val="99"/>
    <w:semiHidden/>
    <w:rsid w:val="00265BFB"/>
    <w:rPr>
      <w:rFonts w:ascii="Arial" w:hAnsi="Arial"/>
      <w:b/>
      <w:bCs/>
      <w:kern w:val="1"/>
      <w:lang w:eastAsia="ar-SA"/>
    </w:rPr>
  </w:style>
  <w:style w:type="paragraph" w:styleId="Revision">
    <w:name w:val="Revision"/>
    <w:hidden/>
    <w:uiPriority w:val="99"/>
    <w:semiHidden/>
    <w:rsid w:val="00597C4A"/>
    <w:rPr>
      <w:rFonts w:ascii="Arial" w:hAnsi="Arial"/>
      <w:kern w:val="1"/>
      <w:sz w:val="22"/>
      <w:szCs w:val="22"/>
      <w:lang w:eastAsia="ar-SA"/>
    </w:rPr>
  </w:style>
  <w:style w:type="paragraph" w:customStyle="1" w:styleId="EndNoteBibliographyTitle">
    <w:name w:val="EndNote Bibliography Title"/>
    <w:basedOn w:val="Normal"/>
    <w:rsid w:val="000239B9"/>
    <w:pPr>
      <w:jc w:val="center"/>
    </w:pPr>
  </w:style>
  <w:style w:type="paragraph" w:customStyle="1" w:styleId="EndNoteBibliography">
    <w:name w:val="EndNote Bibliography"/>
    <w:basedOn w:val="Normal"/>
    <w:rsid w:val="000239B9"/>
    <w:pPr>
      <w:spacing w:line="240" w:lineRule="auto"/>
    </w:pPr>
  </w:style>
  <w:style w:type="paragraph" w:styleId="EndnoteText">
    <w:name w:val="endnote text"/>
    <w:basedOn w:val="Normal"/>
    <w:link w:val="EndnoteTextChar"/>
    <w:uiPriority w:val="99"/>
    <w:unhideWhenUsed/>
    <w:rsid w:val="000239B9"/>
    <w:pPr>
      <w:spacing w:line="240" w:lineRule="auto"/>
    </w:pPr>
  </w:style>
  <w:style w:type="character" w:customStyle="1" w:styleId="EndnoteTextChar">
    <w:name w:val="Endnote Text Char"/>
    <w:basedOn w:val="DefaultParagraphFont"/>
    <w:link w:val="EndnoteText"/>
    <w:uiPriority w:val="99"/>
    <w:rsid w:val="000239B9"/>
    <w:rPr>
      <w:rFonts w:ascii="Arial" w:hAnsi="Arial"/>
      <w:kern w:val="1"/>
      <w:sz w:val="24"/>
      <w:szCs w:val="24"/>
      <w:lang w:eastAsia="ar-SA"/>
    </w:rPr>
  </w:style>
  <w:style w:type="character" w:styleId="EndnoteReference">
    <w:name w:val="endnote reference"/>
    <w:basedOn w:val="DefaultParagraphFont"/>
    <w:uiPriority w:val="99"/>
    <w:unhideWhenUsed/>
    <w:rsid w:val="000239B9"/>
    <w:rPr>
      <w:vertAlign w:val="superscript"/>
    </w:rPr>
  </w:style>
  <w:style w:type="character" w:customStyle="1" w:styleId="Heading2Char">
    <w:name w:val="Heading 2 Char"/>
    <w:basedOn w:val="DefaultParagraphFont"/>
    <w:link w:val="Heading2"/>
    <w:uiPriority w:val="9"/>
    <w:semiHidden/>
    <w:rsid w:val="00044BF0"/>
    <w:rPr>
      <w:rFonts w:asciiTheme="majorHAnsi" w:eastAsiaTheme="majorEastAsia" w:hAnsiTheme="majorHAnsi" w:cstheme="majorBidi"/>
      <w:b/>
      <w:bCs/>
      <w:color w:val="4F81BD" w:themeColor="accent1"/>
      <w:kern w:val="1"/>
      <w:sz w:val="26"/>
      <w:szCs w:val="26"/>
      <w:lang w:eastAsia="ar-SA"/>
    </w:rPr>
  </w:style>
  <w:style w:type="character" w:styleId="SubtleEmphasis">
    <w:name w:val="Subtle Emphasis"/>
    <w:uiPriority w:val="19"/>
    <w:qFormat/>
    <w:rsid w:val="00ED7FEB"/>
    <w:rPr>
      <w:b/>
    </w:rPr>
  </w:style>
  <w:style w:type="paragraph" w:customStyle="1" w:styleId="Body">
    <w:name w:val="Body"/>
    <w:rsid w:val="00932F70"/>
    <w:pPr>
      <w:pBdr>
        <w:top w:val="nil"/>
        <w:left w:val="nil"/>
        <w:bottom w:val="nil"/>
        <w:right w:val="nil"/>
        <w:between w:val="nil"/>
        <w:bar w:val="nil"/>
      </w:pBdr>
      <w:suppressAutoHyphens/>
      <w:spacing w:line="480" w:lineRule="auto"/>
      <w:ind w:firstLine="432"/>
      <w:jc w:val="both"/>
    </w:pPr>
    <w:rPr>
      <w:rFonts w:ascii="Calibri" w:eastAsia="Calibri" w:hAnsi="Calibri" w:cs="Calibri"/>
      <w:color w:val="000000"/>
      <w:kern w:val="1"/>
      <w:sz w:val="22"/>
      <w:szCs w:val="22"/>
      <w:u w:color="000000"/>
      <w:bdr w:val="nil"/>
    </w:rPr>
  </w:style>
  <w:style w:type="paragraph" w:customStyle="1" w:styleId="BodyA">
    <w:name w:val="Body A"/>
    <w:rsid w:val="008D022E"/>
    <w:pPr>
      <w:pBdr>
        <w:top w:val="nil"/>
        <w:left w:val="nil"/>
        <w:bottom w:val="nil"/>
        <w:right w:val="nil"/>
        <w:between w:val="nil"/>
        <w:bar w:val="nil"/>
      </w:pBdr>
      <w:suppressAutoHyphens/>
      <w:spacing w:line="480" w:lineRule="auto"/>
      <w:ind w:firstLine="432"/>
      <w:jc w:val="both"/>
    </w:pPr>
    <w:rPr>
      <w:rFonts w:ascii="Calibri" w:eastAsia="Calibri" w:hAnsi="Calibri" w:cs="Calibri"/>
      <w:color w:val="000000"/>
      <w:kern w:val="1"/>
      <w:sz w:val="22"/>
      <w:szCs w:val="22"/>
      <w:u w:color="000000"/>
      <w:bdr w:val="nil"/>
    </w:rPr>
  </w:style>
  <w:style w:type="paragraph" w:customStyle="1" w:styleId="Default">
    <w:name w:val="Default"/>
    <w:rsid w:val="008D022E"/>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1">
    <w:name w:val="正文1"/>
    <w:uiPriority w:val="99"/>
    <w:rsid w:val="00DA5331"/>
    <w:pPr>
      <w:spacing w:line="276" w:lineRule="auto"/>
    </w:pPr>
    <w:rPr>
      <w:rFonts w:ascii="Arial" w:hAnsi="Arial" w:cs="Arial"/>
      <w:color w:val="000000"/>
      <w:sz w:val="22"/>
      <w:lang w:val="pl-PL" w:eastAsia="pl-PL"/>
    </w:rPr>
  </w:style>
  <w:style w:type="character" w:styleId="Emphasis">
    <w:name w:val="Emphasis"/>
    <w:basedOn w:val="DefaultParagraphFont"/>
    <w:uiPriority w:val="20"/>
    <w:qFormat/>
    <w:rsid w:val="00ED7FEB"/>
    <w:rPr>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58326">
      <w:bodyDiv w:val="1"/>
      <w:marLeft w:val="0"/>
      <w:marRight w:val="0"/>
      <w:marTop w:val="0"/>
      <w:marBottom w:val="0"/>
      <w:divBdr>
        <w:top w:val="none" w:sz="0" w:space="0" w:color="auto"/>
        <w:left w:val="none" w:sz="0" w:space="0" w:color="auto"/>
        <w:bottom w:val="none" w:sz="0" w:space="0" w:color="auto"/>
        <w:right w:val="none" w:sz="0" w:space="0" w:color="auto"/>
      </w:divBdr>
    </w:div>
    <w:div w:id="47271344">
      <w:bodyDiv w:val="1"/>
      <w:marLeft w:val="0"/>
      <w:marRight w:val="0"/>
      <w:marTop w:val="0"/>
      <w:marBottom w:val="0"/>
      <w:divBdr>
        <w:top w:val="none" w:sz="0" w:space="0" w:color="auto"/>
        <w:left w:val="none" w:sz="0" w:space="0" w:color="auto"/>
        <w:bottom w:val="none" w:sz="0" w:space="0" w:color="auto"/>
        <w:right w:val="none" w:sz="0" w:space="0" w:color="auto"/>
      </w:divBdr>
      <w:divsChild>
        <w:div w:id="940643056">
          <w:marLeft w:val="0"/>
          <w:marRight w:val="0"/>
          <w:marTop w:val="0"/>
          <w:marBottom w:val="0"/>
          <w:divBdr>
            <w:top w:val="none" w:sz="0" w:space="0" w:color="auto"/>
            <w:left w:val="none" w:sz="0" w:space="0" w:color="auto"/>
            <w:bottom w:val="none" w:sz="0" w:space="0" w:color="auto"/>
            <w:right w:val="none" w:sz="0" w:space="0" w:color="auto"/>
          </w:divBdr>
          <w:divsChild>
            <w:div w:id="1838038672">
              <w:marLeft w:val="0"/>
              <w:marRight w:val="0"/>
              <w:marTop w:val="0"/>
              <w:marBottom w:val="0"/>
              <w:divBdr>
                <w:top w:val="none" w:sz="0" w:space="0" w:color="auto"/>
                <w:left w:val="none" w:sz="0" w:space="0" w:color="auto"/>
                <w:bottom w:val="none" w:sz="0" w:space="0" w:color="auto"/>
                <w:right w:val="none" w:sz="0" w:space="0" w:color="auto"/>
              </w:divBdr>
              <w:divsChild>
                <w:div w:id="764884528">
                  <w:marLeft w:val="0"/>
                  <w:marRight w:val="0"/>
                  <w:marTop w:val="0"/>
                  <w:marBottom w:val="0"/>
                  <w:divBdr>
                    <w:top w:val="none" w:sz="0" w:space="0" w:color="auto"/>
                    <w:left w:val="none" w:sz="0" w:space="0" w:color="auto"/>
                    <w:bottom w:val="none" w:sz="0" w:space="0" w:color="auto"/>
                    <w:right w:val="none" w:sz="0" w:space="0" w:color="auto"/>
                  </w:divBdr>
                  <w:divsChild>
                    <w:div w:id="1489206449">
                      <w:marLeft w:val="0"/>
                      <w:marRight w:val="0"/>
                      <w:marTop w:val="0"/>
                      <w:marBottom w:val="0"/>
                      <w:divBdr>
                        <w:top w:val="none" w:sz="0" w:space="0" w:color="auto"/>
                        <w:left w:val="none" w:sz="0" w:space="0" w:color="auto"/>
                        <w:bottom w:val="none" w:sz="0" w:space="0" w:color="auto"/>
                        <w:right w:val="none" w:sz="0" w:space="0" w:color="auto"/>
                      </w:divBdr>
                      <w:divsChild>
                        <w:div w:id="381557634">
                          <w:marLeft w:val="0"/>
                          <w:marRight w:val="0"/>
                          <w:marTop w:val="0"/>
                          <w:marBottom w:val="0"/>
                          <w:divBdr>
                            <w:top w:val="none" w:sz="0" w:space="0" w:color="auto"/>
                            <w:left w:val="none" w:sz="0" w:space="0" w:color="auto"/>
                            <w:bottom w:val="none" w:sz="0" w:space="0" w:color="auto"/>
                            <w:right w:val="none" w:sz="0" w:space="0" w:color="auto"/>
                          </w:divBdr>
                          <w:divsChild>
                            <w:div w:id="459421103">
                              <w:marLeft w:val="0"/>
                              <w:marRight w:val="0"/>
                              <w:marTop w:val="0"/>
                              <w:marBottom w:val="0"/>
                              <w:divBdr>
                                <w:top w:val="none" w:sz="0" w:space="0" w:color="auto"/>
                                <w:left w:val="none" w:sz="0" w:space="0" w:color="auto"/>
                                <w:bottom w:val="none" w:sz="0" w:space="0" w:color="auto"/>
                                <w:right w:val="none" w:sz="0" w:space="0" w:color="auto"/>
                              </w:divBdr>
                              <w:divsChild>
                                <w:div w:id="1558276971">
                                  <w:marLeft w:val="0"/>
                                  <w:marRight w:val="0"/>
                                  <w:marTop w:val="0"/>
                                  <w:marBottom w:val="0"/>
                                  <w:divBdr>
                                    <w:top w:val="none" w:sz="0" w:space="0" w:color="auto"/>
                                    <w:left w:val="none" w:sz="0" w:space="0" w:color="auto"/>
                                    <w:bottom w:val="none" w:sz="0" w:space="0" w:color="auto"/>
                                    <w:right w:val="none" w:sz="0" w:space="0" w:color="auto"/>
                                  </w:divBdr>
                                </w:div>
                              </w:divsChild>
                            </w:div>
                            <w:div w:id="536772058">
                              <w:marLeft w:val="0"/>
                              <w:marRight w:val="0"/>
                              <w:marTop w:val="0"/>
                              <w:marBottom w:val="0"/>
                              <w:divBdr>
                                <w:top w:val="none" w:sz="0" w:space="0" w:color="auto"/>
                                <w:left w:val="none" w:sz="0" w:space="0" w:color="auto"/>
                                <w:bottom w:val="none" w:sz="0" w:space="0" w:color="auto"/>
                                <w:right w:val="none" w:sz="0" w:space="0" w:color="auto"/>
                              </w:divBdr>
                              <w:divsChild>
                                <w:div w:id="1283224551">
                                  <w:marLeft w:val="0"/>
                                  <w:marRight w:val="0"/>
                                  <w:marTop w:val="0"/>
                                  <w:marBottom w:val="0"/>
                                  <w:divBdr>
                                    <w:top w:val="none" w:sz="0" w:space="0" w:color="auto"/>
                                    <w:left w:val="none" w:sz="0" w:space="0" w:color="auto"/>
                                    <w:bottom w:val="none" w:sz="0" w:space="0" w:color="auto"/>
                                    <w:right w:val="none" w:sz="0" w:space="0" w:color="auto"/>
                                  </w:divBdr>
                                </w:div>
                              </w:divsChild>
                            </w:div>
                            <w:div w:id="773718545">
                              <w:marLeft w:val="0"/>
                              <w:marRight w:val="0"/>
                              <w:marTop w:val="0"/>
                              <w:marBottom w:val="0"/>
                              <w:divBdr>
                                <w:top w:val="none" w:sz="0" w:space="0" w:color="auto"/>
                                <w:left w:val="none" w:sz="0" w:space="0" w:color="auto"/>
                                <w:bottom w:val="none" w:sz="0" w:space="0" w:color="auto"/>
                                <w:right w:val="none" w:sz="0" w:space="0" w:color="auto"/>
                              </w:divBdr>
                              <w:divsChild>
                                <w:div w:id="722489761">
                                  <w:marLeft w:val="0"/>
                                  <w:marRight w:val="0"/>
                                  <w:marTop w:val="0"/>
                                  <w:marBottom w:val="0"/>
                                  <w:divBdr>
                                    <w:top w:val="none" w:sz="0" w:space="0" w:color="auto"/>
                                    <w:left w:val="none" w:sz="0" w:space="0" w:color="auto"/>
                                    <w:bottom w:val="none" w:sz="0" w:space="0" w:color="auto"/>
                                    <w:right w:val="none" w:sz="0" w:space="0" w:color="auto"/>
                                  </w:divBdr>
                                </w:div>
                              </w:divsChild>
                            </w:div>
                            <w:div w:id="1892962004">
                              <w:marLeft w:val="0"/>
                              <w:marRight w:val="0"/>
                              <w:marTop w:val="0"/>
                              <w:marBottom w:val="0"/>
                              <w:divBdr>
                                <w:top w:val="none" w:sz="0" w:space="0" w:color="auto"/>
                                <w:left w:val="none" w:sz="0" w:space="0" w:color="auto"/>
                                <w:bottom w:val="none" w:sz="0" w:space="0" w:color="auto"/>
                                <w:right w:val="none" w:sz="0" w:space="0" w:color="auto"/>
                              </w:divBdr>
                              <w:divsChild>
                                <w:div w:id="69424077">
                                  <w:marLeft w:val="0"/>
                                  <w:marRight w:val="0"/>
                                  <w:marTop w:val="0"/>
                                  <w:marBottom w:val="0"/>
                                  <w:divBdr>
                                    <w:top w:val="none" w:sz="0" w:space="0" w:color="auto"/>
                                    <w:left w:val="none" w:sz="0" w:space="0" w:color="auto"/>
                                    <w:bottom w:val="none" w:sz="0" w:space="0" w:color="auto"/>
                                    <w:right w:val="none" w:sz="0" w:space="0" w:color="auto"/>
                                  </w:divBdr>
                                </w:div>
                              </w:divsChild>
                            </w:div>
                            <w:div w:id="2030906832">
                              <w:marLeft w:val="0"/>
                              <w:marRight w:val="0"/>
                              <w:marTop w:val="0"/>
                              <w:marBottom w:val="0"/>
                              <w:divBdr>
                                <w:top w:val="none" w:sz="0" w:space="0" w:color="auto"/>
                                <w:left w:val="none" w:sz="0" w:space="0" w:color="auto"/>
                                <w:bottom w:val="none" w:sz="0" w:space="0" w:color="auto"/>
                                <w:right w:val="none" w:sz="0" w:space="0" w:color="auto"/>
                              </w:divBdr>
                              <w:divsChild>
                                <w:div w:id="108541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358072">
      <w:bodyDiv w:val="1"/>
      <w:marLeft w:val="0"/>
      <w:marRight w:val="0"/>
      <w:marTop w:val="0"/>
      <w:marBottom w:val="0"/>
      <w:divBdr>
        <w:top w:val="none" w:sz="0" w:space="0" w:color="auto"/>
        <w:left w:val="none" w:sz="0" w:space="0" w:color="auto"/>
        <w:bottom w:val="none" w:sz="0" w:space="0" w:color="auto"/>
        <w:right w:val="none" w:sz="0" w:space="0" w:color="auto"/>
      </w:divBdr>
    </w:div>
    <w:div w:id="435449197">
      <w:bodyDiv w:val="1"/>
      <w:marLeft w:val="0"/>
      <w:marRight w:val="0"/>
      <w:marTop w:val="0"/>
      <w:marBottom w:val="0"/>
      <w:divBdr>
        <w:top w:val="none" w:sz="0" w:space="0" w:color="auto"/>
        <w:left w:val="none" w:sz="0" w:space="0" w:color="auto"/>
        <w:bottom w:val="none" w:sz="0" w:space="0" w:color="auto"/>
        <w:right w:val="none" w:sz="0" w:space="0" w:color="auto"/>
      </w:divBdr>
      <w:divsChild>
        <w:div w:id="1660616839">
          <w:marLeft w:val="547"/>
          <w:marRight w:val="0"/>
          <w:marTop w:val="86"/>
          <w:marBottom w:val="0"/>
          <w:divBdr>
            <w:top w:val="none" w:sz="0" w:space="0" w:color="auto"/>
            <w:left w:val="none" w:sz="0" w:space="0" w:color="auto"/>
            <w:bottom w:val="none" w:sz="0" w:space="0" w:color="auto"/>
            <w:right w:val="none" w:sz="0" w:space="0" w:color="auto"/>
          </w:divBdr>
        </w:div>
        <w:div w:id="1069614794">
          <w:marLeft w:val="1166"/>
          <w:marRight w:val="0"/>
          <w:marTop w:val="86"/>
          <w:marBottom w:val="0"/>
          <w:divBdr>
            <w:top w:val="none" w:sz="0" w:space="0" w:color="auto"/>
            <w:left w:val="none" w:sz="0" w:space="0" w:color="auto"/>
            <w:bottom w:val="none" w:sz="0" w:space="0" w:color="auto"/>
            <w:right w:val="none" w:sz="0" w:space="0" w:color="auto"/>
          </w:divBdr>
        </w:div>
        <w:div w:id="1144129204">
          <w:marLeft w:val="1166"/>
          <w:marRight w:val="0"/>
          <w:marTop w:val="86"/>
          <w:marBottom w:val="0"/>
          <w:divBdr>
            <w:top w:val="none" w:sz="0" w:space="0" w:color="auto"/>
            <w:left w:val="none" w:sz="0" w:space="0" w:color="auto"/>
            <w:bottom w:val="none" w:sz="0" w:space="0" w:color="auto"/>
            <w:right w:val="none" w:sz="0" w:space="0" w:color="auto"/>
          </w:divBdr>
        </w:div>
        <w:div w:id="1248224007">
          <w:marLeft w:val="547"/>
          <w:marRight w:val="0"/>
          <w:marTop w:val="86"/>
          <w:marBottom w:val="0"/>
          <w:divBdr>
            <w:top w:val="none" w:sz="0" w:space="0" w:color="auto"/>
            <w:left w:val="none" w:sz="0" w:space="0" w:color="auto"/>
            <w:bottom w:val="none" w:sz="0" w:space="0" w:color="auto"/>
            <w:right w:val="none" w:sz="0" w:space="0" w:color="auto"/>
          </w:divBdr>
        </w:div>
        <w:div w:id="930241002">
          <w:marLeft w:val="1166"/>
          <w:marRight w:val="0"/>
          <w:marTop w:val="86"/>
          <w:marBottom w:val="0"/>
          <w:divBdr>
            <w:top w:val="none" w:sz="0" w:space="0" w:color="auto"/>
            <w:left w:val="none" w:sz="0" w:space="0" w:color="auto"/>
            <w:bottom w:val="none" w:sz="0" w:space="0" w:color="auto"/>
            <w:right w:val="none" w:sz="0" w:space="0" w:color="auto"/>
          </w:divBdr>
        </w:div>
        <w:div w:id="1071781079">
          <w:marLeft w:val="547"/>
          <w:marRight w:val="0"/>
          <w:marTop w:val="96"/>
          <w:marBottom w:val="0"/>
          <w:divBdr>
            <w:top w:val="none" w:sz="0" w:space="0" w:color="auto"/>
            <w:left w:val="none" w:sz="0" w:space="0" w:color="auto"/>
            <w:bottom w:val="none" w:sz="0" w:space="0" w:color="auto"/>
            <w:right w:val="none" w:sz="0" w:space="0" w:color="auto"/>
          </w:divBdr>
        </w:div>
        <w:div w:id="1409378545">
          <w:marLeft w:val="1166"/>
          <w:marRight w:val="0"/>
          <w:marTop w:val="96"/>
          <w:marBottom w:val="0"/>
          <w:divBdr>
            <w:top w:val="none" w:sz="0" w:space="0" w:color="auto"/>
            <w:left w:val="none" w:sz="0" w:space="0" w:color="auto"/>
            <w:bottom w:val="none" w:sz="0" w:space="0" w:color="auto"/>
            <w:right w:val="none" w:sz="0" w:space="0" w:color="auto"/>
          </w:divBdr>
        </w:div>
        <w:div w:id="52626524">
          <w:marLeft w:val="1166"/>
          <w:marRight w:val="0"/>
          <w:marTop w:val="96"/>
          <w:marBottom w:val="0"/>
          <w:divBdr>
            <w:top w:val="none" w:sz="0" w:space="0" w:color="auto"/>
            <w:left w:val="none" w:sz="0" w:space="0" w:color="auto"/>
            <w:bottom w:val="none" w:sz="0" w:space="0" w:color="auto"/>
            <w:right w:val="none" w:sz="0" w:space="0" w:color="auto"/>
          </w:divBdr>
        </w:div>
        <w:div w:id="1471750083">
          <w:marLeft w:val="1166"/>
          <w:marRight w:val="0"/>
          <w:marTop w:val="96"/>
          <w:marBottom w:val="0"/>
          <w:divBdr>
            <w:top w:val="none" w:sz="0" w:space="0" w:color="auto"/>
            <w:left w:val="none" w:sz="0" w:space="0" w:color="auto"/>
            <w:bottom w:val="none" w:sz="0" w:space="0" w:color="auto"/>
            <w:right w:val="none" w:sz="0" w:space="0" w:color="auto"/>
          </w:divBdr>
        </w:div>
      </w:divsChild>
    </w:div>
    <w:div w:id="438454972">
      <w:bodyDiv w:val="1"/>
      <w:marLeft w:val="0"/>
      <w:marRight w:val="0"/>
      <w:marTop w:val="0"/>
      <w:marBottom w:val="0"/>
      <w:divBdr>
        <w:top w:val="none" w:sz="0" w:space="0" w:color="auto"/>
        <w:left w:val="none" w:sz="0" w:space="0" w:color="auto"/>
        <w:bottom w:val="none" w:sz="0" w:space="0" w:color="auto"/>
        <w:right w:val="none" w:sz="0" w:space="0" w:color="auto"/>
      </w:divBdr>
      <w:divsChild>
        <w:div w:id="642581719">
          <w:marLeft w:val="1166"/>
          <w:marRight w:val="0"/>
          <w:marTop w:val="86"/>
          <w:marBottom w:val="0"/>
          <w:divBdr>
            <w:top w:val="none" w:sz="0" w:space="0" w:color="auto"/>
            <w:left w:val="none" w:sz="0" w:space="0" w:color="auto"/>
            <w:bottom w:val="none" w:sz="0" w:space="0" w:color="auto"/>
            <w:right w:val="none" w:sz="0" w:space="0" w:color="auto"/>
          </w:divBdr>
        </w:div>
        <w:div w:id="1172987371">
          <w:marLeft w:val="1166"/>
          <w:marRight w:val="0"/>
          <w:marTop w:val="86"/>
          <w:marBottom w:val="0"/>
          <w:divBdr>
            <w:top w:val="none" w:sz="0" w:space="0" w:color="auto"/>
            <w:left w:val="none" w:sz="0" w:space="0" w:color="auto"/>
            <w:bottom w:val="none" w:sz="0" w:space="0" w:color="auto"/>
            <w:right w:val="none" w:sz="0" w:space="0" w:color="auto"/>
          </w:divBdr>
        </w:div>
      </w:divsChild>
    </w:div>
    <w:div w:id="512648518">
      <w:bodyDiv w:val="1"/>
      <w:marLeft w:val="0"/>
      <w:marRight w:val="0"/>
      <w:marTop w:val="0"/>
      <w:marBottom w:val="0"/>
      <w:divBdr>
        <w:top w:val="none" w:sz="0" w:space="0" w:color="auto"/>
        <w:left w:val="none" w:sz="0" w:space="0" w:color="auto"/>
        <w:bottom w:val="none" w:sz="0" w:space="0" w:color="auto"/>
        <w:right w:val="none" w:sz="0" w:space="0" w:color="auto"/>
      </w:divBdr>
      <w:divsChild>
        <w:div w:id="1454405335">
          <w:marLeft w:val="547"/>
          <w:marRight w:val="0"/>
          <w:marTop w:val="86"/>
          <w:marBottom w:val="0"/>
          <w:divBdr>
            <w:top w:val="none" w:sz="0" w:space="0" w:color="auto"/>
            <w:left w:val="none" w:sz="0" w:space="0" w:color="auto"/>
            <w:bottom w:val="none" w:sz="0" w:space="0" w:color="auto"/>
            <w:right w:val="none" w:sz="0" w:space="0" w:color="auto"/>
          </w:divBdr>
        </w:div>
        <w:div w:id="1746101419">
          <w:marLeft w:val="547"/>
          <w:marRight w:val="0"/>
          <w:marTop w:val="86"/>
          <w:marBottom w:val="0"/>
          <w:divBdr>
            <w:top w:val="none" w:sz="0" w:space="0" w:color="auto"/>
            <w:left w:val="none" w:sz="0" w:space="0" w:color="auto"/>
            <w:bottom w:val="none" w:sz="0" w:space="0" w:color="auto"/>
            <w:right w:val="none" w:sz="0" w:space="0" w:color="auto"/>
          </w:divBdr>
        </w:div>
      </w:divsChild>
    </w:div>
    <w:div w:id="718548955">
      <w:bodyDiv w:val="1"/>
      <w:marLeft w:val="0"/>
      <w:marRight w:val="0"/>
      <w:marTop w:val="0"/>
      <w:marBottom w:val="0"/>
      <w:divBdr>
        <w:top w:val="none" w:sz="0" w:space="0" w:color="auto"/>
        <w:left w:val="none" w:sz="0" w:space="0" w:color="auto"/>
        <w:bottom w:val="none" w:sz="0" w:space="0" w:color="auto"/>
        <w:right w:val="none" w:sz="0" w:space="0" w:color="auto"/>
      </w:divBdr>
      <w:divsChild>
        <w:div w:id="41296521">
          <w:marLeft w:val="547"/>
          <w:marRight w:val="0"/>
          <w:marTop w:val="86"/>
          <w:marBottom w:val="0"/>
          <w:divBdr>
            <w:top w:val="none" w:sz="0" w:space="0" w:color="auto"/>
            <w:left w:val="none" w:sz="0" w:space="0" w:color="auto"/>
            <w:bottom w:val="none" w:sz="0" w:space="0" w:color="auto"/>
            <w:right w:val="none" w:sz="0" w:space="0" w:color="auto"/>
          </w:divBdr>
        </w:div>
        <w:div w:id="874806624">
          <w:marLeft w:val="1166"/>
          <w:marRight w:val="0"/>
          <w:marTop w:val="86"/>
          <w:marBottom w:val="0"/>
          <w:divBdr>
            <w:top w:val="none" w:sz="0" w:space="0" w:color="auto"/>
            <w:left w:val="none" w:sz="0" w:space="0" w:color="auto"/>
            <w:bottom w:val="none" w:sz="0" w:space="0" w:color="auto"/>
            <w:right w:val="none" w:sz="0" w:space="0" w:color="auto"/>
          </w:divBdr>
        </w:div>
        <w:div w:id="1180503873">
          <w:marLeft w:val="547"/>
          <w:marRight w:val="0"/>
          <w:marTop w:val="86"/>
          <w:marBottom w:val="0"/>
          <w:divBdr>
            <w:top w:val="none" w:sz="0" w:space="0" w:color="auto"/>
            <w:left w:val="none" w:sz="0" w:space="0" w:color="auto"/>
            <w:bottom w:val="none" w:sz="0" w:space="0" w:color="auto"/>
            <w:right w:val="none" w:sz="0" w:space="0" w:color="auto"/>
          </w:divBdr>
        </w:div>
        <w:div w:id="1463888157">
          <w:marLeft w:val="547"/>
          <w:marRight w:val="0"/>
          <w:marTop w:val="86"/>
          <w:marBottom w:val="0"/>
          <w:divBdr>
            <w:top w:val="none" w:sz="0" w:space="0" w:color="auto"/>
            <w:left w:val="none" w:sz="0" w:space="0" w:color="auto"/>
            <w:bottom w:val="none" w:sz="0" w:space="0" w:color="auto"/>
            <w:right w:val="none" w:sz="0" w:space="0" w:color="auto"/>
          </w:divBdr>
        </w:div>
        <w:div w:id="2000301248">
          <w:marLeft w:val="1166"/>
          <w:marRight w:val="0"/>
          <w:marTop w:val="86"/>
          <w:marBottom w:val="0"/>
          <w:divBdr>
            <w:top w:val="none" w:sz="0" w:space="0" w:color="auto"/>
            <w:left w:val="none" w:sz="0" w:space="0" w:color="auto"/>
            <w:bottom w:val="none" w:sz="0" w:space="0" w:color="auto"/>
            <w:right w:val="none" w:sz="0" w:space="0" w:color="auto"/>
          </w:divBdr>
        </w:div>
        <w:div w:id="1958099500">
          <w:marLeft w:val="1166"/>
          <w:marRight w:val="0"/>
          <w:marTop w:val="86"/>
          <w:marBottom w:val="0"/>
          <w:divBdr>
            <w:top w:val="none" w:sz="0" w:space="0" w:color="auto"/>
            <w:left w:val="none" w:sz="0" w:space="0" w:color="auto"/>
            <w:bottom w:val="none" w:sz="0" w:space="0" w:color="auto"/>
            <w:right w:val="none" w:sz="0" w:space="0" w:color="auto"/>
          </w:divBdr>
        </w:div>
        <w:div w:id="2088842442">
          <w:marLeft w:val="1166"/>
          <w:marRight w:val="0"/>
          <w:marTop w:val="86"/>
          <w:marBottom w:val="0"/>
          <w:divBdr>
            <w:top w:val="none" w:sz="0" w:space="0" w:color="auto"/>
            <w:left w:val="none" w:sz="0" w:space="0" w:color="auto"/>
            <w:bottom w:val="none" w:sz="0" w:space="0" w:color="auto"/>
            <w:right w:val="none" w:sz="0" w:space="0" w:color="auto"/>
          </w:divBdr>
        </w:div>
        <w:div w:id="407309741">
          <w:marLeft w:val="547"/>
          <w:marRight w:val="0"/>
          <w:marTop w:val="86"/>
          <w:marBottom w:val="0"/>
          <w:divBdr>
            <w:top w:val="none" w:sz="0" w:space="0" w:color="auto"/>
            <w:left w:val="none" w:sz="0" w:space="0" w:color="auto"/>
            <w:bottom w:val="none" w:sz="0" w:space="0" w:color="auto"/>
            <w:right w:val="none" w:sz="0" w:space="0" w:color="auto"/>
          </w:divBdr>
        </w:div>
        <w:div w:id="1666546707">
          <w:marLeft w:val="1166"/>
          <w:marRight w:val="0"/>
          <w:marTop w:val="86"/>
          <w:marBottom w:val="0"/>
          <w:divBdr>
            <w:top w:val="none" w:sz="0" w:space="0" w:color="auto"/>
            <w:left w:val="none" w:sz="0" w:space="0" w:color="auto"/>
            <w:bottom w:val="none" w:sz="0" w:space="0" w:color="auto"/>
            <w:right w:val="none" w:sz="0" w:space="0" w:color="auto"/>
          </w:divBdr>
        </w:div>
        <w:div w:id="393968004">
          <w:marLeft w:val="1166"/>
          <w:marRight w:val="0"/>
          <w:marTop w:val="86"/>
          <w:marBottom w:val="0"/>
          <w:divBdr>
            <w:top w:val="none" w:sz="0" w:space="0" w:color="auto"/>
            <w:left w:val="none" w:sz="0" w:space="0" w:color="auto"/>
            <w:bottom w:val="none" w:sz="0" w:space="0" w:color="auto"/>
            <w:right w:val="none" w:sz="0" w:space="0" w:color="auto"/>
          </w:divBdr>
        </w:div>
        <w:div w:id="476605921">
          <w:marLeft w:val="547"/>
          <w:marRight w:val="0"/>
          <w:marTop w:val="86"/>
          <w:marBottom w:val="0"/>
          <w:divBdr>
            <w:top w:val="none" w:sz="0" w:space="0" w:color="auto"/>
            <w:left w:val="none" w:sz="0" w:space="0" w:color="auto"/>
            <w:bottom w:val="none" w:sz="0" w:space="0" w:color="auto"/>
            <w:right w:val="none" w:sz="0" w:space="0" w:color="auto"/>
          </w:divBdr>
        </w:div>
        <w:div w:id="891892762">
          <w:marLeft w:val="1166"/>
          <w:marRight w:val="0"/>
          <w:marTop w:val="86"/>
          <w:marBottom w:val="0"/>
          <w:divBdr>
            <w:top w:val="none" w:sz="0" w:space="0" w:color="auto"/>
            <w:left w:val="none" w:sz="0" w:space="0" w:color="auto"/>
            <w:bottom w:val="none" w:sz="0" w:space="0" w:color="auto"/>
            <w:right w:val="none" w:sz="0" w:space="0" w:color="auto"/>
          </w:divBdr>
        </w:div>
        <w:div w:id="27923921">
          <w:marLeft w:val="547"/>
          <w:marRight w:val="0"/>
          <w:marTop w:val="86"/>
          <w:marBottom w:val="0"/>
          <w:divBdr>
            <w:top w:val="none" w:sz="0" w:space="0" w:color="auto"/>
            <w:left w:val="none" w:sz="0" w:space="0" w:color="auto"/>
            <w:bottom w:val="none" w:sz="0" w:space="0" w:color="auto"/>
            <w:right w:val="none" w:sz="0" w:space="0" w:color="auto"/>
          </w:divBdr>
        </w:div>
        <w:div w:id="147406033">
          <w:marLeft w:val="1166"/>
          <w:marRight w:val="0"/>
          <w:marTop w:val="86"/>
          <w:marBottom w:val="0"/>
          <w:divBdr>
            <w:top w:val="none" w:sz="0" w:space="0" w:color="auto"/>
            <w:left w:val="none" w:sz="0" w:space="0" w:color="auto"/>
            <w:bottom w:val="none" w:sz="0" w:space="0" w:color="auto"/>
            <w:right w:val="none" w:sz="0" w:space="0" w:color="auto"/>
          </w:divBdr>
        </w:div>
      </w:divsChild>
    </w:div>
    <w:div w:id="1148279050">
      <w:bodyDiv w:val="1"/>
      <w:marLeft w:val="0"/>
      <w:marRight w:val="0"/>
      <w:marTop w:val="0"/>
      <w:marBottom w:val="0"/>
      <w:divBdr>
        <w:top w:val="none" w:sz="0" w:space="0" w:color="auto"/>
        <w:left w:val="none" w:sz="0" w:space="0" w:color="auto"/>
        <w:bottom w:val="none" w:sz="0" w:space="0" w:color="auto"/>
        <w:right w:val="none" w:sz="0" w:space="0" w:color="auto"/>
      </w:divBdr>
      <w:divsChild>
        <w:div w:id="1324891462">
          <w:marLeft w:val="547"/>
          <w:marRight w:val="0"/>
          <w:marTop w:val="86"/>
          <w:marBottom w:val="0"/>
          <w:divBdr>
            <w:top w:val="none" w:sz="0" w:space="0" w:color="auto"/>
            <w:left w:val="none" w:sz="0" w:space="0" w:color="auto"/>
            <w:bottom w:val="none" w:sz="0" w:space="0" w:color="auto"/>
            <w:right w:val="none" w:sz="0" w:space="0" w:color="auto"/>
          </w:divBdr>
        </w:div>
        <w:div w:id="394278357">
          <w:marLeft w:val="547"/>
          <w:marRight w:val="0"/>
          <w:marTop w:val="86"/>
          <w:marBottom w:val="0"/>
          <w:divBdr>
            <w:top w:val="none" w:sz="0" w:space="0" w:color="auto"/>
            <w:left w:val="none" w:sz="0" w:space="0" w:color="auto"/>
            <w:bottom w:val="none" w:sz="0" w:space="0" w:color="auto"/>
            <w:right w:val="none" w:sz="0" w:space="0" w:color="auto"/>
          </w:divBdr>
        </w:div>
        <w:div w:id="453333112">
          <w:marLeft w:val="547"/>
          <w:marRight w:val="0"/>
          <w:marTop w:val="86"/>
          <w:marBottom w:val="0"/>
          <w:divBdr>
            <w:top w:val="none" w:sz="0" w:space="0" w:color="auto"/>
            <w:left w:val="none" w:sz="0" w:space="0" w:color="auto"/>
            <w:bottom w:val="none" w:sz="0" w:space="0" w:color="auto"/>
            <w:right w:val="none" w:sz="0" w:space="0" w:color="auto"/>
          </w:divBdr>
        </w:div>
        <w:div w:id="729574917">
          <w:marLeft w:val="547"/>
          <w:marRight w:val="0"/>
          <w:marTop w:val="86"/>
          <w:marBottom w:val="0"/>
          <w:divBdr>
            <w:top w:val="none" w:sz="0" w:space="0" w:color="auto"/>
            <w:left w:val="none" w:sz="0" w:space="0" w:color="auto"/>
            <w:bottom w:val="none" w:sz="0" w:space="0" w:color="auto"/>
            <w:right w:val="none" w:sz="0" w:space="0" w:color="auto"/>
          </w:divBdr>
        </w:div>
        <w:div w:id="2008821004">
          <w:marLeft w:val="547"/>
          <w:marRight w:val="0"/>
          <w:marTop w:val="86"/>
          <w:marBottom w:val="0"/>
          <w:divBdr>
            <w:top w:val="none" w:sz="0" w:space="0" w:color="auto"/>
            <w:left w:val="none" w:sz="0" w:space="0" w:color="auto"/>
            <w:bottom w:val="none" w:sz="0" w:space="0" w:color="auto"/>
            <w:right w:val="none" w:sz="0" w:space="0" w:color="auto"/>
          </w:divBdr>
        </w:div>
      </w:divsChild>
    </w:div>
    <w:div w:id="1302736695">
      <w:bodyDiv w:val="1"/>
      <w:marLeft w:val="0"/>
      <w:marRight w:val="0"/>
      <w:marTop w:val="0"/>
      <w:marBottom w:val="0"/>
      <w:divBdr>
        <w:top w:val="none" w:sz="0" w:space="0" w:color="auto"/>
        <w:left w:val="none" w:sz="0" w:space="0" w:color="auto"/>
        <w:bottom w:val="none" w:sz="0" w:space="0" w:color="auto"/>
        <w:right w:val="none" w:sz="0" w:space="0" w:color="auto"/>
      </w:divBdr>
    </w:div>
    <w:div w:id="1305042321">
      <w:bodyDiv w:val="1"/>
      <w:marLeft w:val="0"/>
      <w:marRight w:val="0"/>
      <w:marTop w:val="0"/>
      <w:marBottom w:val="0"/>
      <w:divBdr>
        <w:top w:val="none" w:sz="0" w:space="0" w:color="auto"/>
        <w:left w:val="none" w:sz="0" w:space="0" w:color="auto"/>
        <w:bottom w:val="none" w:sz="0" w:space="0" w:color="auto"/>
        <w:right w:val="none" w:sz="0" w:space="0" w:color="auto"/>
      </w:divBdr>
    </w:div>
    <w:div w:id="1509951166">
      <w:bodyDiv w:val="1"/>
      <w:marLeft w:val="0"/>
      <w:marRight w:val="0"/>
      <w:marTop w:val="0"/>
      <w:marBottom w:val="0"/>
      <w:divBdr>
        <w:top w:val="none" w:sz="0" w:space="0" w:color="auto"/>
        <w:left w:val="none" w:sz="0" w:space="0" w:color="auto"/>
        <w:bottom w:val="none" w:sz="0" w:space="0" w:color="auto"/>
        <w:right w:val="none" w:sz="0" w:space="0" w:color="auto"/>
      </w:divBdr>
    </w:div>
    <w:div w:id="1629119793">
      <w:bodyDiv w:val="1"/>
      <w:marLeft w:val="0"/>
      <w:marRight w:val="0"/>
      <w:marTop w:val="0"/>
      <w:marBottom w:val="0"/>
      <w:divBdr>
        <w:top w:val="none" w:sz="0" w:space="0" w:color="auto"/>
        <w:left w:val="none" w:sz="0" w:space="0" w:color="auto"/>
        <w:bottom w:val="none" w:sz="0" w:space="0" w:color="auto"/>
        <w:right w:val="none" w:sz="0" w:space="0" w:color="auto"/>
      </w:divBdr>
    </w:div>
    <w:div w:id="1948581997">
      <w:bodyDiv w:val="1"/>
      <w:marLeft w:val="0"/>
      <w:marRight w:val="0"/>
      <w:marTop w:val="0"/>
      <w:marBottom w:val="0"/>
      <w:divBdr>
        <w:top w:val="none" w:sz="0" w:space="0" w:color="auto"/>
        <w:left w:val="none" w:sz="0" w:space="0" w:color="auto"/>
        <w:bottom w:val="none" w:sz="0" w:space="0" w:color="auto"/>
        <w:right w:val="none" w:sz="0" w:space="0" w:color="auto"/>
      </w:divBdr>
    </w:div>
    <w:div w:id="2097432241">
      <w:bodyDiv w:val="1"/>
      <w:marLeft w:val="0"/>
      <w:marRight w:val="0"/>
      <w:marTop w:val="0"/>
      <w:marBottom w:val="0"/>
      <w:divBdr>
        <w:top w:val="none" w:sz="0" w:space="0" w:color="auto"/>
        <w:left w:val="none" w:sz="0" w:space="0" w:color="auto"/>
        <w:bottom w:val="none" w:sz="0" w:space="0" w:color="auto"/>
        <w:right w:val="none" w:sz="0" w:space="0" w:color="auto"/>
      </w:divBdr>
      <w:divsChild>
        <w:div w:id="1131434273">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accesssurgery.com/resourceToc.aspx?resourceID=211"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5269C-0E15-4FDA-83E4-12292C35C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2165</Words>
  <Characters>126344</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Andreas M Kaiser</vt:lpstr>
    </vt:vector>
  </TitlesOfParts>
  <Company>USC Health Science IT</Company>
  <LinksUpToDate>false</LinksUpToDate>
  <CharactersWithSpaces>148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dreas M Kaiser</dc:title>
  <dc:creator>Andreas M Kaiser, MD FACS FASCRS</dc:creator>
  <cp:lastModifiedBy>LS Ma</cp:lastModifiedBy>
  <cp:revision>2</cp:revision>
  <cp:lastPrinted>2016-10-12T08:06:00Z</cp:lastPrinted>
  <dcterms:created xsi:type="dcterms:W3CDTF">2016-12-07T19:11:00Z</dcterms:created>
  <dcterms:modified xsi:type="dcterms:W3CDTF">2016-12-07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